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11FC28A8"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EA378C">
        <w:rPr>
          <w:rFonts w:eastAsia="Calibri" w:cs="Times New Roman"/>
          <w:b/>
          <w:bCs/>
          <w:sz w:val="28"/>
          <w:szCs w:val="28"/>
          <w:lang w:val="en-US"/>
        </w:rPr>
        <w:t>PAD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558723EB" w14:textId="77777777" w:rsidR="00C43780"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JUNI 202</w:t>
      </w:r>
      <w:r w:rsidR="00B9510A">
        <w:rPr>
          <w:rFonts w:eastAsia="Calibri" w:cs="Times New Roman"/>
          <w:b/>
          <w:bCs/>
          <w:sz w:val="28"/>
          <w:szCs w:val="28"/>
          <w:lang w:val="en-US"/>
        </w:rPr>
        <w:t>3</w:t>
      </w:r>
    </w:p>
    <w:p w14:paraId="40E0B7F6" w14:textId="3C79C450" w:rsidR="004F130A" w:rsidRDefault="004F130A" w:rsidP="002D6A66">
      <w:pPr>
        <w:contextualSpacing/>
        <w:jc w:val="center"/>
        <w:rPr>
          <w:rFonts w:eastAsia="Calibri" w:cs="Arial"/>
          <w:szCs w:val="24"/>
          <w:lang w:val="en-US"/>
        </w:rPr>
      </w:pPr>
      <w:r w:rsidRPr="004F130A">
        <w:rPr>
          <w:rFonts w:eastAsia="Calibri" w:cs="Arial"/>
          <w:noProof/>
          <w:szCs w:val="24"/>
          <w:lang w:val="en-US"/>
        </w:rPr>
        <w:lastRenderedPageBreak/>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A1CEBC5"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EA174E">
        <w:rPr>
          <w:rFonts w:eastAsia="Calibri" w:cs="Times New Roman"/>
          <w:b/>
          <w:bCs/>
          <w:sz w:val="28"/>
          <w:szCs w:val="28"/>
          <w:lang w:val="en-US"/>
        </w:rPr>
        <w:t>PAD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5EAE92B"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JUNI 202</w:t>
      </w:r>
      <w:r>
        <w:rPr>
          <w:rFonts w:eastAsia="Calibri" w:cs="Times New Roman"/>
          <w:b/>
          <w:bCs/>
          <w:sz w:val="28"/>
          <w:szCs w:val="28"/>
          <w:lang w:val="en-US"/>
        </w:rPr>
        <w:t>3</w:t>
      </w:r>
    </w:p>
    <w:p w14:paraId="315BCF22" w14:textId="09FA0A1D" w:rsidR="00176990" w:rsidRPr="00C43780" w:rsidRDefault="00176990" w:rsidP="004157BA">
      <w:pPr>
        <w:pStyle w:val="HeadingI"/>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r w:rsidRPr="00176990">
        <w:lastRenderedPageBreak/>
        <w:t xml:space="preserve">HALAMAN PERNYATAAN </w:t>
      </w:r>
      <w:bookmarkEnd w:id="4"/>
      <w:r w:rsidRPr="00176990">
        <w:t>ORISINALITAS</w:t>
      </w:r>
      <w:bookmarkEnd w:id="5"/>
      <w:bookmarkEnd w:id="6"/>
      <w:bookmarkEnd w:id="7"/>
      <w:bookmarkEnd w:id="8"/>
      <w:bookmarkEnd w:id="9"/>
      <w:bookmarkEnd w:id="10"/>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7DA19C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23 Juni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rPr>
          <w:rFonts w:eastAsia="Calibri" w:cs="Arial"/>
          <w:color w:val="FFFFFF"/>
          <w:sz w:val="24"/>
        </w:rPr>
      </w:pPr>
      <w:bookmarkStart w:id="11" w:name="_Toc131840077"/>
      <w:bookmarkStart w:id="12" w:name="_Toc133353398"/>
      <w:bookmarkStart w:id="13" w:name="_Toc133873598"/>
      <w:r w:rsidRPr="00176990">
        <w:lastRenderedPageBreak/>
        <w:t>HALAMAN PE</w:t>
      </w:r>
      <w:r w:rsidR="0078000A">
        <w:t>NGESAHA</w:t>
      </w:r>
      <w:r w:rsidRPr="00176990">
        <w:t>N</w:t>
      </w:r>
      <w:bookmarkEnd w:id="11"/>
      <w:bookmarkEnd w:id="12"/>
      <w:bookmarkEnd w:id="13"/>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4" w:name="_Toc106612691"/>
      <w:bookmarkStart w:id="15" w:name="_Toc131840078"/>
      <w:bookmarkStart w:id="16" w:name="_Toc133353399"/>
      <w:bookmarkStart w:id="17" w:name="_Toc133873599"/>
    </w:p>
    <w:p w14:paraId="13C845D6" w14:textId="77777777" w:rsidR="002D6A66" w:rsidRDefault="002D6A66" w:rsidP="002D6A66">
      <w:pPr>
        <w:tabs>
          <w:tab w:val="left" w:pos="3312"/>
        </w:tabs>
        <w:contextualSpacing/>
        <w:rPr>
          <w:rFonts w:cs="Times New Roman"/>
          <w:szCs w:val="24"/>
        </w:rPr>
      </w:pPr>
    </w:p>
    <w:p w14:paraId="052BD8B2" w14:textId="77777777" w:rsidR="002D6A66" w:rsidRDefault="002D6A66" w:rsidP="002D6A66">
      <w:pPr>
        <w:tabs>
          <w:tab w:val="left" w:pos="3312"/>
        </w:tabs>
        <w:contextualSpacing/>
        <w:rPr>
          <w:rFonts w:cs="Times New Roman"/>
          <w:szCs w:val="24"/>
        </w:rPr>
      </w:pPr>
    </w:p>
    <w:p w14:paraId="7E24CFBF" w14:textId="77777777" w:rsidR="002D6A66" w:rsidRDefault="002D6A66" w:rsidP="002D6A66">
      <w:pPr>
        <w:tabs>
          <w:tab w:val="left" w:pos="3312"/>
        </w:tabs>
        <w:contextualSpacing/>
        <w:rPr>
          <w:rFonts w:cs="Times New Roman"/>
          <w:szCs w:val="24"/>
        </w:rPr>
      </w:pPr>
    </w:p>
    <w:p w14:paraId="6542BD3C" w14:textId="77777777" w:rsidR="002D6A66" w:rsidRDefault="002D6A66" w:rsidP="002D6A66">
      <w:pPr>
        <w:tabs>
          <w:tab w:val="left" w:pos="3312"/>
        </w:tabs>
        <w:contextualSpacing/>
        <w:rPr>
          <w:rFonts w:cs="Times New Roman"/>
          <w:szCs w:val="24"/>
        </w:rPr>
      </w:pPr>
    </w:p>
    <w:p w14:paraId="4C628162" w14:textId="77777777" w:rsidR="002D6A66" w:rsidRDefault="002D6A66" w:rsidP="002D6A66">
      <w:pPr>
        <w:tabs>
          <w:tab w:val="left" w:pos="3312"/>
        </w:tabs>
        <w:contextualSpacing/>
        <w:rPr>
          <w:rFonts w:cs="Times New Roman"/>
          <w:szCs w:val="24"/>
        </w:rPr>
      </w:pPr>
    </w:p>
    <w:p w14:paraId="7A0A7D97" w14:textId="77777777" w:rsidR="002D6A66" w:rsidRDefault="002D6A66" w:rsidP="002D6A66">
      <w:pPr>
        <w:tabs>
          <w:tab w:val="left" w:pos="3312"/>
        </w:tabs>
        <w:contextualSpacing/>
        <w:rPr>
          <w:rFonts w:cs="Times New Roman"/>
          <w:szCs w:val="24"/>
        </w:rPr>
      </w:pPr>
    </w:p>
    <w:p w14:paraId="7F8106C2" w14:textId="77777777" w:rsidR="002D6A66" w:rsidRDefault="002D6A66" w:rsidP="002D6A66">
      <w:pPr>
        <w:tabs>
          <w:tab w:val="left" w:pos="3312"/>
        </w:tabs>
        <w:contextualSpacing/>
        <w:rPr>
          <w:rFonts w:cs="Times New Roman"/>
          <w:szCs w:val="24"/>
        </w:rPr>
      </w:pPr>
    </w:p>
    <w:p w14:paraId="13ED38E4" w14:textId="77777777" w:rsidR="002D6A66" w:rsidRDefault="002D6A66" w:rsidP="002D6A66">
      <w:pPr>
        <w:tabs>
          <w:tab w:val="left" w:pos="3312"/>
        </w:tabs>
        <w:contextualSpacing/>
        <w:rPr>
          <w:rFonts w:cs="Times New Roman"/>
          <w:szCs w:val="24"/>
        </w:rPr>
      </w:pPr>
    </w:p>
    <w:p w14:paraId="0EAC3269" w14:textId="77777777" w:rsidR="002D6A66" w:rsidRDefault="002D6A66" w:rsidP="002D6A66">
      <w:pPr>
        <w:tabs>
          <w:tab w:val="left" w:pos="3312"/>
        </w:tabs>
        <w:contextualSpacing/>
        <w:rPr>
          <w:rFonts w:cs="Times New Roman"/>
          <w:szCs w:val="24"/>
        </w:rPr>
      </w:pPr>
    </w:p>
    <w:p w14:paraId="7F16A6BB" w14:textId="77777777" w:rsidR="002D6A66" w:rsidRDefault="002D6A66" w:rsidP="002D6A66">
      <w:pPr>
        <w:tabs>
          <w:tab w:val="left" w:pos="3312"/>
        </w:tabs>
        <w:contextualSpacing/>
        <w:rPr>
          <w:rFonts w:cs="Times New Roman"/>
          <w:szCs w:val="24"/>
        </w:rPr>
      </w:pPr>
    </w:p>
    <w:p w14:paraId="230743CE" w14:textId="77777777" w:rsidR="002D6A66" w:rsidRDefault="002D6A66" w:rsidP="002D6A66">
      <w:pPr>
        <w:tabs>
          <w:tab w:val="left" w:pos="3312"/>
        </w:tabs>
        <w:contextualSpacing/>
        <w:rPr>
          <w:rFonts w:cs="Times New Roman"/>
          <w:szCs w:val="24"/>
        </w:rPr>
      </w:pPr>
    </w:p>
    <w:p w14:paraId="68C0F0A7" w14:textId="77777777" w:rsidR="002D6A66" w:rsidRDefault="002D6A66" w:rsidP="002D6A66">
      <w:pPr>
        <w:tabs>
          <w:tab w:val="left" w:pos="3312"/>
        </w:tabs>
        <w:contextualSpacing/>
        <w:rPr>
          <w:rFonts w:cs="Times New Roman"/>
          <w:szCs w:val="24"/>
        </w:rPr>
      </w:pPr>
    </w:p>
    <w:p w14:paraId="4CDD270F" w14:textId="77777777" w:rsidR="002D6A66" w:rsidRDefault="002D6A66" w:rsidP="002D6A66">
      <w:pPr>
        <w:tabs>
          <w:tab w:val="left" w:pos="3312"/>
        </w:tabs>
        <w:contextualSpacing/>
        <w:rPr>
          <w:rFonts w:cs="Times New Roman"/>
          <w:szCs w:val="24"/>
        </w:rPr>
      </w:pPr>
    </w:p>
    <w:p w14:paraId="5B3055F8" w14:textId="77777777" w:rsidR="002D6A66" w:rsidRDefault="002D6A66" w:rsidP="002D6A66">
      <w:pPr>
        <w:tabs>
          <w:tab w:val="left" w:pos="3312"/>
        </w:tabs>
        <w:contextualSpacing/>
        <w:rPr>
          <w:rFonts w:cs="Times New Roman"/>
          <w:szCs w:val="24"/>
        </w:rPr>
      </w:pPr>
    </w:p>
    <w:p w14:paraId="685EFE08" w14:textId="77777777" w:rsidR="002D6A66" w:rsidRDefault="002D6A66" w:rsidP="002D6A66">
      <w:pPr>
        <w:tabs>
          <w:tab w:val="left" w:pos="3312"/>
        </w:tabs>
        <w:contextualSpacing/>
        <w:rPr>
          <w:rFonts w:cs="Times New Roman"/>
          <w:szCs w:val="24"/>
        </w:rPr>
      </w:pPr>
    </w:p>
    <w:p w14:paraId="1F446B2D" w14:textId="77777777" w:rsidR="002D6A66" w:rsidRDefault="002D6A66" w:rsidP="002D6A66">
      <w:pPr>
        <w:tabs>
          <w:tab w:val="left" w:pos="3312"/>
        </w:tabs>
        <w:contextualSpacing/>
        <w:rPr>
          <w:rFonts w:cs="Times New Roman"/>
          <w:szCs w:val="24"/>
        </w:rPr>
      </w:pPr>
    </w:p>
    <w:p w14:paraId="1ED050E7" w14:textId="77777777" w:rsidR="002D6A66" w:rsidRDefault="002D6A66" w:rsidP="002D6A66">
      <w:pPr>
        <w:tabs>
          <w:tab w:val="left" w:pos="3312"/>
        </w:tabs>
        <w:contextualSpacing/>
        <w:rPr>
          <w:rFonts w:cs="Times New Roman"/>
          <w:szCs w:val="24"/>
        </w:rPr>
      </w:pPr>
    </w:p>
    <w:p w14:paraId="38BC6032" w14:textId="77777777" w:rsidR="002D6A66" w:rsidRDefault="002D6A66" w:rsidP="002D6A66">
      <w:pPr>
        <w:tabs>
          <w:tab w:val="left" w:pos="3312"/>
        </w:tabs>
        <w:contextualSpacing/>
        <w:rPr>
          <w:rFonts w:cs="Times New Roman"/>
          <w:szCs w:val="24"/>
        </w:rPr>
      </w:pPr>
    </w:p>
    <w:p w14:paraId="2DC3336F" w14:textId="77777777" w:rsidR="002D6A66" w:rsidRDefault="002D6A66" w:rsidP="002D6A66">
      <w:pPr>
        <w:tabs>
          <w:tab w:val="left" w:pos="3312"/>
        </w:tabs>
        <w:contextualSpacing/>
        <w:rPr>
          <w:rFonts w:cs="Times New Roman"/>
          <w:szCs w:val="24"/>
        </w:rPr>
      </w:pPr>
    </w:p>
    <w:p w14:paraId="3498F7ED" w14:textId="77777777" w:rsidR="002D6A66" w:rsidRDefault="002D6A66" w:rsidP="002D6A66">
      <w:pPr>
        <w:tabs>
          <w:tab w:val="left" w:pos="3312"/>
        </w:tabs>
        <w:contextualSpacing/>
        <w:rPr>
          <w:rFonts w:cs="Times New Roman"/>
          <w:szCs w:val="24"/>
        </w:rPr>
      </w:pPr>
    </w:p>
    <w:p w14:paraId="6B6C0754" w14:textId="77777777" w:rsidR="002D6A66" w:rsidRDefault="002D6A66" w:rsidP="002D6A66">
      <w:pPr>
        <w:tabs>
          <w:tab w:val="left" w:pos="3312"/>
        </w:tabs>
        <w:contextualSpacing/>
        <w:rPr>
          <w:rFonts w:cs="Times New Roman"/>
          <w:szCs w:val="24"/>
        </w:rPr>
      </w:pPr>
    </w:p>
    <w:p w14:paraId="2A61FF41" w14:textId="77777777" w:rsidR="002D6A66" w:rsidRDefault="002D6A66" w:rsidP="002D6A66">
      <w:pPr>
        <w:tabs>
          <w:tab w:val="left" w:pos="3312"/>
        </w:tabs>
        <w:contextualSpacing/>
        <w:rPr>
          <w:rFonts w:cs="Times New Roman"/>
          <w:szCs w:val="24"/>
        </w:rPr>
      </w:pPr>
    </w:p>
    <w:p w14:paraId="0C8A1D15" w14:textId="77777777" w:rsidR="002D6A66" w:rsidRDefault="002D6A66" w:rsidP="002D6A66">
      <w:pPr>
        <w:tabs>
          <w:tab w:val="left" w:pos="3312"/>
        </w:tabs>
        <w:contextualSpacing/>
        <w:rPr>
          <w:rFonts w:cs="Times New Roman"/>
          <w:szCs w:val="24"/>
        </w:rPr>
      </w:pPr>
    </w:p>
    <w:p w14:paraId="298A7883" w14:textId="77777777" w:rsidR="002D6A66" w:rsidRDefault="002D6A66" w:rsidP="002D6A66">
      <w:pPr>
        <w:tabs>
          <w:tab w:val="left" w:pos="3312"/>
        </w:tabs>
        <w:contextualSpacing/>
        <w:rPr>
          <w:rFonts w:cs="Times New Roman"/>
          <w:szCs w:val="24"/>
        </w:rPr>
      </w:pPr>
    </w:p>
    <w:p w14:paraId="403DF0D0" w14:textId="77777777" w:rsidR="002D6A66" w:rsidRDefault="002D6A66" w:rsidP="002D6A66">
      <w:pPr>
        <w:tabs>
          <w:tab w:val="left" w:pos="3312"/>
        </w:tabs>
        <w:contextualSpacing/>
        <w:rPr>
          <w:rFonts w:cs="Times New Roman"/>
          <w:szCs w:val="24"/>
        </w:rPr>
      </w:pPr>
    </w:p>
    <w:p w14:paraId="234C3062" w14:textId="77777777" w:rsidR="002D6A66" w:rsidRDefault="002D6A66" w:rsidP="002D6A66">
      <w:pPr>
        <w:tabs>
          <w:tab w:val="left" w:pos="3312"/>
        </w:tabs>
        <w:contextualSpacing/>
        <w:rPr>
          <w:rFonts w:cs="Times New Roman"/>
          <w:szCs w:val="24"/>
        </w:rPr>
      </w:pPr>
    </w:p>
    <w:p w14:paraId="3CE8EAC1" w14:textId="77777777" w:rsidR="002D6A66" w:rsidRDefault="002D6A66" w:rsidP="002D6A66">
      <w:pPr>
        <w:tabs>
          <w:tab w:val="left" w:pos="3312"/>
        </w:tabs>
        <w:contextualSpacing/>
        <w:rPr>
          <w:rFonts w:cs="Times New Roman"/>
          <w:szCs w:val="24"/>
        </w:rPr>
      </w:pPr>
    </w:p>
    <w:p w14:paraId="4E82CF12" w14:textId="77777777" w:rsidR="002D6A66" w:rsidRDefault="002D6A66" w:rsidP="002D6A66">
      <w:pPr>
        <w:tabs>
          <w:tab w:val="left" w:pos="3312"/>
        </w:tabs>
        <w:contextualSpacing/>
        <w:rPr>
          <w:rFonts w:cs="Times New Roman"/>
          <w:szCs w:val="24"/>
        </w:rPr>
      </w:pPr>
    </w:p>
    <w:p w14:paraId="0B4EC108"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18" w:name="_Hlk131575237"/>
      <w:bookmarkEnd w:id="14"/>
      <w:bookmarkEnd w:id="15"/>
      <w:bookmarkEnd w:id="16"/>
      <w:bookmarkEnd w:id="17"/>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76949006"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 xml:space="preserve">Hak Bebas Royalti Non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2D6A66">
        <w:rPr>
          <w:rFonts w:eastAsia="Calibri" w:cs="Arial"/>
          <w:lang w:val="en-US"/>
        </w:rPr>
        <w:t>PAD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e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61447DC7" w14:textId="55761D79"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23 Juni 2023</w:t>
      </w:r>
    </w:p>
    <w:p w14:paraId="19CE6260" w14:textId="77777777" w:rsidR="00B65173" w:rsidRDefault="00B65173" w:rsidP="00B65173">
      <w:pPr>
        <w:widowControl w:val="0"/>
        <w:autoSpaceDE w:val="0"/>
        <w:autoSpaceDN w:val="0"/>
        <w:ind w:left="5040"/>
        <w:contextualSpacing/>
        <w:rPr>
          <w:rFonts w:eastAsia="Times New Roman" w:cs="Times New Roman"/>
          <w:szCs w:val="24"/>
        </w:rPr>
      </w:pPr>
    </w:p>
    <w:p w14:paraId="2F55828D" w14:textId="1F77C72A"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19" w:name="_Toc103266890"/>
      <w:bookmarkStart w:id="20" w:name="_Toc103480548"/>
      <w:bookmarkStart w:id="21" w:name="_Toc106612692"/>
      <w:bookmarkStart w:id="22" w:name="_Toc131840079"/>
      <w:bookmarkStart w:id="23" w:name="_Toc133353400"/>
      <w:bookmarkStart w:id="24" w:name="_Toc133873600"/>
      <w:bookmarkEnd w:id="18"/>
      <w:r w:rsidRPr="0042340F">
        <w:lastRenderedPageBreak/>
        <w:t>ABSTRAK</w:t>
      </w:r>
      <w:bookmarkEnd w:id="19"/>
      <w:bookmarkEnd w:id="20"/>
      <w:bookmarkEnd w:id="21"/>
      <w:bookmarkEnd w:id="22"/>
      <w:bookmarkEnd w:id="23"/>
      <w:bookmarkEnd w:id="24"/>
    </w:p>
    <w:p w14:paraId="0F750765" w14:textId="77777777" w:rsidR="00DC7967" w:rsidRPr="0042340F" w:rsidRDefault="00DC7967" w:rsidP="00DC7967"/>
    <w:p w14:paraId="6A3C5709" w14:textId="611C4513" w:rsidR="002745A9" w:rsidRDefault="002745A9" w:rsidP="002D6A66">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5566F46E"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2745A9" w:rsidRPr="002745A9">
        <w:rPr>
          <w:rFonts w:eastAsia="Calibri" w:cs="Times New Roman"/>
          <w:i/>
          <w:iCs/>
          <w:szCs w:val="24"/>
          <w:lang w:val="en-US"/>
        </w:rPr>
        <w:t>Lorem ipsum dolor sit amet, consectetur adipiscing elit</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2497D736" w14:textId="7028008A" w:rsidR="00AA739C" w:rsidRDefault="00AA739C" w:rsidP="002D6A66">
      <w:pPr>
        <w:tabs>
          <w:tab w:val="left" w:pos="3312"/>
        </w:tabs>
        <w:contextualSpacing/>
        <w:rPr>
          <w:rFonts w:eastAsia="Calibri" w:cs="Times New Roman"/>
          <w:i/>
          <w:iCs/>
          <w:szCs w:val="24"/>
          <w:lang w:val="en-US"/>
        </w:rPr>
      </w:pPr>
    </w:p>
    <w:p w14:paraId="69BC1213" w14:textId="77777777" w:rsidR="002745A9" w:rsidRDefault="002745A9" w:rsidP="002D6A66">
      <w:pPr>
        <w:tabs>
          <w:tab w:val="left" w:pos="3312"/>
        </w:tabs>
        <w:contextualSpacing/>
        <w:rPr>
          <w:rFonts w:eastAsia="Calibri" w:cs="Times New Roman"/>
          <w:i/>
          <w:iCs/>
          <w:szCs w:val="24"/>
          <w:lang w:val="en-US"/>
        </w:rPr>
      </w:pPr>
    </w:p>
    <w:p w14:paraId="6F0E553E" w14:textId="77777777" w:rsidR="002745A9" w:rsidRDefault="002745A9" w:rsidP="002D6A66">
      <w:pPr>
        <w:tabs>
          <w:tab w:val="left" w:pos="3312"/>
        </w:tabs>
        <w:contextualSpacing/>
        <w:rPr>
          <w:rFonts w:eastAsia="Calibri" w:cs="Times New Roman"/>
          <w:i/>
          <w:iCs/>
          <w:szCs w:val="24"/>
          <w:lang w:val="en-US"/>
        </w:rPr>
      </w:pPr>
    </w:p>
    <w:p w14:paraId="13E90C69" w14:textId="77777777" w:rsidR="002745A9" w:rsidRDefault="002745A9" w:rsidP="002D6A66">
      <w:pPr>
        <w:tabs>
          <w:tab w:val="left" w:pos="3312"/>
        </w:tabs>
        <w:contextualSpacing/>
        <w:rPr>
          <w:rFonts w:eastAsia="Calibri" w:cs="Times New Roman"/>
          <w:i/>
          <w:iCs/>
          <w:szCs w:val="24"/>
          <w:lang w:val="en-US"/>
        </w:rPr>
      </w:pPr>
    </w:p>
    <w:p w14:paraId="6E8DC65F" w14:textId="77777777" w:rsidR="002745A9" w:rsidRDefault="002745A9" w:rsidP="002D6A66">
      <w:pPr>
        <w:tabs>
          <w:tab w:val="left" w:pos="3312"/>
        </w:tabs>
        <w:contextualSpacing/>
        <w:rPr>
          <w:rFonts w:eastAsia="Calibri" w:cs="Times New Roman"/>
          <w:i/>
          <w:iCs/>
          <w:szCs w:val="24"/>
          <w:lang w:val="en-US"/>
        </w:rPr>
      </w:pPr>
    </w:p>
    <w:p w14:paraId="0A3B2A24" w14:textId="1ACC5875"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25" w:name="_Toc106612693"/>
      <w:bookmarkStart w:id="26" w:name="_Toc131840080"/>
      <w:bookmarkStart w:id="27" w:name="_Toc133353401"/>
      <w:bookmarkStart w:id="28" w:name="_Toc133873601"/>
      <w:r w:rsidRPr="00AA739C">
        <w:lastRenderedPageBreak/>
        <w:t>ABSTRACT</w:t>
      </w:r>
      <w:bookmarkEnd w:id="25"/>
      <w:bookmarkEnd w:id="26"/>
      <w:bookmarkEnd w:id="27"/>
      <w:bookmarkEnd w:id="28"/>
    </w:p>
    <w:p w14:paraId="17A95D6C" w14:textId="77777777" w:rsidR="00DC7967" w:rsidRPr="00AA739C" w:rsidRDefault="00DC7967" w:rsidP="00DC7967"/>
    <w:p w14:paraId="3008771B" w14:textId="5FD06626" w:rsidR="002745A9" w:rsidRDefault="002745A9" w:rsidP="002745A9">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1FC134C2" w14:textId="77777777" w:rsidR="005B64A4" w:rsidRPr="005B64A4" w:rsidRDefault="005B64A4" w:rsidP="002D6A66">
      <w:pPr>
        <w:contextualSpacing/>
        <w:rPr>
          <w:rFonts w:eastAsia="Times New Roman" w:cs="Arial"/>
          <w:i/>
          <w:iCs/>
          <w:szCs w:val="24"/>
          <w:lang w:val="en-US"/>
        </w:rPr>
      </w:pPr>
    </w:p>
    <w:p w14:paraId="1F02554E" w14:textId="66270431" w:rsidR="00AA739C" w:rsidRPr="005B64A4" w:rsidRDefault="005B64A4" w:rsidP="002D6A66">
      <w:pPr>
        <w:contextualSpacing/>
        <w:rPr>
          <w:rFonts w:eastAsia="Times New Roman" w:cs="Arial"/>
          <w:i/>
          <w:iCs/>
          <w:szCs w:val="24"/>
          <w:lang w:val="en-US"/>
        </w:rPr>
      </w:pPr>
      <w:r w:rsidRPr="00EF082C">
        <w:rPr>
          <w:rFonts w:eastAsia="Times New Roman" w:cs="Arial"/>
          <w:b/>
          <w:bCs/>
          <w:i/>
          <w:iCs/>
          <w:szCs w:val="24"/>
          <w:lang w:val="en-US"/>
        </w:rPr>
        <w:t>Key</w:t>
      </w:r>
      <w:r w:rsidR="00CF6F66">
        <w:rPr>
          <w:rFonts w:eastAsia="Times New Roman" w:cs="Arial"/>
          <w:b/>
          <w:bCs/>
          <w:i/>
          <w:iCs/>
          <w:szCs w:val="24"/>
          <w:lang w:val="en-US"/>
        </w:rPr>
        <w:t xml:space="preserve"> W</w:t>
      </w:r>
      <w:r w:rsidRPr="00EF082C">
        <w:rPr>
          <w:rFonts w:eastAsia="Times New Roman" w:cs="Arial"/>
          <w:b/>
          <w:bCs/>
          <w:i/>
          <w:iCs/>
          <w:szCs w:val="24"/>
          <w:lang w:val="en-US"/>
        </w:rPr>
        <w:t>ords</w:t>
      </w:r>
      <w:r w:rsidRPr="005B64A4">
        <w:rPr>
          <w:rFonts w:eastAsia="Times New Roman" w:cs="Arial"/>
          <w:i/>
          <w:iCs/>
          <w:szCs w:val="24"/>
          <w:lang w:val="en-US"/>
        </w:rPr>
        <w:t xml:space="preserve">: </w:t>
      </w:r>
    </w:p>
    <w:p w14:paraId="378F5898" w14:textId="77777777" w:rsidR="00AA739C" w:rsidRPr="00AA739C" w:rsidRDefault="00AA739C" w:rsidP="002D6A66">
      <w:pPr>
        <w:tabs>
          <w:tab w:val="left" w:pos="5760"/>
        </w:tabs>
        <w:spacing w:before="120"/>
        <w:contextualSpacing/>
        <w:rPr>
          <w:rFonts w:eastAsia="Calibri" w:cs="Times New Roman"/>
          <w:i/>
          <w:iCs/>
          <w:szCs w:val="24"/>
          <w:lang w:val="en-US"/>
        </w:rPr>
      </w:pP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Pr="00AA739C" w:rsidRDefault="00AA739C"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07B12D1D" w14:textId="331C59EC" w:rsidR="00AA739C" w:rsidRPr="00AA739C" w:rsidRDefault="00AA739C" w:rsidP="002D6A66">
      <w:pPr>
        <w:contextualSpacing/>
        <w:rPr>
          <w:rFonts w:cs="Times New Roman"/>
          <w:szCs w:val="24"/>
        </w:rPr>
      </w:pPr>
    </w:p>
    <w:p w14:paraId="61B288E6" w14:textId="193ADB6A" w:rsidR="00AA739C" w:rsidRPr="00AA739C" w:rsidRDefault="00AA739C" w:rsidP="002D6A66">
      <w:pPr>
        <w:contextualSpacing/>
        <w:rPr>
          <w:rFonts w:cs="Times New Roman"/>
          <w:szCs w:val="24"/>
        </w:rPr>
      </w:pPr>
    </w:p>
    <w:p w14:paraId="02002EA7" w14:textId="5C0A7889" w:rsidR="00AA739C" w:rsidRPr="00AA739C" w:rsidRDefault="00AA739C" w:rsidP="002D6A66">
      <w:pPr>
        <w:contextualSpacing/>
        <w:rPr>
          <w:rFonts w:cs="Times New Roman"/>
          <w:szCs w:val="24"/>
        </w:rPr>
      </w:pPr>
    </w:p>
    <w:p w14:paraId="18BEFEA2" w14:textId="723B55AE" w:rsidR="00AA739C" w:rsidRPr="00AA739C" w:rsidRDefault="00AA739C" w:rsidP="002D6A66">
      <w:pPr>
        <w:contextualSpacing/>
        <w:rPr>
          <w:rFonts w:cs="Times New Roman"/>
          <w:szCs w:val="24"/>
        </w:rPr>
      </w:pPr>
    </w:p>
    <w:p w14:paraId="6952E354" w14:textId="2BE7F5BE" w:rsidR="00AA739C" w:rsidRPr="00AA739C" w:rsidRDefault="00AA739C" w:rsidP="002D6A66">
      <w:pPr>
        <w:contextualSpacing/>
        <w:rPr>
          <w:rFonts w:cs="Times New Roman"/>
          <w:szCs w:val="24"/>
        </w:rPr>
      </w:pPr>
    </w:p>
    <w:p w14:paraId="7CCB46E5" w14:textId="1D6BCD55" w:rsidR="00AA739C" w:rsidRPr="00AA739C" w:rsidRDefault="00AA739C" w:rsidP="002D6A66">
      <w:pPr>
        <w:contextualSpacing/>
        <w:rPr>
          <w:rFonts w:cs="Times New Roman"/>
          <w:szCs w:val="24"/>
        </w:rPr>
      </w:pPr>
    </w:p>
    <w:p w14:paraId="4BB0FF62" w14:textId="0675AE8E" w:rsidR="00AA739C" w:rsidRPr="00AA739C" w:rsidRDefault="00D57A69" w:rsidP="002D6A66">
      <w:pPr>
        <w:contextualSpacing/>
        <w:rPr>
          <w:rFonts w:cs="Times New Roman"/>
          <w:szCs w:val="24"/>
        </w:rPr>
      </w:pPr>
      <w:r>
        <w:rPr>
          <w:rFonts w:cs="Times New Roman"/>
          <w:szCs w:val="24"/>
        </w:rPr>
        <w:t>.</w:t>
      </w:r>
    </w:p>
    <w:p w14:paraId="66C6902D" w14:textId="6A95FDFD" w:rsidR="00AA739C" w:rsidRPr="00AA739C" w:rsidRDefault="00AA739C" w:rsidP="002D6A66">
      <w:pPr>
        <w:contextualSpacing/>
        <w:rPr>
          <w:rFonts w:cs="Times New Roman"/>
          <w:szCs w:val="24"/>
        </w:rPr>
      </w:pPr>
    </w:p>
    <w:p w14:paraId="173DC57A" w14:textId="37CDA8BF"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29" w:name="_Toc103266892"/>
      <w:bookmarkStart w:id="30" w:name="_Toc103480550"/>
      <w:bookmarkStart w:id="31" w:name="_Toc131486377"/>
      <w:bookmarkStart w:id="32" w:name="_Toc131840081"/>
      <w:bookmarkStart w:id="33" w:name="_Toc133353402"/>
      <w:bookmarkStart w:id="34" w:name="_Toc133873602"/>
      <w:r w:rsidRPr="00AA739C">
        <w:t>KATA PENGANTAR</w:t>
      </w:r>
      <w:bookmarkEnd w:id="29"/>
      <w:bookmarkEnd w:id="30"/>
      <w:bookmarkEnd w:id="31"/>
      <w:bookmarkEnd w:id="32"/>
      <w:bookmarkEnd w:id="33"/>
      <w:bookmarkEnd w:id="34"/>
    </w:p>
    <w:p w14:paraId="5771C6C2" w14:textId="77777777" w:rsidR="00DC7967" w:rsidRPr="00AA739C" w:rsidRDefault="00DC7967" w:rsidP="00DC7967"/>
    <w:p w14:paraId="769A0F7C" w14:textId="372FF67E"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7A6880">
        <w:rPr>
          <w:rFonts w:eastAsia="Times New Roman" w:cs="Times New Roman"/>
          <w:szCs w:val="24"/>
          <w:lang w:val="en-US"/>
        </w:rPr>
        <w:t>PAD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 xml:space="preserve">Novi </w:t>
      </w:r>
      <w:r w:rsidR="00D20FD7">
        <w:rPr>
          <w:rFonts w:eastAsia="Calibri" w:cs="Arial"/>
          <w:lang w:val="en-US"/>
        </w:rPr>
        <w:lastRenderedPageBreak/>
        <w:t>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6D7BBB8B" w:rsidR="00AA739C" w:rsidRPr="00AA739C" w:rsidRDefault="00AA739C" w:rsidP="007A6880">
      <w:pPr>
        <w:widowControl w:val="0"/>
        <w:autoSpaceDE w:val="0"/>
        <w:autoSpaceDN w:val="0"/>
        <w:ind w:left="504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B646F2">
        <w:rPr>
          <w:rFonts w:eastAsia="Times New Roman" w:cs="Times New Roman"/>
          <w:szCs w:val="24"/>
          <w:lang w:val="en-US"/>
        </w:rPr>
        <w:t>23 Juni</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p w14:paraId="51A6DB9E" w14:textId="5DBD7876" w:rsidR="003A61C9" w:rsidRDefault="003A61C9" w:rsidP="002D6A66">
      <w:pPr>
        <w:contextualSpacing/>
        <w:jc w:val="center"/>
        <w:rPr>
          <w:rFonts w:cs="Times New Roman"/>
          <w:szCs w:val="24"/>
        </w:rPr>
      </w:pPr>
    </w:p>
    <w:p w14:paraId="2EEBA6F4" w14:textId="2170AB72" w:rsidR="003A61C9" w:rsidRDefault="003A61C9" w:rsidP="002D6A66">
      <w:pPr>
        <w:contextualSpacing/>
        <w:jc w:val="center"/>
        <w:rPr>
          <w:rFonts w:cs="Times New Roman"/>
          <w:szCs w:val="24"/>
        </w:rPr>
      </w:pPr>
    </w:p>
    <w:p w14:paraId="7A6DEEDB" w14:textId="66713B78" w:rsidR="003A61C9" w:rsidRDefault="003A61C9" w:rsidP="002D6A66">
      <w:pPr>
        <w:contextualSpacing/>
        <w:jc w:val="center"/>
        <w:rPr>
          <w:rFonts w:cs="Times New Roman"/>
          <w:szCs w:val="24"/>
        </w:rPr>
      </w:pPr>
    </w:p>
    <w:p w14:paraId="21036ACC" w14:textId="1B24E5C9" w:rsidR="003A61C9" w:rsidRDefault="003A61C9" w:rsidP="002D6A66">
      <w:pPr>
        <w:contextualSpacing/>
        <w:jc w:val="center"/>
        <w:rPr>
          <w:rFonts w:cs="Times New Roman"/>
          <w:szCs w:val="24"/>
        </w:rPr>
      </w:pPr>
    </w:p>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791918E9" w14:textId="52DDA039" w:rsidR="00F46ECF" w:rsidRDefault="00F46ECF" w:rsidP="002D6A66">
      <w:pPr>
        <w:contextualSpacing/>
        <w:jc w:val="center"/>
        <w:rPr>
          <w:rFonts w:cs="Times New Roman"/>
          <w:szCs w:val="24"/>
        </w:rPr>
      </w:pPr>
    </w:p>
    <w:p w14:paraId="1B589508" w14:textId="305A2415" w:rsidR="00F46ECF" w:rsidRDefault="00F46ECF" w:rsidP="002D6A66">
      <w:pPr>
        <w:contextualSpacing/>
        <w:jc w:val="center"/>
        <w:rPr>
          <w:rFonts w:cs="Times New Roman"/>
          <w:szCs w:val="24"/>
        </w:rPr>
      </w:pPr>
    </w:p>
    <w:p w14:paraId="0D26FABF" w14:textId="2B6E1EF2" w:rsidR="00F46ECF" w:rsidRDefault="00F46ECF" w:rsidP="002D6A66">
      <w:pPr>
        <w:contextualSpacing/>
        <w:jc w:val="center"/>
        <w:rPr>
          <w:rFonts w:cs="Times New Roman"/>
          <w:szCs w:val="24"/>
        </w:rPr>
      </w:pPr>
    </w:p>
    <w:p w14:paraId="3AA5EE2D" w14:textId="0AAEFA09" w:rsidR="00F46ECF" w:rsidRDefault="00F46ECF" w:rsidP="002D6A66">
      <w:pPr>
        <w:contextualSpacing/>
        <w:jc w:val="center"/>
        <w:rPr>
          <w:rFonts w:cs="Times New Roman"/>
          <w:szCs w:val="24"/>
        </w:rPr>
      </w:pPr>
    </w:p>
    <w:p w14:paraId="75BADBE5" w14:textId="1C92DBFA" w:rsidR="00F46ECF" w:rsidRDefault="00F46ECF" w:rsidP="002D6A66">
      <w:pPr>
        <w:contextualSpacing/>
        <w:jc w:val="center"/>
        <w:rPr>
          <w:rFonts w:cs="Times New Roman"/>
          <w:szCs w:val="24"/>
        </w:rPr>
      </w:pPr>
    </w:p>
    <w:p w14:paraId="490DBBFE" w14:textId="2EF1E5A0" w:rsidR="00F46ECF" w:rsidRDefault="00F46ECF" w:rsidP="002D6A66">
      <w:pPr>
        <w:contextualSpacing/>
        <w:jc w:val="center"/>
        <w:rPr>
          <w:rFonts w:cs="Times New Roman"/>
          <w:szCs w:val="24"/>
        </w:rPr>
      </w:pPr>
    </w:p>
    <w:p w14:paraId="1103099D" w14:textId="3C948162" w:rsidR="00F46ECF" w:rsidRDefault="00F46ECF" w:rsidP="002D6A66">
      <w:pPr>
        <w:contextualSpacing/>
        <w:jc w:val="center"/>
        <w:rPr>
          <w:rFonts w:cs="Times New Roman"/>
          <w:szCs w:val="24"/>
        </w:rPr>
      </w:pPr>
    </w:p>
    <w:p w14:paraId="28347308" w14:textId="7F2DB8FE" w:rsidR="00F46ECF" w:rsidRDefault="00F46ECF" w:rsidP="002D6A66">
      <w:pPr>
        <w:contextualSpacing/>
        <w:jc w:val="center"/>
        <w:rPr>
          <w:rFonts w:cs="Times New Roman"/>
          <w:szCs w:val="24"/>
        </w:rPr>
      </w:pPr>
    </w:p>
    <w:p w14:paraId="181EE63B" w14:textId="747325F2" w:rsidR="00F46ECF" w:rsidRDefault="00F46ECF" w:rsidP="002D6A66">
      <w:pPr>
        <w:contextualSpacing/>
        <w:jc w:val="center"/>
        <w:rPr>
          <w:rFonts w:cs="Times New Roman"/>
          <w:szCs w:val="24"/>
        </w:rPr>
      </w:pPr>
    </w:p>
    <w:p w14:paraId="00839DD1" w14:textId="544A19CA" w:rsidR="00F46ECF" w:rsidRDefault="00F46ECF" w:rsidP="002D6A66">
      <w:pPr>
        <w:contextualSpacing/>
        <w:jc w:val="center"/>
        <w:rPr>
          <w:rFonts w:cs="Times New Roman"/>
          <w:szCs w:val="24"/>
        </w:rPr>
      </w:pPr>
    </w:p>
    <w:p w14:paraId="39CC436F" w14:textId="6C43D196" w:rsidR="00F46ECF" w:rsidRDefault="00F46ECF" w:rsidP="002D6A66">
      <w:pPr>
        <w:contextualSpacing/>
        <w:jc w:val="center"/>
        <w:rPr>
          <w:rFonts w:cs="Times New Roman"/>
          <w:szCs w:val="24"/>
        </w:rPr>
      </w:pPr>
    </w:p>
    <w:p w14:paraId="00CC66A6" w14:textId="3C8AAB39" w:rsidR="00F46ECF" w:rsidRDefault="00F46ECF" w:rsidP="002D6A66">
      <w:pPr>
        <w:contextualSpacing/>
        <w:jc w:val="center"/>
        <w:rPr>
          <w:rFonts w:cs="Times New Roman"/>
          <w:szCs w:val="24"/>
        </w:rPr>
      </w:pPr>
    </w:p>
    <w:p w14:paraId="2C65EA45" w14:textId="77777777" w:rsidR="00F46ECF" w:rsidRDefault="00F46ECF" w:rsidP="002D6A66">
      <w:pPr>
        <w:contextualSpacing/>
        <w:jc w:val="center"/>
        <w:rPr>
          <w:rFonts w:cs="Times New Roman"/>
          <w:szCs w:val="24"/>
        </w:rPr>
      </w:pPr>
    </w:p>
    <w:p w14:paraId="1D396F92" w14:textId="77777777" w:rsidR="007A6880" w:rsidRDefault="007A6880" w:rsidP="002D6A66">
      <w:pPr>
        <w:contextualSpacing/>
        <w:jc w:val="center"/>
        <w:rPr>
          <w:rFonts w:cs="Times New Roman"/>
          <w:szCs w:val="24"/>
        </w:rPr>
      </w:pPr>
    </w:p>
    <w:p w14:paraId="3F7A04D0" w14:textId="77777777" w:rsidR="007A6880" w:rsidRDefault="007A6880" w:rsidP="002D6A66">
      <w:pPr>
        <w:contextualSpacing/>
        <w:jc w:val="center"/>
        <w:rPr>
          <w:rFonts w:cs="Times New Roman"/>
          <w:szCs w:val="24"/>
        </w:rPr>
      </w:pPr>
    </w:p>
    <w:p w14:paraId="4717720F" w14:textId="77777777" w:rsidR="007A6880" w:rsidRDefault="007A6880" w:rsidP="002D6A66">
      <w:pPr>
        <w:contextualSpacing/>
        <w:jc w:val="center"/>
        <w:rPr>
          <w:rFonts w:cs="Times New Roman"/>
          <w:szCs w:val="24"/>
        </w:rPr>
      </w:pPr>
    </w:p>
    <w:p w14:paraId="490E7DF6" w14:textId="4507BBCD" w:rsidR="003A61C9" w:rsidRPr="003A61C9" w:rsidRDefault="003A61C9" w:rsidP="00DC7967">
      <w:pPr>
        <w:pStyle w:val="HeadingI"/>
      </w:pPr>
      <w:bookmarkStart w:id="35" w:name="_Toc131578024"/>
      <w:bookmarkStart w:id="36" w:name="_Toc131840083"/>
      <w:bookmarkStart w:id="37" w:name="_Toc133353404"/>
      <w:bookmarkStart w:id="38" w:name="_Toc133873603"/>
      <w:r w:rsidRPr="003A61C9">
        <w:lastRenderedPageBreak/>
        <w:t>DAFTAR GAMBAR</w:t>
      </w:r>
      <w:bookmarkEnd w:id="35"/>
      <w:bookmarkEnd w:id="36"/>
      <w:bookmarkEnd w:id="37"/>
      <w:bookmarkEnd w:id="38"/>
    </w:p>
    <w:p w14:paraId="67734290" w14:textId="73AB023C" w:rsidR="009F0093" w:rsidRDefault="00B84025" w:rsidP="002D6A66">
      <w:pPr>
        <w:pStyle w:val="TableofFigures"/>
        <w:tabs>
          <w:tab w:val="right" w:leader="dot" w:pos="7927"/>
        </w:tabs>
        <w:spacing w:after="0"/>
        <w:contextualSpacing/>
        <w:rPr>
          <w:rFonts w:asciiTheme="minorHAnsi" w:eastAsiaTheme="minorEastAsia" w:hAnsiTheme="minorHAnsi"/>
          <w:noProof/>
          <w:sz w:val="22"/>
          <w:lang w:eastAsia="en-ID"/>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p>
    <w:p w14:paraId="75C9BBAB" w14:textId="66E4A033" w:rsidR="00AD2521" w:rsidRDefault="00AD2521" w:rsidP="002D6A66">
      <w:pPr>
        <w:pStyle w:val="TableofFigures"/>
        <w:tabs>
          <w:tab w:val="right" w:leader="dot" w:pos="7927"/>
        </w:tabs>
        <w:spacing w:after="0"/>
        <w:contextualSpacing/>
        <w:rPr>
          <w:rFonts w:asciiTheme="minorHAnsi" w:eastAsiaTheme="minorEastAsia" w:hAnsiTheme="minorHAnsi"/>
          <w:noProof/>
          <w:sz w:val="22"/>
          <w:lang w:eastAsia="en-ID"/>
        </w:rPr>
      </w:pPr>
    </w:p>
    <w:p w14:paraId="34456E6E" w14:textId="57318F53" w:rsidR="003A61C9" w:rsidRDefault="00B84025" w:rsidP="002D6A66">
      <w:pPr>
        <w:contextualSpacing/>
        <w:jc w:val="center"/>
        <w:rPr>
          <w:rFonts w:cs="Times New Roman"/>
          <w:szCs w:val="24"/>
        </w:rPr>
      </w:pPr>
      <w:r>
        <w:rPr>
          <w:rFonts w:cs="Times New Roman"/>
          <w:szCs w:val="24"/>
        </w:rPr>
        <w:fldChar w:fldCharType="end"/>
      </w:r>
    </w:p>
    <w:p w14:paraId="07761D95" w14:textId="595980B8" w:rsidR="003A61C9" w:rsidRDefault="003A61C9" w:rsidP="002D6A66">
      <w:pPr>
        <w:contextualSpacing/>
        <w:jc w:val="center"/>
        <w:rPr>
          <w:rFonts w:cs="Times New Roman"/>
          <w:szCs w:val="24"/>
        </w:rPr>
      </w:pPr>
    </w:p>
    <w:p w14:paraId="59ABF765" w14:textId="353ED4C1" w:rsidR="003A61C9" w:rsidRDefault="003A61C9" w:rsidP="002D6A66">
      <w:pPr>
        <w:contextualSpacing/>
        <w:jc w:val="center"/>
        <w:rPr>
          <w:rFonts w:cs="Times New Roman"/>
          <w:szCs w:val="24"/>
        </w:rPr>
      </w:pPr>
    </w:p>
    <w:p w14:paraId="4674BBA4" w14:textId="074F6004" w:rsidR="003A61C9" w:rsidRDefault="003A61C9" w:rsidP="002D6A66">
      <w:pPr>
        <w:contextualSpacing/>
        <w:jc w:val="center"/>
        <w:rPr>
          <w:rFonts w:cs="Times New Roman"/>
          <w:szCs w:val="24"/>
        </w:rPr>
      </w:pPr>
    </w:p>
    <w:p w14:paraId="0B234057" w14:textId="6267F6A3" w:rsidR="003A61C9" w:rsidRDefault="003A61C9" w:rsidP="002D6A66">
      <w:pPr>
        <w:contextualSpacing/>
        <w:jc w:val="center"/>
        <w:rPr>
          <w:rFonts w:cs="Times New Roman"/>
          <w:szCs w:val="24"/>
        </w:rPr>
      </w:pPr>
    </w:p>
    <w:p w14:paraId="496DAB6C" w14:textId="0F5630C5" w:rsidR="003A61C9" w:rsidRDefault="003A61C9" w:rsidP="002D6A66">
      <w:pPr>
        <w:contextualSpacing/>
        <w:jc w:val="center"/>
        <w:rPr>
          <w:rFonts w:cs="Times New Roman"/>
          <w:szCs w:val="24"/>
        </w:rPr>
      </w:pPr>
    </w:p>
    <w:p w14:paraId="7899A392" w14:textId="3925061C" w:rsidR="003A61C9" w:rsidRDefault="003A61C9" w:rsidP="002D6A66">
      <w:pPr>
        <w:contextualSpacing/>
        <w:jc w:val="center"/>
        <w:rPr>
          <w:rFonts w:cs="Times New Roman"/>
          <w:szCs w:val="24"/>
        </w:rPr>
      </w:pP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697F82C3" w14:textId="77777777" w:rsidR="007A6880" w:rsidRDefault="007A6880" w:rsidP="002D6A66">
      <w:pPr>
        <w:contextualSpacing/>
        <w:jc w:val="center"/>
        <w:rPr>
          <w:rFonts w:cs="Times New Roman"/>
          <w:szCs w:val="24"/>
        </w:rPr>
      </w:pPr>
    </w:p>
    <w:p w14:paraId="5BC86075" w14:textId="77777777" w:rsidR="007A6880" w:rsidRDefault="007A6880" w:rsidP="002D6A66">
      <w:pPr>
        <w:contextualSpacing/>
        <w:jc w:val="center"/>
        <w:rPr>
          <w:rFonts w:cs="Times New Roman"/>
          <w:szCs w:val="24"/>
        </w:rPr>
      </w:pPr>
    </w:p>
    <w:p w14:paraId="31295EBE" w14:textId="77777777" w:rsidR="007A6880" w:rsidRDefault="007A6880" w:rsidP="002D6A66">
      <w:pPr>
        <w:contextualSpacing/>
        <w:jc w:val="center"/>
        <w:rPr>
          <w:rFonts w:cs="Times New Roman"/>
          <w:szCs w:val="24"/>
        </w:rPr>
      </w:pPr>
    </w:p>
    <w:p w14:paraId="1B246AA1" w14:textId="77777777" w:rsidR="007A6880" w:rsidRDefault="007A6880" w:rsidP="002D6A66">
      <w:pPr>
        <w:contextualSpacing/>
        <w:jc w:val="center"/>
        <w:rPr>
          <w:rFonts w:cs="Times New Roman"/>
          <w:szCs w:val="24"/>
        </w:rPr>
      </w:pPr>
    </w:p>
    <w:p w14:paraId="7940DFF1" w14:textId="77777777" w:rsidR="009F0093" w:rsidRDefault="009F0093" w:rsidP="002D6A66">
      <w:pPr>
        <w:contextualSpacing/>
        <w:jc w:val="center"/>
        <w:rPr>
          <w:rFonts w:cs="Times New Roman"/>
          <w:szCs w:val="24"/>
        </w:rPr>
      </w:pPr>
    </w:p>
    <w:p w14:paraId="3D396EB9" w14:textId="277BAC4D" w:rsidR="002668E7" w:rsidRPr="002668E7" w:rsidRDefault="002668E7" w:rsidP="00DC7967">
      <w:pPr>
        <w:pStyle w:val="HeadingI"/>
      </w:pPr>
      <w:bookmarkStart w:id="39" w:name="_Toc131578025"/>
      <w:bookmarkStart w:id="40" w:name="_Toc131840084"/>
      <w:bookmarkStart w:id="41" w:name="_Toc133353405"/>
      <w:bookmarkStart w:id="42" w:name="_Toc133873604"/>
      <w:r w:rsidRPr="002668E7">
        <w:lastRenderedPageBreak/>
        <w:t>DAFTAR TABEL</w:t>
      </w:r>
      <w:bookmarkEnd w:id="39"/>
      <w:bookmarkEnd w:id="40"/>
      <w:bookmarkEnd w:id="41"/>
      <w:bookmarkEnd w:id="42"/>
    </w:p>
    <w:p w14:paraId="27E05C3E" w14:textId="4283FFD2" w:rsidR="002668E7" w:rsidRDefault="002668E7" w:rsidP="002D6A66">
      <w:pPr>
        <w:tabs>
          <w:tab w:val="left" w:pos="3492"/>
        </w:tabs>
        <w:contextualSpacing/>
        <w:rPr>
          <w:rFonts w:cs="Times New Roman"/>
          <w:szCs w:val="24"/>
        </w:rPr>
      </w:pPr>
    </w:p>
    <w:p w14:paraId="4DFD4639" w14:textId="087BCB82" w:rsidR="002668E7" w:rsidRDefault="002668E7" w:rsidP="002D6A66">
      <w:pPr>
        <w:tabs>
          <w:tab w:val="left" w:pos="3492"/>
        </w:tabs>
        <w:contextualSpacing/>
        <w:rPr>
          <w:rFonts w:cs="Times New Roman"/>
          <w:szCs w:val="24"/>
        </w:rPr>
      </w:pPr>
    </w:p>
    <w:p w14:paraId="103AE2B1" w14:textId="3E175713" w:rsidR="002668E7" w:rsidRDefault="002668E7" w:rsidP="002D6A66">
      <w:pPr>
        <w:tabs>
          <w:tab w:val="left" w:pos="3492"/>
        </w:tabs>
        <w:contextualSpacing/>
        <w:rPr>
          <w:rFonts w:cs="Times New Roman"/>
          <w:szCs w:val="24"/>
        </w:rPr>
      </w:pPr>
    </w:p>
    <w:p w14:paraId="20744547" w14:textId="27927250" w:rsidR="002668E7" w:rsidRDefault="002668E7" w:rsidP="002D6A66">
      <w:pPr>
        <w:tabs>
          <w:tab w:val="left" w:pos="3492"/>
        </w:tabs>
        <w:contextualSpacing/>
        <w:rPr>
          <w:rFonts w:cs="Times New Roman"/>
          <w:szCs w:val="24"/>
        </w:rPr>
      </w:pPr>
    </w:p>
    <w:p w14:paraId="38381F69" w14:textId="5C19C966" w:rsidR="002668E7" w:rsidRDefault="002668E7" w:rsidP="002D6A66">
      <w:pPr>
        <w:tabs>
          <w:tab w:val="left" w:pos="3492"/>
        </w:tabs>
        <w:contextualSpacing/>
        <w:rPr>
          <w:rFonts w:cs="Times New Roman"/>
          <w:szCs w:val="24"/>
        </w:rPr>
      </w:pPr>
    </w:p>
    <w:p w14:paraId="6450281E" w14:textId="721FED79" w:rsidR="002668E7" w:rsidRDefault="002668E7" w:rsidP="002D6A66">
      <w:pPr>
        <w:tabs>
          <w:tab w:val="left" w:pos="3492"/>
        </w:tabs>
        <w:contextualSpacing/>
        <w:rPr>
          <w:rFonts w:cs="Times New Roman"/>
          <w:szCs w:val="24"/>
        </w:rPr>
      </w:pPr>
    </w:p>
    <w:p w14:paraId="4DE62E59" w14:textId="128CDBAF" w:rsidR="002668E7" w:rsidRDefault="002668E7" w:rsidP="002D6A66">
      <w:pPr>
        <w:tabs>
          <w:tab w:val="left" w:pos="3492"/>
        </w:tabs>
        <w:contextualSpacing/>
        <w:rPr>
          <w:rFonts w:cs="Times New Roman"/>
          <w:szCs w:val="24"/>
        </w:rPr>
      </w:pPr>
    </w:p>
    <w:p w14:paraId="40D489C3" w14:textId="34B5D8BB" w:rsidR="002668E7" w:rsidRDefault="002668E7" w:rsidP="002D6A66">
      <w:pPr>
        <w:tabs>
          <w:tab w:val="left" w:pos="3492"/>
        </w:tabs>
        <w:contextualSpacing/>
        <w:rPr>
          <w:rFonts w:cs="Times New Roman"/>
          <w:szCs w:val="24"/>
        </w:rPr>
      </w:pPr>
    </w:p>
    <w:p w14:paraId="3F483E13" w14:textId="518224F6" w:rsidR="002668E7" w:rsidRDefault="002668E7" w:rsidP="002D6A66">
      <w:pPr>
        <w:tabs>
          <w:tab w:val="left" w:pos="3492"/>
        </w:tabs>
        <w:contextualSpacing/>
        <w:rPr>
          <w:rFonts w:cs="Times New Roman"/>
          <w:szCs w:val="24"/>
        </w:rPr>
      </w:pPr>
    </w:p>
    <w:p w14:paraId="08D0C4D7" w14:textId="4C1C2CEB" w:rsidR="002668E7" w:rsidRDefault="002668E7" w:rsidP="002D6A66">
      <w:pPr>
        <w:tabs>
          <w:tab w:val="left" w:pos="3492"/>
        </w:tabs>
        <w:contextualSpacing/>
        <w:rPr>
          <w:rFonts w:cs="Times New Roman"/>
          <w:szCs w:val="24"/>
        </w:rPr>
      </w:pPr>
    </w:p>
    <w:p w14:paraId="6FF411C7" w14:textId="015AFA68" w:rsidR="002668E7" w:rsidRDefault="002668E7" w:rsidP="002D6A66">
      <w:pPr>
        <w:tabs>
          <w:tab w:val="left" w:pos="3492"/>
        </w:tabs>
        <w:contextualSpacing/>
        <w:rPr>
          <w:rFonts w:cs="Times New Roman"/>
          <w:szCs w:val="24"/>
        </w:rPr>
      </w:pPr>
    </w:p>
    <w:p w14:paraId="1A4505AE" w14:textId="64F7A9E5" w:rsidR="002668E7" w:rsidRDefault="002668E7" w:rsidP="002D6A66">
      <w:pPr>
        <w:tabs>
          <w:tab w:val="left" w:pos="3492"/>
        </w:tabs>
        <w:contextualSpacing/>
        <w:rPr>
          <w:rFonts w:cs="Times New Roman"/>
          <w:szCs w:val="24"/>
        </w:rPr>
      </w:pPr>
    </w:p>
    <w:p w14:paraId="0C3D98B0" w14:textId="321755AE" w:rsidR="002668E7" w:rsidRDefault="002668E7" w:rsidP="002D6A66">
      <w:pPr>
        <w:tabs>
          <w:tab w:val="left" w:pos="3492"/>
        </w:tabs>
        <w:contextualSpacing/>
        <w:rPr>
          <w:rFonts w:cs="Times New Roman"/>
          <w:szCs w:val="24"/>
        </w:rPr>
      </w:pPr>
    </w:p>
    <w:p w14:paraId="443EC176" w14:textId="3690B01F" w:rsidR="002668E7" w:rsidRDefault="002668E7" w:rsidP="002D6A66">
      <w:pPr>
        <w:tabs>
          <w:tab w:val="left" w:pos="3492"/>
        </w:tabs>
        <w:contextualSpacing/>
        <w:rPr>
          <w:rFonts w:cs="Times New Roman"/>
          <w:szCs w:val="24"/>
        </w:rPr>
      </w:pPr>
    </w:p>
    <w:p w14:paraId="67C17073" w14:textId="0303C7CB" w:rsidR="002668E7" w:rsidRDefault="002668E7" w:rsidP="002D6A66">
      <w:pPr>
        <w:tabs>
          <w:tab w:val="left" w:pos="3492"/>
        </w:tabs>
        <w:contextualSpacing/>
        <w:rPr>
          <w:rFonts w:cs="Times New Roman"/>
          <w:szCs w:val="24"/>
        </w:rPr>
      </w:pPr>
    </w:p>
    <w:p w14:paraId="43146C52" w14:textId="018C5AC4" w:rsidR="002668E7" w:rsidRDefault="002668E7" w:rsidP="002D6A66">
      <w:pPr>
        <w:tabs>
          <w:tab w:val="left" w:pos="3492"/>
        </w:tabs>
        <w:contextualSpacing/>
        <w:rPr>
          <w:rFonts w:cs="Times New Roman"/>
          <w:szCs w:val="24"/>
        </w:rPr>
      </w:pPr>
    </w:p>
    <w:p w14:paraId="0082B493" w14:textId="315614B1" w:rsidR="002668E7" w:rsidRDefault="002668E7" w:rsidP="002D6A66">
      <w:pPr>
        <w:tabs>
          <w:tab w:val="left" w:pos="3492"/>
        </w:tabs>
        <w:contextualSpacing/>
        <w:rPr>
          <w:rFonts w:cs="Times New Roman"/>
          <w:szCs w:val="24"/>
        </w:rPr>
      </w:pPr>
    </w:p>
    <w:p w14:paraId="4E648C7F" w14:textId="026ECC8E" w:rsidR="002668E7" w:rsidRDefault="002668E7" w:rsidP="002D6A66">
      <w:pPr>
        <w:tabs>
          <w:tab w:val="left" w:pos="3492"/>
        </w:tabs>
        <w:contextualSpacing/>
        <w:rPr>
          <w:rFonts w:cs="Times New Roman"/>
          <w:szCs w:val="24"/>
        </w:rPr>
      </w:pPr>
    </w:p>
    <w:p w14:paraId="6FAA084C" w14:textId="690D4BF6" w:rsidR="002668E7" w:rsidRDefault="002668E7" w:rsidP="002D6A66">
      <w:pPr>
        <w:tabs>
          <w:tab w:val="left" w:pos="3492"/>
        </w:tabs>
        <w:contextualSpacing/>
        <w:rPr>
          <w:rFonts w:cs="Times New Roman"/>
          <w:szCs w:val="24"/>
        </w:rPr>
      </w:pPr>
    </w:p>
    <w:p w14:paraId="3E2812FB" w14:textId="7F04F77B" w:rsidR="002668E7" w:rsidRDefault="002668E7" w:rsidP="002D6A66">
      <w:pPr>
        <w:tabs>
          <w:tab w:val="left" w:pos="3492"/>
        </w:tabs>
        <w:contextualSpacing/>
        <w:rPr>
          <w:rFonts w:cs="Times New Roman"/>
          <w:szCs w:val="24"/>
        </w:rPr>
      </w:pPr>
    </w:p>
    <w:p w14:paraId="24089380" w14:textId="227D4A64" w:rsidR="00704058" w:rsidRDefault="00704058" w:rsidP="002D6A66">
      <w:pPr>
        <w:contextualSpacing/>
        <w:rPr>
          <w:rFonts w:eastAsia="Times New Roman" w:cs="Times New Roman"/>
          <w:b/>
          <w:sz w:val="28"/>
          <w:szCs w:val="32"/>
          <w:lang w:val="en-US"/>
        </w:rPr>
      </w:pPr>
      <w:bookmarkStart w:id="43" w:name="_Toc131578026"/>
    </w:p>
    <w:p w14:paraId="32D6578B" w14:textId="77777777" w:rsidR="00E25D5B" w:rsidRDefault="00E25D5B" w:rsidP="002D6A66">
      <w:pPr>
        <w:contextualSpacing/>
        <w:rPr>
          <w:rFonts w:eastAsia="Times New Roman" w:cs="Times New Roman"/>
          <w:b/>
          <w:sz w:val="28"/>
          <w:szCs w:val="32"/>
          <w:lang w:val="en-US"/>
        </w:rPr>
        <w:sectPr w:rsidR="00E25D5B" w:rsidSect="007031B0">
          <w:headerReference w:type="default" r:id="rId10"/>
          <w:pgSz w:w="11906" w:h="16838" w:code="9"/>
          <w:pgMar w:top="1701" w:right="1701" w:bottom="1701" w:left="1701" w:header="709" w:footer="709" w:gutter="567"/>
          <w:pgNumType w:fmt="lowerRoman" w:start="1"/>
          <w:cols w:space="708"/>
          <w:titlePg/>
          <w:docGrid w:linePitch="360"/>
        </w:sectPr>
      </w:pPr>
    </w:p>
    <w:p w14:paraId="581084F8" w14:textId="7FF91318" w:rsidR="002668E7" w:rsidRPr="00704058" w:rsidRDefault="002668E7" w:rsidP="002B7636">
      <w:pPr>
        <w:pStyle w:val="Heading1"/>
        <w:spacing w:before="0"/>
        <w:contextualSpacing/>
        <w:jc w:val="center"/>
        <w:rPr>
          <w:rFonts w:ascii="Times New Roman" w:eastAsia="Times New Roman" w:hAnsi="Times New Roman" w:cs="Times New Roman"/>
          <w:b/>
          <w:bCs/>
          <w:sz w:val="28"/>
          <w:szCs w:val="28"/>
          <w:lang w:val="en-US"/>
        </w:rPr>
      </w:pPr>
      <w:bookmarkStart w:id="44" w:name="_Toc131840085"/>
      <w:bookmarkStart w:id="45" w:name="_Toc133353406"/>
      <w:bookmarkStart w:id="46" w:name="_Toc133873605"/>
      <w:r w:rsidRPr="00704058">
        <w:rPr>
          <w:rFonts w:ascii="Times New Roman" w:eastAsia="Times New Roman" w:hAnsi="Times New Roman" w:cs="Times New Roman"/>
          <w:b/>
          <w:bCs/>
          <w:color w:val="auto"/>
          <w:sz w:val="28"/>
          <w:szCs w:val="28"/>
          <w:lang w:val="en-US"/>
        </w:rPr>
        <w:lastRenderedPageBreak/>
        <w:t>BAB I</w:t>
      </w:r>
      <w:bookmarkEnd w:id="43"/>
      <w:bookmarkEnd w:id="44"/>
      <w:bookmarkEnd w:id="45"/>
      <w:bookmarkEnd w:id="46"/>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47" w:name="_Toc103266897"/>
      <w:bookmarkStart w:id="48" w:name="_Toc103480555"/>
      <w:bookmarkStart w:id="49" w:name="_Toc131578027"/>
      <w:bookmarkStart w:id="50" w:name="_Toc131840086"/>
      <w:bookmarkStart w:id="51" w:name="_Toc133353407"/>
      <w:bookmarkStart w:id="52" w:name="_Toc133873606"/>
      <w:r w:rsidRPr="002668E7">
        <w:t>Latar Belakang</w:t>
      </w:r>
      <w:bookmarkEnd w:id="47"/>
      <w:bookmarkEnd w:id="48"/>
      <w:bookmarkEnd w:id="49"/>
      <w:bookmarkEnd w:id="50"/>
      <w:bookmarkEnd w:id="51"/>
      <w:bookmarkEnd w:id="52"/>
    </w:p>
    <w:p w14:paraId="3CD8D016" w14:textId="61A50158" w:rsidR="00D84C2F" w:rsidRDefault="00D84C2F" w:rsidP="00D84C2F">
      <w:pPr>
        <w:ind w:firstLine="714"/>
      </w:pPr>
      <w:bookmarkStart w:id="53"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77777777" w:rsidR="00D84C2F" w:rsidRDefault="00D84C2F" w:rsidP="00D84C2F">
      <w:r>
        <w:t>Mengelola sejumlah besar ruangan menjadi tantangan tersendiri. Seiring bertambahnya ruangan yang harus dikelola maka bertambah juga konpleksitas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B284A95" w:rsidR="00D84C2F" w:rsidRDefault="00D84C2F" w:rsidP="00D84C2F">
      <w:pPr>
        <w:ind w:firstLine="720"/>
      </w:pPr>
      <w:r>
        <w:t>Masalah keamanan ruangan dalam sebuah gedung dan efektifitas dapat diselesaikan dengan menggunakan sebuah sistem penguncian cerdas yang terorganisasi dan kerkoneksi ke sebuah sistem manajemen kunci pintu (</w:t>
      </w:r>
      <w:r>
        <w:rPr>
          <w:i/>
        </w:rPr>
        <w:t>access control</w:t>
      </w:r>
      <w:r>
        <w:t>) yang memiliki tingkat keamana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53"/>
    </w:p>
    <w:p w14:paraId="0A6BA13A" w14:textId="77777777"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aktifitas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r>
        <w:t xml:space="preserve">Tujuan </w:t>
      </w:r>
    </w:p>
    <w:p w14:paraId="12BDF251" w14:textId="42278EA5"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t>pad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r>
        <w:lastRenderedPageBreak/>
        <w:t>Batasan Masalah</w:t>
      </w:r>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D84C2F">
      <w:pPr>
        <w:numPr>
          <w:ilvl w:val="0"/>
          <w:numId w:val="18"/>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informasi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perancangan server untuk menjalankan sistem penguncian</w:t>
      </w:r>
      <w:r w:rsidRPr="0004024E">
        <w:rPr>
          <w:rFonts w:eastAsia="Calibri" w:cs="Times New Roman"/>
          <w:szCs w:val="24"/>
        </w:rPr>
        <w:t>.</w:t>
      </w:r>
    </w:p>
    <w:p w14:paraId="04907AF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pada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tingkat keamanan dan kontrol yang optimal.</w:t>
      </w:r>
    </w:p>
    <w:p w14:paraId="029820B8" w14:textId="77777777" w:rsidR="00D84C2F" w:rsidRDefault="00D84C2F" w:rsidP="00B61DEE"/>
    <w:p w14:paraId="2E223BF5" w14:textId="77777777" w:rsidR="00D84C2F" w:rsidRDefault="00D84C2F" w:rsidP="00D84C2F">
      <w:pPr>
        <w:pStyle w:val="SubBabI"/>
        <w:ind w:hanging="714"/>
      </w:pPr>
      <w:r>
        <w:t>Sistematika Penulisan</w:t>
      </w:r>
    </w:p>
    <w:p w14:paraId="13064D00" w14:textId="7262FCD8" w:rsidR="002668E7" w:rsidRPr="00D84C2F" w:rsidRDefault="002668E7" w:rsidP="00D84C2F">
      <w:pPr>
        <w:ind w:firstLine="714"/>
        <w:rPr>
          <w:rFonts w:eastAsia="Times New Roman"/>
          <w:szCs w:val="26"/>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341E0729" w14:textId="006E5D03" w:rsidR="008D5E5F" w:rsidRPr="008D5E5F" w:rsidRDefault="008D5E5F" w:rsidP="002D6A66">
      <w:pPr>
        <w:keepNext/>
        <w:keepLines/>
        <w:contextualSpacing/>
        <w:jc w:val="center"/>
        <w:outlineLvl w:val="0"/>
        <w:rPr>
          <w:rFonts w:eastAsia="Times New Roman" w:cs="Times New Roman"/>
          <w:b/>
          <w:sz w:val="28"/>
          <w:szCs w:val="32"/>
          <w:lang w:val="en-US"/>
        </w:rPr>
      </w:pPr>
      <w:bookmarkStart w:id="54" w:name="_Toc103266901"/>
      <w:bookmarkStart w:id="55" w:name="_Toc103480559"/>
      <w:bookmarkStart w:id="56" w:name="_Toc106612703"/>
      <w:bookmarkStart w:id="57" w:name="_Toc131840090"/>
      <w:bookmarkStart w:id="58" w:name="_Toc133353411"/>
      <w:bookmarkStart w:id="59" w:name="_Toc133873610"/>
      <w:r w:rsidRPr="008D5E5F">
        <w:rPr>
          <w:rFonts w:eastAsia="Times New Roman" w:cs="Times New Roman"/>
          <w:b/>
          <w:sz w:val="28"/>
          <w:szCs w:val="32"/>
          <w:lang w:val="en-US"/>
        </w:rPr>
        <w:lastRenderedPageBreak/>
        <w:t>BAB II</w:t>
      </w:r>
      <w:bookmarkEnd w:id="54"/>
      <w:bookmarkEnd w:id="55"/>
      <w:bookmarkEnd w:id="56"/>
      <w:bookmarkEnd w:id="57"/>
      <w:bookmarkEnd w:id="58"/>
      <w:bookmarkEnd w:id="59"/>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r>
        <w:t>Kendali Akses (</w:t>
      </w:r>
      <w:r w:rsidR="004330E5">
        <w:t>Access Control</w:t>
      </w:r>
      <w:r>
        <w:t>)</w:t>
      </w:r>
    </w:p>
    <w:p w14:paraId="2E736104" w14:textId="0CB0714B"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 akan </w:t>
      </w:r>
      <w:r w:rsidR="0097548C">
        <w:t>menjadi pintu masuk pengguna sebelum mengakses suatu fasilitas. Dengan menggunakan kendali akses kita bisa mengatur dan membatasi akses pengguna sehingga hanya pengguna tertentu yang diijinkan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1363BE">
      <w:pPr>
        <w:pStyle w:val="ListParagraph"/>
        <w:numPr>
          <w:ilvl w:val="0"/>
          <w:numId w:val="35"/>
        </w:numPr>
        <w:ind w:left="709"/>
      </w:pPr>
      <w:r>
        <w:rPr>
          <w:i/>
        </w:rPr>
        <w:t>Access Control List</w:t>
      </w:r>
    </w:p>
    <w:p w14:paraId="2A9D985F" w14:textId="7E19ABAB" w:rsidR="00936D3A" w:rsidRPr="00936D3A" w:rsidRDefault="00936D3A" w:rsidP="00936D3A">
      <w:pPr>
        <w:pStyle w:val="ListParagraph"/>
        <w:ind w:left="709"/>
      </w:pPr>
      <w:r>
        <w:t xml:space="preserve">ACL atau </w:t>
      </w:r>
      <w:r>
        <w:rPr>
          <w:i/>
        </w:rPr>
        <w:t xml:space="preserve">Access Control List </w:t>
      </w:r>
      <w:r>
        <w:t xml:space="preserve"> merupakan sebuah daftar yang berisi aturan-aturan atau daftar pengguna yang diijinkan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254E56">
        <w:t xml:space="preserve">kita dapat mambatasi hak akses dengan hanya mengijinkan pengguna yang terdapat didalam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mengijinkan akses jika pengguna memiliki hak akses yang tersimpan didalam daftar akses.</w:t>
      </w:r>
    </w:p>
    <w:p w14:paraId="443E92D8" w14:textId="25730B31" w:rsidR="00136956" w:rsidRPr="00D67558" w:rsidRDefault="00136956" w:rsidP="001363BE">
      <w:pPr>
        <w:pStyle w:val="ListParagraph"/>
        <w:numPr>
          <w:ilvl w:val="0"/>
          <w:numId w:val="35"/>
        </w:numPr>
        <w:ind w:left="709"/>
      </w:pPr>
      <w:r>
        <w:rPr>
          <w:i/>
        </w:rPr>
        <w:t>Role-based Access Control</w:t>
      </w:r>
    </w:p>
    <w:p w14:paraId="104F0844" w14:textId="64223B88"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akses berdasarkan peran pengguna tanpa mengetahui identitas pengguna secara spesifik dan hanya menggunakan peran pengguna sebagai </w:t>
      </w:r>
      <w:r w:rsidR="009F2C45">
        <w:lastRenderedPageBreak/>
        <w:t>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3D7CE302" w:rsidR="009644B0" w:rsidRDefault="00670F9A" w:rsidP="008A2D0E">
      <w:pPr>
        <w:pStyle w:val="LabelGambar"/>
      </w:pPr>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8756C1">
        <w:rPr>
          <w:b/>
          <w:noProof/>
        </w:rPr>
        <w:t>1</w:t>
      </w:r>
      <w:r w:rsidR="008A2D0E" w:rsidRPr="00BA57ED">
        <w:rPr>
          <w:b/>
        </w:rPr>
        <w:fldChar w:fldCharType="end"/>
      </w:r>
      <w:r w:rsidR="008A2D0E">
        <w:t xml:space="preserve"> </w:t>
      </w:r>
      <w:r w:rsidR="009644B0">
        <w:t>Contoh Pengendalian Akses</w:t>
      </w:r>
    </w:p>
    <w:p w14:paraId="0A7EA1BD" w14:textId="77777777" w:rsidR="009644B0" w:rsidRDefault="009644B0" w:rsidP="009644B0">
      <w:pPr>
        <w:jc w:val="center"/>
      </w:pPr>
    </w:p>
    <w:p w14:paraId="689F8D76" w14:textId="6549B727" w:rsidR="009644B0" w:rsidRDefault="009644B0" w:rsidP="009644B0">
      <w:pPr>
        <w:ind w:firstLine="714"/>
      </w:pPr>
      <w:r>
        <w:t xml:space="preserve">Gambar </w:t>
      </w:r>
      <w:r w:rsidR="00670F9A">
        <w:t>2.1</w:t>
      </w:r>
      <w:r>
        <w:t xml:space="preserve"> merupakan contoh pengendalian akses pada pintu untuk membatasi akses pengguna ke suatu ruangan. Setiap pengguna memiliki identitas unik yang digunakan untuk menentukan tindakan apakah pengguna tersebut diijinkan atau tidak, proses perijinan dilakukan secara otomatis dan dikendalikan oleh sebuah </w:t>
      </w:r>
      <w:r w:rsidRPr="009739BC">
        <w:rPr>
          <w:i/>
        </w:rPr>
        <w:t>server</w:t>
      </w:r>
      <w:r>
        <w:t xml:space="preserve"> sebagai pusat </w:t>
      </w:r>
      <w:r w:rsidR="009739BC">
        <w:t>kendali</w:t>
      </w:r>
      <w:r>
        <w:t xml:space="preserve"> dan pusat data. Pada sistem pengendalian akses juga terdapat sebuah </w:t>
      </w:r>
      <w:r w:rsidRPr="009739BC">
        <w:rPr>
          <w:i/>
        </w:rPr>
        <w:t>sofware</w:t>
      </w:r>
      <w:r>
        <w:t xml:space="preserve"> yang digunakan sebagai antar muka untuk melakukan pengelolaan hak akses seperti mengijinkan pengguna baru atau menghapus ijin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r>
        <w:t>Internet of Things</w:t>
      </w:r>
    </w:p>
    <w:p w14:paraId="6802F548" w14:textId="5EB294F6" w:rsidR="00C46082" w:rsidRDefault="00C46082" w:rsidP="00D24070">
      <w:pPr>
        <w:ind w:firstLine="714"/>
      </w:pPr>
      <w:r w:rsidRPr="00F1096A">
        <w:rPr>
          <w:i/>
        </w:rPr>
        <w:t>Internet of Things</w:t>
      </w:r>
      <w:r>
        <w:t xml:space="preserve"> atau IoT merupakan sebuah k</w:t>
      </w:r>
      <w:r w:rsidR="004C566B">
        <w:t>onsep yang digunakan untuk menge</w:t>
      </w:r>
      <w:r>
        <w:t>mbangkan koneksifitas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lainnya seperti bluetooth. D</w:t>
      </w:r>
      <w:r>
        <w:t xml:space="preserve">engan menggunakan konsep IoT kita dapat menghubungkan peralatan seperti sensor dan aktuator yang terhubung ke </w:t>
      </w:r>
      <w:r w:rsidR="0072257E">
        <w:t xml:space="preserve">ke </w:t>
      </w:r>
      <w:r w:rsidR="0072257E">
        <w:lastRenderedPageBreak/>
        <w:t>sebuah jaringan</w:t>
      </w:r>
      <w:r>
        <w:t xml:space="preserve"> menjadi sebuah kesatuan sistem yang dapat dikendalikan secara efektif</w:t>
      </w:r>
      <w:r w:rsidR="00F1096A">
        <w:t xml:space="preserve"> dan efisien dengan tingkat kerumitan yang rendah</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18A6330C">
            <wp:extent cx="4412512" cy="2087722"/>
            <wp:effectExtent l="0" t="0" r="762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28342" t="30022" r="10971" b="18902"/>
                    <a:stretch/>
                  </pic:blipFill>
                  <pic:spPr bwMode="auto">
                    <a:xfrm>
                      <a:off x="0" y="0"/>
                      <a:ext cx="4433320" cy="2097567"/>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A964AAD" w:rsidR="00D24070" w:rsidRDefault="00D24070" w:rsidP="00D24070">
      <w:pPr>
        <w:pStyle w:val="LabelGambar"/>
      </w:pPr>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8756C1">
        <w:rPr>
          <w:b/>
          <w:noProof/>
        </w:rPr>
        <w:t>2</w:t>
      </w:r>
      <w:r w:rsidRPr="00D24070">
        <w:rPr>
          <w:b/>
        </w:rPr>
        <w:fldChar w:fldCharType="end"/>
      </w:r>
      <w:r>
        <w:t xml:space="preserve"> </w:t>
      </w:r>
      <w:r w:rsidRPr="00D24070">
        <w:t>Arsitektur Sistem IoT</w:t>
      </w:r>
    </w:p>
    <w:p w14:paraId="6227C66D" w14:textId="77777777" w:rsidR="00D24070" w:rsidRDefault="00D24070" w:rsidP="00D24070">
      <w:pPr>
        <w:pStyle w:val="LabelGambar"/>
      </w:pPr>
    </w:p>
    <w:p w14:paraId="2AF43CD5" w14:textId="153E76A8" w:rsidR="00D24070" w:rsidRDefault="00D24070" w:rsidP="007935D7">
      <w:pPr>
        <w:ind w:firstLine="709"/>
      </w:pPr>
      <w:r>
        <w:t xml:space="preserve">Gambar 2.2 menjelaskan arsitektur dari sistem IoT, sebuah sistem IoT dibangun </w:t>
      </w:r>
      <w:r w:rsidR="0085175A">
        <w:t>dari beberapa bagian yang membentuk suatu sistem</w:t>
      </w:r>
      <w:r w:rsidR="007935D7">
        <w:t xml:space="preserve"> yang dapat berkomunikasi antara perangkat IoT dan juga server. Bagian-bagian dari sistem IoT </w:t>
      </w:r>
      <w:r w:rsidR="0085175A">
        <w:t>diantaranya :</w:t>
      </w:r>
    </w:p>
    <w:p w14:paraId="089A9864" w14:textId="72E1911D" w:rsidR="0085175A" w:rsidRDefault="0085175A" w:rsidP="002E4FC0">
      <w:pPr>
        <w:pStyle w:val="ListParagraph"/>
        <w:numPr>
          <w:ilvl w:val="1"/>
          <w:numId w:val="18"/>
        </w:numPr>
        <w:ind w:left="709" w:hanging="425"/>
      </w:pPr>
      <w:r>
        <w:t>Sensor dan Aktuator</w:t>
      </w:r>
    </w:p>
    <w:p w14:paraId="422AD69B" w14:textId="185ACEB2" w:rsidR="0085175A" w:rsidRDefault="00615B68" w:rsidP="002E4FC0">
      <w:pPr>
        <w:pStyle w:val="ListParagraph"/>
        <w:ind w:left="709"/>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2E4FC0">
      <w:pPr>
        <w:pStyle w:val="ListParagraph"/>
        <w:numPr>
          <w:ilvl w:val="1"/>
          <w:numId w:val="18"/>
        </w:numPr>
        <w:ind w:left="709" w:hanging="425"/>
      </w:pPr>
      <w:r>
        <w:t xml:space="preserve">IoT </w:t>
      </w:r>
      <w:r w:rsidRPr="00C317DC">
        <w:rPr>
          <w:i/>
        </w:rPr>
        <w:t>Node</w:t>
      </w:r>
    </w:p>
    <w:p w14:paraId="177B003B" w14:textId="1C2BB6A8"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kedalam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2E4FC0">
      <w:pPr>
        <w:pStyle w:val="ListParagraph"/>
        <w:numPr>
          <w:ilvl w:val="1"/>
          <w:numId w:val="18"/>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server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w:t>
      </w:r>
      <w:r>
        <w:lastRenderedPageBreak/>
        <w:t xml:space="preserve">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2E4FC0">
      <w:pPr>
        <w:pStyle w:val="ListParagraph"/>
        <w:numPr>
          <w:ilvl w:val="1"/>
          <w:numId w:val="18"/>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2E4FC0">
      <w:pPr>
        <w:pStyle w:val="ListParagraph"/>
        <w:numPr>
          <w:ilvl w:val="1"/>
          <w:numId w:val="18"/>
        </w:numPr>
        <w:ind w:left="709" w:hanging="425"/>
      </w:pPr>
      <w:r>
        <w:t>Antarmuka</w:t>
      </w:r>
    </w:p>
    <w:p w14:paraId="01A74045" w14:textId="683EFFF0" w:rsidR="008F7967" w:rsidRDefault="008F7967" w:rsidP="002E4FC0">
      <w:pPr>
        <w:pStyle w:val="ListParagraph"/>
        <w:ind w:left="709"/>
      </w:pPr>
      <w:r>
        <w:t>Antarmuka pada sistem IoT digunakan untuk melakukan proses pemantauan aktifitas dan data yang terjadi didalam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r w:rsidRPr="00BF2E01">
        <w:rPr>
          <w:i/>
        </w:rPr>
        <w:t>Database</w:t>
      </w:r>
      <w:r w:rsidR="00D24DDB">
        <w:t xml:space="preserve"> MySQL</w:t>
      </w:r>
    </w:p>
    <w:p w14:paraId="68182075" w14:textId="652FC4B7" w:rsidR="006F3FE0" w:rsidRDefault="007B7279" w:rsidP="002E4FC0">
      <w:pPr>
        <w:ind w:firstLine="714"/>
      </w:pPr>
      <w:r w:rsidRPr="00BF2E01">
        <w:rPr>
          <w:i/>
        </w:rPr>
        <w:t>Database</w:t>
      </w:r>
      <w:r>
        <w:t xml:space="preserve"> atau basis</w:t>
      </w:r>
      <w:r w:rsidR="006F3FE0">
        <w:t>data merupakan sekumpulan data yang terintegrasi dan diatur sedemikian rupa sehingga data tersebut dapat dicari, diambil, ditambahkan, dan diolah dengan tepat</w:t>
      </w:r>
      <w:r w:rsidR="006F3FE0">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BD43DA">
      <w:pPr>
        <w:pStyle w:val="ListParagraph"/>
        <w:numPr>
          <w:ilvl w:val="0"/>
          <w:numId w:val="37"/>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123457E2" w:rsidR="0074299A" w:rsidRDefault="002862F5" w:rsidP="002862F5">
      <w:pPr>
        <w:ind w:firstLine="714"/>
      </w:pPr>
      <w:r w:rsidRPr="002862F5">
        <w:t xml:space="preserve">MySQL merupakan singkatan dari </w:t>
      </w:r>
      <w:r w:rsidRPr="00BF2E01">
        <w:rPr>
          <w:i/>
        </w:rPr>
        <w:t>Structured Query Language</w:t>
      </w:r>
      <w:r w:rsidRPr="002862F5">
        <w:t xml:space="preserve">. SQL merupakan bahasa terstruktur yang khusus digunakan untuk mengolah database. MySQL merupakan sistem manajemen </w:t>
      </w:r>
      <w:r w:rsidRPr="00BF2E01">
        <w:rPr>
          <w:i/>
        </w:rPr>
        <w:t>database</w:t>
      </w:r>
      <w:r w:rsidRPr="002862F5">
        <w:t xml:space="preserve"> yang bersifat relational. Artinya, </w:t>
      </w:r>
      <w:r w:rsidRPr="002862F5">
        <w:lastRenderedPageBreak/>
        <w:t xml:space="preserve">data yang dikelola dalam </w:t>
      </w:r>
      <w:r w:rsidRPr="00BF2E01">
        <w:rPr>
          <w:i/>
        </w:rPr>
        <w:t>database</w:t>
      </w:r>
      <w:r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7EF5C878" w:rsidR="000E1284" w:rsidRDefault="000E1284" w:rsidP="000E1284">
      <w:pPr>
        <w:pStyle w:val="LabelGambar"/>
      </w:pPr>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8756C1">
        <w:rPr>
          <w:b/>
          <w:noProof/>
        </w:rPr>
        <w:t>3</w:t>
      </w:r>
      <w:r w:rsidRPr="000E1284">
        <w:rPr>
          <w:b/>
        </w:rPr>
        <w:fldChar w:fldCharType="end"/>
      </w:r>
      <w:r w:rsidRPr="000E1284">
        <w:t xml:space="preserve"> Struktur Tabel MySQL</w:t>
      </w:r>
    </w:p>
    <w:p w14:paraId="3618999B" w14:textId="77777777" w:rsidR="000E1284" w:rsidRPr="000E1284" w:rsidRDefault="000E1284" w:rsidP="000E1284">
      <w:pPr>
        <w:pStyle w:val="LabelGambar"/>
      </w:pPr>
    </w:p>
    <w:p w14:paraId="12BBCB12" w14:textId="59A15CA5"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r w:rsidR="00212932">
        <w:t xml:space="preserve">gambar 2.3 menjelaskan strukur data yang tersimpan didalam </w:t>
      </w:r>
      <w:r w:rsidR="00212932" w:rsidRPr="00BF2E01">
        <w:rPr>
          <w:i/>
        </w:rPr>
        <w:t>database</w:t>
      </w:r>
      <w:r w:rsidR="00212932">
        <w:t xml:space="preserve"> MySQL, </w:t>
      </w:r>
      <w:r w:rsidR="00D9458F">
        <w:t xml:space="preserve">data 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r w:rsidRPr="002C26CD">
        <w:rPr>
          <w:i/>
        </w:rPr>
        <w:t>Virtual Private Server</w:t>
      </w:r>
    </w:p>
    <w:p w14:paraId="4B261538" w14:textId="2B08FBB8" w:rsidR="00B169D8" w:rsidRDefault="00B169D8" w:rsidP="00B169D8">
      <w:pPr>
        <w:ind w:firstLine="714"/>
      </w:pPr>
      <w:r w:rsidRPr="00B169D8">
        <w:rPr>
          <w:i/>
        </w:rPr>
        <w:t>Virtual Private Server</w:t>
      </w:r>
      <w:r w:rsidRPr="00B169D8">
        <w:t xml:space="preserve"> </w:t>
      </w:r>
      <w:r>
        <w:t>atau VPS</w:t>
      </w:r>
      <w:r w:rsidR="00BA3532">
        <w:t xml:space="preserve"> </w:t>
      </w:r>
      <w:r w:rsidR="00BA3532" w:rsidRPr="00BA3532">
        <w:t>adalah jenis server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server fisik yang memungkinkan pembagian sumber daya menjadi beberapa bagian yang berbeda, sehingga setiap VPS berfungsi seperti server pribadi yang t</w:t>
      </w:r>
      <w:r w:rsidR="00BA3532">
        <w:t>erisolasi dari pengguna lainnya</w:t>
      </w:r>
      <w:r w:rsidR="00FA5700">
        <w:fldChar w:fldCharType="begin" w:fldLock="1"/>
      </w:r>
      <w:r w:rsidR="001D3113">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Pr="00B169D8">
        <w:t>.</w:t>
      </w:r>
    </w:p>
    <w:p w14:paraId="0A5ED04E" w14:textId="33CE2919" w:rsidR="008E1276" w:rsidRDefault="008E1276" w:rsidP="008E1276">
      <w:pPr>
        <w:jc w:val="center"/>
      </w:pPr>
      <w:r>
        <w:rPr>
          <w:noProof/>
          <w:lang w:val="en-US"/>
        </w:rPr>
        <w:lastRenderedPageBreak/>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734EA083" w:rsidR="008E1276" w:rsidRDefault="008E1276" w:rsidP="008E1276">
      <w:pPr>
        <w:pStyle w:val="LabelGambar"/>
      </w:pPr>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8756C1">
        <w:rPr>
          <w:b/>
          <w:noProof/>
        </w:rPr>
        <w:t>4</w:t>
      </w:r>
      <w:r w:rsidRPr="008E1276">
        <w:rPr>
          <w:b/>
        </w:rPr>
        <w:fldChar w:fldCharType="end"/>
      </w:r>
      <w:r>
        <w:t xml:space="preserve"> Perbedaan Server Tradisional dan Virtual</w:t>
      </w:r>
    </w:p>
    <w:p w14:paraId="5D06A704" w14:textId="77777777" w:rsidR="00FA5700" w:rsidRDefault="00FA5700" w:rsidP="00B169D8">
      <w:pPr>
        <w:ind w:firstLine="714"/>
      </w:pPr>
    </w:p>
    <w:p w14:paraId="3F0465BE" w14:textId="5C325FD7" w:rsidR="008E1276" w:rsidRDefault="00F400CC" w:rsidP="00F400CC">
      <w:pPr>
        <w:ind w:firstLine="714"/>
      </w:pPr>
      <w:r>
        <w:t xml:space="preserve">Gambar 2.4 memperlihatkan perbedaan antara </w:t>
      </w:r>
      <w:r w:rsidRPr="00F400CC">
        <w:rPr>
          <w:i/>
        </w:rPr>
        <w:t>server</w:t>
      </w:r>
      <w:r>
        <w:t xml:space="preserve"> tradisional dengan </w:t>
      </w:r>
      <w:r w:rsidRPr="00F400CC">
        <w:rPr>
          <w:i/>
        </w:rPr>
        <w:t>server</w:t>
      </w:r>
      <w:r>
        <w:t xml:space="preserve"> virtual, pada </w:t>
      </w:r>
      <w:r w:rsidRPr="00F400CC">
        <w:rPr>
          <w:i/>
        </w:rPr>
        <w:t>server</w:t>
      </w:r>
      <w:r>
        <w:t xml:space="preserve"> tradisional satu </w:t>
      </w:r>
      <w:r w:rsidRPr="00F400CC">
        <w:rPr>
          <w:i/>
        </w:rPr>
        <w:t>server</w:t>
      </w:r>
      <w:r>
        <w:t xml:space="preserve"> fisik hanya bisa digunakan untuk menjalankan satu sistem operasi dan satu aplikasi sedangkan pada </w:t>
      </w:r>
      <w:r w:rsidRPr="00F400CC">
        <w:rPr>
          <w:i/>
        </w:rPr>
        <w:t>server</w:t>
      </w:r>
      <w:r>
        <w:t xml:space="preserve"> virtual memungkinkan menjalankan beberapa sistem operasi dan aplikasi yang banyak didalam satu </w:t>
      </w:r>
      <w:r w:rsidRPr="00F400CC">
        <w:rPr>
          <w:i/>
        </w:rPr>
        <w:t>server</w:t>
      </w:r>
      <w:r>
        <w:t xml:space="preserve"> fisik. </w:t>
      </w:r>
      <w:r w:rsidR="00B31FE4">
        <w:t xml:space="preserve">Perbedaan utama yaitu adanya virtualisasi pada server virtual yang bertugas untuk membagi sumber daya </w:t>
      </w:r>
      <w:r w:rsidR="00B31FE4" w:rsidRPr="00B31FE4">
        <w:rPr>
          <w:i/>
        </w:rPr>
        <w:t>server</w:t>
      </w:r>
      <w:r w:rsidR="00B31FE4">
        <w:t xml:space="preserve"> fisik menjadi beberapa bagian untuk menjalankan sistem operasi. </w:t>
      </w:r>
      <w:r w:rsidR="00B31FE4" w:rsidRPr="00B31FE4">
        <w:t>Proses pembagian ini dilakukan menggunakan perangkat lunak, sehingga satu server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pengguna, pemrosesan data, sistem file, serta sumber daya server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r>
        <w:t>Sistem Operasi Ubuntu</w:t>
      </w:r>
    </w:p>
    <w:p w14:paraId="58D58262" w14:textId="4C67E327" w:rsidR="00502562" w:rsidRDefault="004D416D" w:rsidP="004D416D">
      <w:pPr>
        <w:ind w:firstLine="714"/>
      </w:pPr>
      <w:r w:rsidRPr="004D416D">
        <w:t xml:space="preserve">Ubuntu adalah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Pr="00607DF3">
        <w:rPr>
          <w:i/>
        </w:rPr>
        <w:t>server</w:t>
      </w:r>
      <w:r w:rsidRPr="004D416D">
        <w:t>, karena memiliki karakteristik yang ringan dan dapat diandalkan dalam menangani b</w:t>
      </w:r>
      <w:r>
        <w:t xml:space="preserve">erbagai tugas </w:t>
      </w:r>
      <w:r w:rsidRPr="00607DF3">
        <w:rPr>
          <w:i/>
        </w:rPr>
        <w:t>server</w:t>
      </w:r>
      <w:r>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fldChar w:fldCharType="separate"/>
      </w:r>
      <w:r w:rsidRPr="004D416D">
        <w:rPr>
          <w:noProof/>
        </w:rPr>
        <w:t>[12]</w:t>
      </w:r>
      <w:r>
        <w:fldChar w:fldCharType="end"/>
      </w:r>
      <w:r>
        <w:t xml:space="preserve">. Ubuntu menyediakan fitur yang cukup lengkap untuk diaplikasikan pada </w:t>
      </w:r>
      <w:r w:rsidRPr="00607DF3">
        <w:rPr>
          <w:i/>
        </w:rPr>
        <w:t>server</w:t>
      </w:r>
      <w:r>
        <w:t xml:space="preserve"> seperti adanya </w:t>
      </w:r>
      <w:r w:rsidRPr="00607DF3">
        <w:rPr>
          <w:i/>
        </w:rPr>
        <w:t>firewall</w:t>
      </w:r>
      <w:r>
        <w:t xml:space="preserve"> dan penjadwalan menggunakan cronjob. </w:t>
      </w:r>
    </w:p>
    <w:p w14:paraId="2D973630" w14:textId="59035955" w:rsidR="004D416D" w:rsidRDefault="008E5A12" w:rsidP="008E5A12">
      <w:pPr>
        <w:jc w:val="center"/>
      </w:pPr>
      <w:r>
        <w:rPr>
          <w:noProof/>
          <w:lang w:val="en-US"/>
        </w:rPr>
        <w:lastRenderedPageBreak/>
        <w:drawing>
          <wp:inline distT="0" distB="0" distL="0" distR="0" wp14:anchorId="7086F3F5" wp14:editId="42081E34">
            <wp:extent cx="4338084" cy="2444237"/>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15">
                      <a:extLst>
                        <a:ext uri="{28A0092B-C50C-407E-A947-70E740481C1C}">
                          <a14:useLocalDpi xmlns:a14="http://schemas.microsoft.com/office/drawing/2010/main" val="0"/>
                        </a:ext>
                      </a:extLst>
                    </a:blip>
                    <a:stretch>
                      <a:fillRect/>
                    </a:stretch>
                  </pic:blipFill>
                  <pic:spPr>
                    <a:xfrm>
                      <a:off x="0" y="0"/>
                      <a:ext cx="4339348" cy="2444949"/>
                    </a:xfrm>
                    <a:prstGeom prst="rect">
                      <a:avLst/>
                    </a:prstGeom>
                  </pic:spPr>
                </pic:pic>
              </a:graphicData>
            </a:graphic>
          </wp:inline>
        </w:drawing>
      </w:r>
    </w:p>
    <w:p w14:paraId="0B39C514" w14:textId="6471C7AD" w:rsidR="008E5A12" w:rsidRDefault="008E5A12" w:rsidP="008E5A12">
      <w:pPr>
        <w:pStyle w:val="LabelGambar"/>
      </w:pPr>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8756C1">
        <w:rPr>
          <w:b/>
          <w:noProof/>
        </w:rPr>
        <w:t>5</w:t>
      </w:r>
      <w:r w:rsidRPr="008E5A12">
        <w:rPr>
          <w:b/>
        </w:rPr>
        <w:fldChar w:fldCharType="end"/>
      </w:r>
      <w:r>
        <w:t xml:space="preserve"> Contoh Konfigurasi Firewall Ubuntu</w:t>
      </w:r>
    </w:p>
    <w:p w14:paraId="7C062863" w14:textId="77777777" w:rsidR="008E5A12" w:rsidRDefault="008E5A12" w:rsidP="008E5A12">
      <w:pPr>
        <w:pStyle w:val="LabelGambar"/>
      </w:pPr>
    </w:p>
    <w:p w14:paraId="0DED15CD" w14:textId="5F9B8A3A" w:rsidR="008E5A12" w:rsidRDefault="008E5A12" w:rsidP="008E5A12">
      <w:pPr>
        <w:ind w:firstLine="714"/>
      </w:pPr>
      <w:r>
        <w:t xml:space="preserve">Gambar 2.5 merupakan contoh konfigurasi </w:t>
      </w:r>
      <w:r w:rsidRPr="00607DF3">
        <w:rPr>
          <w:i/>
        </w:rPr>
        <w:t>firewall</w:t>
      </w:r>
      <w:r>
        <w:t xml:space="preserve"> pada sistem operasi ubuntu. </w:t>
      </w:r>
      <w:r w:rsidRPr="008E5A12">
        <w:t xml:space="preserve">Di dalam </w:t>
      </w:r>
      <w:r w:rsidRPr="00607DF3">
        <w:rPr>
          <w:i/>
        </w:rPr>
        <w:t>firewall</w:t>
      </w:r>
      <w:r w:rsidRPr="008E5A12">
        <w:t xml:space="preserve"> semua komunikasi yang keluar dan masuk akan difilter atau dikontrol, </w:t>
      </w:r>
      <w:r w:rsidRPr="00607DF3">
        <w:rPr>
          <w:i/>
        </w:rPr>
        <w:t>port</w:t>
      </w:r>
      <w:r w:rsidRPr="008E5A12">
        <w:t>-</w:t>
      </w:r>
      <w:r w:rsidRPr="00607DF3">
        <w:rPr>
          <w:i/>
        </w:rPr>
        <w:t>port</w:t>
      </w:r>
      <w:r w:rsidRPr="008E5A12">
        <w:t xml:space="preserve"> yang rentan servisnya dapat di tutup atau diblokir, sehingga hanya pihak yang diizinkan saja yang boleh lewat. Cara ini merupakan salah satu pengamanan jaringan yang sering digunakan</w:t>
      </w:r>
      <w:r w:rsidR="00A60782">
        <w:fldChar w:fldCharType="begin" w:fldLock="1"/>
      </w:r>
      <w:r w:rsidR="00A60782">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Pr="008E5A12">
        <w:t>.</w:t>
      </w:r>
      <w:r w:rsidR="00A60782">
        <w:t xml:space="preserve"> Selain </w:t>
      </w:r>
      <w:r w:rsidR="00A60782" w:rsidRPr="00607DF3">
        <w:rPr>
          <w:i/>
        </w:rPr>
        <w:t>firewall</w:t>
      </w:r>
      <w:r w:rsidR="00A60782">
        <w:t xml:space="preserve"> ubuntu juga menyediakann sistem penjadwalan dengan menggunakan cronjob. </w:t>
      </w:r>
    </w:p>
    <w:p w14:paraId="3946BE8D" w14:textId="77777777" w:rsidR="00A60782" w:rsidRDefault="00A60782" w:rsidP="008E5A12">
      <w:pPr>
        <w:ind w:firstLine="714"/>
      </w:pPr>
    </w:p>
    <w:p w14:paraId="6D12B48D" w14:textId="362F18B3" w:rsidR="00A60782" w:rsidRDefault="00A60782" w:rsidP="00A60782">
      <w:pPr>
        <w:jc w:val="center"/>
      </w:pPr>
      <w:r>
        <w:rPr>
          <w:noProof/>
          <w:lang w:val="en-US"/>
        </w:rPr>
        <w:drawing>
          <wp:inline distT="0" distB="0" distL="0" distR="0" wp14:anchorId="47D361DE" wp14:editId="67148D29">
            <wp:extent cx="4607626" cy="1803929"/>
            <wp:effectExtent l="0" t="0" r="254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16">
                      <a:extLst>
                        <a:ext uri="{28A0092B-C50C-407E-A947-70E740481C1C}">
                          <a14:useLocalDpi xmlns:a14="http://schemas.microsoft.com/office/drawing/2010/main" val="0"/>
                        </a:ext>
                      </a:extLst>
                    </a:blip>
                    <a:srcRect t="11047" b="29798"/>
                    <a:stretch/>
                  </pic:blipFill>
                  <pic:spPr bwMode="auto">
                    <a:xfrm>
                      <a:off x="0" y="0"/>
                      <a:ext cx="4612072" cy="1805670"/>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343CD878" w:rsidR="00A60782" w:rsidRDefault="00A60782" w:rsidP="00A60782">
      <w:pPr>
        <w:pStyle w:val="LabelGambar"/>
      </w:pPr>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008756C1">
        <w:rPr>
          <w:b/>
          <w:noProof/>
        </w:rPr>
        <w:t>6</w:t>
      </w:r>
      <w:r w:rsidRPr="00A60782">
        <w:rPr>
          <w:b/>
        </w:rPr>
        <w:fldChar w:fldCharType="end"/>
      </w:r>
      <w:r>
        <w:t xml:space="preserve"> Contoh Konfigurasi Cronjob</w:t>
      </w:r>
    </w:p>
    <w:p w14:paraId="1D49469E" w14:textId="77777777" w:rsidR="00A60782" w:rsidRDefault="00A60782" w:rsidP="00A60782">
      <w:pPr>
        <w:pStyle w:val="LabelGambar"/>
      </w:pPr>
    </w:p>
    <w:p w14:paraId="1F26E445" w14:textId="277C650E" w:rsidR="00A60782" w:rsidRDefault="00B826CF" w:rsidP="00B826CF">
      <w:pPr>
        <w:ind w:firstLine="714"/>
      </w:pPr>
      <w:r>
        <w:t>Gambar 2.6 merupakan contoh konfigurasi conjob pada sistem operasi ubuntu, dengan menggunakan cronjob maka dimungkinkan untuk mengeksekusi perintah pada terminal secara berulang setiap rentang waktu tertentu seperti setiap 1 minggu sekali atau 1 jam sekali.</w:t>
      </w:r>
    </w:p>
    <w:p w14:paraId="594EB502" w14:textId="77777777" w:rsidR="008E5A12" w:rsidRDefault="008E5A12" w:rsidP="00095C4D">
      <w:pPr>
        <w:pStyle w:val="LabelGambar"/>
        <w:jc w:val="both"/>
      </w:pPr>
    </w:p>
    <w:p w14:paraId="2A5C2FB2" w14:textId="2D9E7ADC" w:rsidR="000E621B" w:rsidRPr="000E621B" w:rsidRDefault="000E621B" w:rsidP="00EC2C3C">
      <w:pPr>
        <w:pStyle w:val="SubBabII"/>
        <w:ind w:hanging="720"/>
      </w:pPr>
      <w:r w:rsidRPr="000E621B">
        <w:lastRenderedPageBreak/>
        <w:t>Nginx</w:t>
      </w:r>
    </w:p>
    <w:p w14:paraId="78145B5A" w14:textId="7F5DB01E" w:rsidR="000E621B" w:rsidRDefault="001D3113" w:rsidP="001D3113">
      <w:pPr>
        <w:ind w:firstLine="714"/>
      </w:pPr>
      <w:r w:rsidRPr="001D3113">
        <w:t xml:space="preserve">Nginx merupakan perangkat lunak </w:t>
      </w:r>
      <w:r w:rsidRPr="001D3113">
        <w:rPr>
          <w:i/>
        </w:rPr>
        <w:t>open-source</w:t>
      </w:r>
      <w:r w:rsidRPr="001D3113">
        <w:t xml:space="preserve"> yang memiliki performa tinggi sebagai server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A60782">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3]"},"properties":{"noteIndex":0},"schema":"https://github.com/citation-style-language/schema/raw/master/csl-citation.json"}</w:instrText>
      </w:r>
      <w:r>
        <w:rPr>
          <w:i/>
        </w:rPr>
        <w:fldChar w:fldCharType="separate"/>
      </w:r>
      <w:r w:rsidR="00A60782" w:rsidRPr="00A60782">
        <w:rPr>
          <w:noProof/>
        </w:rPr>
        <w:t>[14]</w:t>
      </w:r>
      <w:r>
        <w:rPr>
          <w:i/>
        </w:rPr>
        <w:fldChar w:fldCharType="end"/>
      </w:r>
      <w:r>
        <w:t xml:space="preserve">. Nginx dibangun secara modular, dengan demikian nginx mampu mendukung berbagai fitur seperti </w:t>
      </w:r>
      <w:r w:rsidRPr="001D3113">
        <w:rPr>
          <w:i/>
        </w:rPr>
        <w:t>Load Balancing</w:t>
      </w:r>
      <w:r>
        <w:t xml:space="preserve"> dan </w:t>
      </w:r>
      <w:r w:rsidRPr="001D3113">
        <w:rPr>
          <w:i/>
        </w:rPr>
        <w:t>Reverse Proxying</w:t>
      </w:r>
      <w:r>
        <w:t xml:space="preserve">, </w:t>
      </w:r>
      <w:r w:rsidRPr="001D3113">
        <w:rPr>
          <w:i/>
        </w:rPr>
        <w:t>Virtual hosts</w:t>
      </w:r>
      <w:r>
        <w:t>.</w:t>
      </w:r>
      <w:r w:rsidR="008D1096">
        <w:t xml:space="preserve"> </w:t>
      </w:r>
    </w:p>
    <w:p w14:paraId="5F3B002D" w14:textId="77777777" w:rsidR="00095C4D" w:rsidRDefault="00095C4D" w:rsidP="001D3113">
      <w:pPr>
        <w:ind w:firstLine="714"/>
      </w:pPr>
    </w:p>
    <w:p w14:paraId="7325AD19" w14:textId="1A257AEE" w:rsidR="002946A5" w:rsidRDefault="002946A5" w:rsidP="002946A5">
      <w:pPr>
        <w:jc w:val="center"/>
      </w:pPr>
      <w:r>
        <w:rPr>
          <w:noProof/>
          <w:lang w:val="en-US"/>
        </w:rPr>
        <w:drawing>
          <wp:inline distT="0" distB="0" distL="0" distR="0" wp14:anchorId="2AE9BBA1" wp14:editId="3BD67B84">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859758" cy="1733424"/>
                    </a:xfrm>
                    <a:prstGeom prst="rect">
                      <a:avLst/>
                    </a:prstGeom>
                  </pic:spPr>
                </pic:pic>
              </a:graphicData>
            </a:graphic>
          </wp:inline>
        </w:drawing>
      </w:r>
    </w:p>
    <w:p w14:paraId="2E4D5238" w14:textId="686F2D68" w:rsidR="002946A5" w:rsidRDefault="002946A5" w:rsidP="002946A5">
      <w:pPr>
        <w:pStyle w:val="LabelGambar"/>
      </w:pPr>
      <w:r w:rsidRPr="002946A5">
        <w:rPr>
          <w:b/>
        </w:rPr>
        <w:t>Gambar 2.</w:t>
      </w:r>
      <w:r w:rsidRPr="002946A5">
        <w:rPr>
          <w:b/>
        </w:rPr>
        <w:fldChar w:fldCharType="begin"/>
      </w:r>
      <w:r w:rsidRPr="002946A5">
        <w:rPr>
          <w:b/>
        </w:rPr>
        <w:instrText xml:space="preserve"> SEQ Gambar_2. \* ARABIC </w:instrText>
      </w:r>
      <w:r w:rsidRPr="002946A5">
        <w:rPr>
          <w:b/>
        </w:rPr>
        <w:fldChar w:fldCharType="separate"/>
      </w:r>
      <w:r w:rsidR="008756C1">
        <w:rPr>
          <w:b/>
          <w:noProof/>
        </w:rPr>
        <w:t>7</w:t>
      </w:r>
      <w:r w:rsidRPr="002946A5">
        <w:rPr>
          <w:b/>
        </w:rPr>
        <w:fldChar w:fldCharType="end"/>
      </w:r>
      <w:r>
        <w:t xml:space="preserve"> Virtual Host pada Nginx</w:t>
      </w:r>
    </w:p>
    <w:p w14:paraId="0C2DE373" w14:textId="77777777" w:rsidR="002946A5" w:rsidRDefault="002946A5" w:rsidP="002946A5">
      <w:pPr>
        <w:pStyle w:val="LabelGambar"/>
      </w:pPr>
    </w:p>
    <w:p w14:paraId="1FB3EB3C" w14:textId="65C9D1CB" w:rsidR="0043209E" w:rsidRDefault="002946A5" w:rsidP="0043209E">
      <w:pPr>
        <w:ind w:firstLine="714"/>
      </w:pPr>
      <w:r>
        <w:t>Gambar</w:t>
      </w:r>
      <w:r w:rsidR="00095C4D">
        <w:t xml:space="preserve"> 2.7</w:t>
      </w:r>
      <w:r>
        <w:t xml:space="preserve"> menjelaskan penggunaan virtual host pada nginx, dengan menggunakan virtual host nginx dapat menangani beberapa aplikasi </w:t>
      </w:r>
      <w:r w:rsidR="0043209E">
        <w:t xml:space="preserve">yang sudah dikonfigurasi pada masing-masing </w:t>
      </w:r>
      <w:r w:rsidR="0043209E" w:rsidRPr="00CE4D32">
        <w:rPr>
          <w:i/>
        </w:rPr>
        <w:t>port</w:t>
      </w:r>
      <w:r w:rsidR="00CE4D32">
        <w:t>-</w:t>
      </w:r>
      <w:r w:rsidR="0043209E">
        <w:t xml:space="preserve">nya. Nginx menggunakan pendekatan </w:t>
      </w:r>
      <w:r w:rsidR="0043209E" w:rsidRPr="0043209E">
        <w:rPr>
          <w:i/>
        </w:rPr>
        <w:t>asynchronous-event</w:t>
      </w:r>
      <w:r w:rsidR="0043209E">
        <w:t xml:space="preserve"> untuk menangani permintaan sehingga nginx tidak sepenuhnya bergantung pada ‘</w:t>
      </w:r>
      <w:r w:rsidR="0043209E" w:rsidRPr="0043209E">
        <w:rPr>
          <w:i/>
        </w:rPr>
        <w:t>thread</w:t>
      </w:r>
      <w:r w:rsidR="0043209E">
        <w:t>’ untuk menangani permintaan (</w:t>
      </w:r>
      <w:r w:rsidR="0043209E" w:rsidRPr="0043209E">
        <w:rPr>
          <w:i/>
        </w:rPr>
        <w:t>request</w:t>
      </w:r>
      <w:r w:rsidR="00CE4D32">
        <w:t>)</w:t>
      </w:r>
      <w:r w:rsidR="0043209E">
        <w:t>. Arsitektur ini me</w:t>
      </w:r>
      <w:r w:rsidR="004C0CEB">
        <w:t>m</w:t>
      </w:r>
      <w:r w:rsidR="0043209E">
        <w:t>berikan hasil kinerja nginx pada saat dibebani hanya memerlukan sedikit memori dalam jumlah yang bisa diprediksikan</w:t>
      </w:r>
      <w:r w:rsidR="00B41807">
        <w:fldChar w:fldCharType="begin" w:fldLock="1"/>
      </w:r>
      <w:r w:rsidR="00A60782">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3]"},"properties":{"noteIndex":0},"schema":"https://github.com/citation-style-language/schema/raw/master/csl-citation.json"}</w:instrText>
      </w:r>
      <w:r w:rsidR="00B41807">
        <w:fldChar w:fldCharType="separate"/>
      </w:r>
      <w:r w:rsidR="00A60782" w:rsidRPr="00A60782">
        <w:rPr>
          <w:noProof/>
        </w:rPr>
        <w:t>[14]</w:t>
      </w:r>
      <w:r w:rsidR="00B41807">
        <w:fldChar w:fldCharType="end"/>
      </w:r>
      <w:r w:rsidR="0043209E">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r w:rsidRPr="007C663D">
        <w:rPr>
          <w:i/>
        </w:rPr>
        <w:t>Application Programming Interface</w:t>
      </w:r>
    </w:p>
    <w:p w14:paraId="12C09C2A" w14:textId="6D293A53" w:rsidR="003D5A25" w:rsidRDefault="00AD5E0F" w:rsidP="00AD5E0F">
      <w:pPr>
        <w:ind w:firstLine="714"/>
      </w:pPr>
      <w:r w:rsidRPr="007C663D">
        <w:rPr>
          <w:i/>
        </w:rPr>
        <w:t>Application Pr</w:t>
      </w:r>
      <w:r w:rsidR="00B15987" w:rsidRPr="007C663D">
        <w:rPr>
          <w:i/>
        </w:rPr>
        <w:t>ogramming Interface</w:t>
      </w:r>
      <w:r w:rsidR="00B15987">
        <w:t xml:space="preserve"> atau API me</w:t>
      </w:r>
      <w:r>
        <w:t xml:space="preserve">rupakan </w:t>
      </w:r>
      <w:r w:rsidR="007C663D">
        <w:t xml:space="preserve">sebuah protokol yang digunakan </w:t>
      </w:r>
      <w:r>
        <w:t>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A60782">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5]","plainTextFormattedCitation":"[15]","previouslyFormattedCitation":"[14]"},"properties":{"noteIndex":0},"schema":"https://github.com/citation-style-language/schema/raw/master/csl-citation.json"}</w:instrText>
      </w:r>
      <w:r>
        <w:fldChar w:fldCharType="separate"/>
      </w:r>
      <w:r w:rsidR="00A60782" w:rsidRPr="00A60782">
        <w:rPr>
          <w:noProof/>
        </w:rPr>
        <w:t>[15]</w:t>
      </w:r>
      <w:r>
        <w:fldChar w:fldCharType="end"/>
      </w:r>
      <w:r>
        <w:t>.</w:t>
      </w:r>
      <w:r w:rsidR="00F04888">
        <w:t xml:space="preserve"> </w:t>
      </w:r>
    </w:p>
    <w:p w14:paraId="77B258B6" w14:textId="39725D1D" w:rsidR="003E0F66" w:rsidRDefault="003E0F66" w:rsidP="003E0F66">
      <w:pPr>
        <w:jc w:val="center"/>
      </w:pPr>
      <w:r>
        <w:rPr>
          <w:noProof/>
          <w:lang w:val="en-US"/>
        </w:rPr>
        <w:lastRenderedPageBreak/>
        <w:drawing>
          <wp:inline distT="0" distB="0" distL="0" distR="0" wp14:anchorId="736AF4A1" wp14:editId="364EFFCF">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662463" cy="1925258"/>
                    </a:xfrm>
                    <a:prstGeom prst="rect">
                      <a:avLst/>
                    </a:prstGeom>
                  </pic:spPr>
                </pic:pic>
              </a:graphicData>
            </a:graphic>
          </wp:inline>
        </w:drawing>
      </w:r>
    </w:p>
    <w:p w14:paraId="0FB884BD" w14:textId="64C82C37" w:rsidR="003E0F66" w:rsidRDefault="003E0F66" w:rsidP="003E0F66">
      <w:pPr>
        <w:pStyle w:val="LabelGambar"/>
      </w:pPr>
      <w:r w:rsidRPr="003E0F66">
        <w:rPr>
          <w:b/>
        </w:rPr>
        <w:t>Gambar 2.</w:t>
      </w:r>
      <w:r w:rsidRPr="003E0F66">
        <w:rPr>
          <w:b/>
        </w:rPr>
        <w:fldChar w:fldCharType="begin"/>
      </w:r>
      <w:r w:rsidRPr="003E0F66">
        <w:rPr>
          <w:b/>
        </w:rPr>
        <w:instrText xml:space="preserve"> SEQ Gambar_2. \* ARABIC </w:instrText>
      </w:r>
      <w:r w:rsidRPr="003E0F66">
        <w:rPr>
          <w:b/>
        </w:rPr>
        <w:fldChar w:fldCharType="separate"/>
      </w:r>
      <w:r w:rsidR="008756C1">
        <w:rPr>
          <w:b/>
          <w:noProof/>
        </w:rPr>
        <w:t>8</w:t>
      </w:r>
      <w:r w:rsidRPr="003E0F66">
        <w:rPr>
          <w:b/>
        </w:rPr>
        <w:fldChar w:fldCharType="end"/>
      </w:r>
      <w:r>
        <w:t xml:space="preserve"> Cara Kerja API</w:t>
      </w:r>
    </w:p>
    <w:p w14:paraId="63870B75" w14:textId="77777777" w:rsidR="003E0F66" w:rsidRDefault="003E0F66" w:rsidP="003E0F66">
      <w:pPr>
        <w:pStyle w:val="LabelGambar"/>
      </w:pPr>
    </w:p>
    <w:p w14:paraId="518DB905" w14:textId="40F0EFEA" w:rsidR="00B15987" w:rsidRDefault="00095C4D" w:rsidP="003E0F66">
      <w:pPr>
        <w:ind w:firstLine="714"/>
      </w:pPr>
      <w:r>
        <w:t>Gambar 2.8</w:t>
      </w:r>
      <w:r w:rsidR="003E0F66">
        <w:t xml:space="preserve"> 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yang digunakan untuk berinteraksi dan mengakases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Java Script Object Notation merupakan sebuah format data yang </w:t>
      </w:r>
      <w:r w:rsidR="0024785C">
        <w:t xml:space="preserve">yang ditemukan oleh Douglas Crockford pada tahun 2006, </w:t>
      </w:r>
      <w:r w:rsidR="008B2224">
        <w:t xml:space="preserve">JSON menggunakan sintak objek javascript sebagai format data berbasis teks, </w:t>
      </w:r>
      <w:r w:rsidR="0024785C">
        <w:t>JSON memiliki ukuran data yang lebih kecil serta waktu proses yang lebih cepat jika dibandingkan dengan format data lainnya</w:t>
      </w:r>
      <w:r w:rsidR="0024785C">
        <w:fldChar w:fldCharType="begin" w:fldLock="1"/>
      </w:r>
      <w:r w:rsidR="00A60782">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5]"},"properties":{"noteIndex":0},"schema":"https://github.com/citation-style-language/schema/raw/master/csl-citation.json"}</w:instrText>
      </w:r>
      <w:r w:rsidR="0024785C">
        <w:fldChar w:fldCharType="separate"/>
      </w:r>
      <w:r w:rsidR="00A60782" w:rsidRPr="00A60782">
        <w:rPr>
          <w:noProof/>
        </w:rPr>
        <w:t>[16]</w:t>
      </w:r>
      <w:r w:rsidR="0024785C">
        <w:fldChar w:fldCharType="end"/>
      </w:r>
      <w:r w:rsidR="0024785C">
        <w:t>.</w:t>
      </w:r>
    </w:p>
    <w:p w14:paraId="1A5524BA" w14:textId="5708AE3A"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w:t>
      </w:r>
      <w:r w:rsidRPr="007C663D">
        <w:rPr>
          <w:i/>
        </w:rPr>
        <w:t>database</w:t>
      </w:r>
      <w:r>
        <w:t>, sehinggga akan meningkatkan keamanan dari sistem,  jika sewaktu waktu terjadi hal-hal yang tidak di ingin kan seperti rusaknya data atau sistem di retas oleh pihak yang tidak bertanggung jawab data asli tetap aman tersimpan pada database tanpa mengalami gangguan sedikitpun</w:t>
      </w:r>
      <w:r>
        <w:fldChar w:fldCharType="begin" w:fldLock="1"/>
      </w:r>
      <w:r w:rsidR="00A60782">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5]"},"properties":{"noteIndex":0},"schema":"https://github.com/citation-style-language/schema/raw/master/csl-citation.json"}</w:instrText>
      </w:r>
      <w:r>
        <w:fldChar w:fldCharType="separate"/>
      </w:r>
      <w:r w:rsidR="00A60782" w:rsidRPr="00A60782">
        <w:rPr>
          <w:noProof/>
        </w:rPr>
        <w:t>[16]</w:t>
      </w:r>
      <w:r>
        <w:fldChar w:fldCharType="end"/>
      </w:r>
      <w:r>
        <w:t>.</w:t>
      </w:r>
    </w:p>
    <w:p w14:paraId="2A9C50AF" w14:textId="77777777" w:rsidR="00AD5E0F" w:rsidRDefault="00AD5E0F" w:rsidP="0024785C"/>
    <w:p w14:paraId="2C78FED0" w14:textId="2ED66BBA" w:rsidR="00EC2C3C" w:rsidRDefault="00B70AAC" w:rsidP="00EC2C3C">
      <w:pPr>
        <w:pStyle w:val="SubBabII"/>
        <w:ind w:hanging="720"/>
      </w:pPr>
      <w:r w:rsidRPr="00B70AAC">
        <w:rPr>
          <w:i/>
        </w:rPr>
        <w:t>Framework</w:t>
      </w:r>
      <w:r>
        <w:t xml:space="preserve"> </w:t>
      </w:r>
      <w:r w:rsidR="00EC2C3C">
        <w:t>Laravel</w:t>
      </w:r>
      <w:r w:rsidR="00E83BDC">
        <w:t xml:space="preserve"> </w:t>
      </w:r>
    </w:p>
    <w:p w14:paraId="1949FCB3" w14:textId="1656F49F" w:rsidR="005C053B" w:rsidRDefault="005C053B" w:rsidP="005C053B">
      <w:pPr>
        <w:ind w:firstLine="714"/>
      </w:pPr>
      <w:r w:rsidRPr="00B93C69">
        <w:rPr>
          <w:i/>
        </w:rPr>
        <w:t>Framework</w:t>
      </w:r>
      <w:r w:rsidRPr="005C053B">
        <w:t xml:space="preserve"> adalah struktur kerja yang terdiri dari sekumpulan </w:t>
      </w:r>
      <w:r>
        <w:t>program</w:t>
      </w:r>
      <w:r w:rsidRPr="005C053B">
        <w:t xml:space="preserve">, terutama berisi </w:t>
      </w:r>
      <w:r>
        <w:t>kelas</w:t>
      </w:r>
      <w:r w:rsidRPr="005C053B">
        <w:t xml:space="preserve"> dan fungsi, yang dapat membantu para pengembang (</w:t>
      </w:r>
      <w:r w:rsidRPr="005C053B">
        <w:rPr>
          <w:i/>
        </w:rPr>
        <w:t>developer</w:t>
      </w:r>
      <w:r w:rsidRPr="005C053B">
        <w:t xml:space="preserve">) dalam menangani berbagai permasalahan yang sering dihadapi dalam pemrograman. Dengan menggunakan framework, para pengembang dapat lebih terfokus dan lebih cepat dalam membangun aplikasi karena berbagai tugas rutin </w:t>
      </w:r>
      <w:r w:rsidRPr="005C053B">
        <w:lastRenderedPageBreak/>
        <w:t>seperti koneksi ke database, pemanggilan variabel, pengelolaan file, dan sebagainya telah diatur dan disediakan dalam framework tersebut</w:t>
      </w:r>
      <w:r>
        <w:fldChar w:fldCharType="begin" w:fldLock="1"/>
      </w:r>
      <w:r w:rsidR="00A60782">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6]"},"properties":{"noteIndex":0},"schema":"https://github.com/citation-style-language/schema/raw/master/csl-citation.json"}</w:instrText>
      </w:r>
      <w:r>
        <w:fldChar w:fldCharType="separate"/>
      </w:r>
      <w:r w:rsidR="00A60782" w:rsidRPr="00A60782">
        <w:rPr>
          <w:noProof/>
        </w:rPr>
        <w:t>[17]</w:t>
      </w:r>
      <w:r>
        <w:fldChar w:fldCharType="end"/>
      </w:r>
      <w:r w:rsidRPr="005C053B">
        <w:t>.</w:t>
      </w:r>
    </w:p>
    <w:p w14:paraId="7DF49A3E" w14:textId="5A78334A" w:rsidR="005C053B" w:rsidRDefault="0038767E" w:rsidP="0038767E">
      <w:pPr>
        <w:ind w:firstLine="714"/>
      </w:pPr>
      <w:r>
        <w:t xml:space="preserve">Laravel merupakan kerangka kerja pemrograman web </w:t>
      </w:r>
      <w:r w:rsidR="005C053B">
        <w:t xml:space="preserve">yang </w:t>
      </w:r>
      <w:r>
        <w:t xml:space="preserve">menggunakan bahasa </w:t>
      </w:r>
      <w:r w:rsidR="005C053B">
        <w:t xml:space="preserve">pemorgraman </w:t>
      </w:r>
      <w:r>
        <w:t xml:space="preserve">PHP yang terbuka dan gratis, laravel diperuntukkan untuk pengembangan aplikasi berbasis </w:t>
      </w:r>
      <w:r w:rsidR="005C053B" w:rsidRPr="005C053B">
        <w:rPr>
          <w:i/>
        </w:rPr>
        <w:t>website</w:t>
      </w:r>
      <w:r w:rsidR="005C053B">
        <w:t xml:space="preserve"> maupun API</w:t>
      </w:r>
      <w:r>
        <w:t xml:space="preserve"> dengan menggunakan pendekatan pola MVC atau Model View Controller</w:t>
      </w:r>
      <w:r w:rsidR="007C55AD">
        <w:fldChar w:fldCharType="begin" w:fldLock="1"/>
      </w:r>
      <w:r w:rsidR="00A60782">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7]"},"properties":{"noteIndex":0},"schema":"https://github.com/citation-style-language/schema/raw/master/csl-citation.json"}</w:instrText>
      </w:r>
      <w:r w:rsidR="007C55AD">
        <w:fldChar w:fldCharType="separate"/>
      </w:r>
      <w:r w:rsidR="00A60782" w:rsidRPr="00A60782">
        <w:rPr>
          <w:noProof/>
        </w:rPr>
        <w:t>[18]</w:t>
      </w:r>
      <w:r w:rsidR="007C55AD">
        <w:fldChar w:fldCharType="end"/>
      </w:r>
      <w:r>
        <w:t xml:space="preserve">. </w:t>
      </w:r>
      <w:r w:rsidR="006F4C5F">
        <w:t>Arsitektut</w:t>
      </w:r>
      <w:r w:rsidR="005C053B">
        <w:t xml:space="preserve"> MVC memiliki business logic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rsidR="00A60782">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6]"},"properties":{"noteIndex":0},"schema":"https://github.com/citation-style-language/schema/raw/master/csl-citation.json"}</w:instrText>
      </w:r>
      <w:r w:rsidR="00BC11FE">
        <w:fldChar w:fldCharType="separate"/>
      </w:r>
      <w:r w:rsidR="00A60782" w:rsidRPr="00A60782">
        <w:rPr>
          <w:noProof/>
        </w:rPr>
        <w:t>[17]</w:t>
      </w:r>
      <w:r w:rsidR="00BC11FE">
        <w:fldChar w:fldCharType="end"/>
      </w:r>
      <w:r w:rsidR="006F4C5F">
        <w:t>.</w:t>
      </w:r>
    </w:p>
    <w:p w14:paraId="746B25DB" w14:textId="47B00322" w:rsidR="00253E97" w:rsidRDefault="00253E97" w:rsidP="00253E97">
      <w:pPr>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599748" cy="2372825"/>
                    </a:xfrm>
                    <a:prstGeom prst="rect">
                      <a:avLst/>
                    </a:prstGeom>
                  </pic:spPr>
                </pic:pic>
              </a:graphicData>
            </a:graphic>
          </wp:inline>
        </w:drawing>
      </w:r>
    </w:p>
    <w:p w14:paraId="4CEC8C5E" w14:textId="6546AD14" w:rsidR="00253E97" w:rsidRDefault="00253E97" w:rsidP="00253E97">
      <w:pPr>
        <w:pStyle w:val="LabelGambar"/>
      </w:pPr>
      <w:r w:rsidRPr="00253E97">
        <w:rPr>
          <w:b/>
        </w:rPr>
        <w:t>Gambar 2.</w:t>
      </w:r>
      <w:r w:rsidRPr="00253E97">
        <w:rPr>
          <w:b/>
        </w:rPr>
        <w:fldChar w:fldCharType="begin"/>
      </w:r>
      <w:r w:rsidRPr="00253E97">
        <w:rPr>
          <w:b/>
        </w:rPr>
        <w:instrText xml:space="preserve"> SEQ Gambar_2. \* ARABIC </w:instrText>
      </w:r>
      <w:r w:rsidRPr="00253E97">
        <w:rPr>
          <w:b/>
        </w:rPr>
        <w:fldChar w:fldCharType="separate"/>
      </w:r>
      <w:r w:rsidR="008756C1">
        <w:rPr>
          <w:b/>
          <w:noProof/>
        </w:rPr>
        <w:t>9</w:t>
      </w:r>
      <w:r w:rsidRPr="00253E97">
        <w:rPr>
          <w:b/>
        </w:rPr>
        <w:fldChar w:fldCharType="end"/>
      </w:r>
      <w:r>
        <w:t xml:space="preserve"> Konsep MVC pada Laravel</w:t>
      </w:r>
    </w:p>
    <w:p w14:paraId="293BA701" w14:textId="77777777" w:rsidR="00BC11FE" w:rsidRDefault="00BC11FE" w:rsidP="00253E97">
      <w:pPr>
        <w:pStyle w:val="LabelGambar"/>
      </w:pPr>
    </w:p>
    <w:p w14:paraId="41E60F13" w14:textId="66583689" w:rsidR="002542FE" w:rsidRDefault="00095C4D" w:rsidP="002542FE">
      <w:pPr>
        <w:ind w:firstLine="714"/>
      </w:pPr>
      <w:r>
        <w:t>Gambar 2.9</w:t>
      </w:r>
      <w:r w:rsidR="00BC11FE">
        <w:t xml:space="preserve"> menjelaskan kosep MVC yang ada pada Laravel, saat pengguna melakukan </w:t>
      </w:r>
      <w:r w:rsidR="00BC11FE" w:rsidRPr="00BC11FE">
        <w:rPr>
          <w:i/>
        </w:rPr>
        <w:t>request</w:t>
      </w:r>
      <w:r w:rsidR="00BC11FE">
        <w:t xml:space="preserve"> ke Laravel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C11FE" w:rsidRPr="00BC11FE">
        <w:rPr>
          <w:i/>
        </w:rPr>
        <w:t>en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berikut : </w:t>
      </w:r>
    </w:p>
    <w:p w14:paraId="432A7ED4" w14:textId="0E3E5102" w:rsidR="0038767E" w:rsidRDefault="0038767E" w:rsidP="0038767E">
      <w:pPr>
        <w:pStyle w:val="ListParagraph"/>
        <w:numPr>
          <w:ilvl w:val="0"/>
          <w:numId w:val="39"/>
        </w:numPr>
        <w:ind w:left="709"/>
      </w:pPr>
      <w:r>
        <w:t>Model</w:t>
      </w:r>
    </w:p>
    <w:p w14:paraId="31160B26" w14:textId="68885C20" w:rsidR="002542FE" w:rsidRDefault="002542FE" w:rsidP="002542FE">
      <w:pPr>
        <w:pStyle w:val="ListParagraph"/>
        <w:ind w:left="709"/>
      </w:pPr>
      <w:r>
        <w:t xml:space="preserve">Model merupakan sebuah modul yang digunakan untuk melakukan proses </w:t>
      </w:r>
      <w:r w:rsidRPr="002542FE">
        <w:rPr>
          <w:i/>
        </w:rPr>
        <w:t>query</w:t>
      </w:r>
      <w:r>
        <w:t xml:space="preserve"> ke </w:t>
      </w:r>
      <w:r w:rsidRPr="002542FE">
        <w:rPr>
          <w:i/>
        </w:rPr>
        <w:t>database</w:t>
      </w:r>
      <w:r>
        <w:t xml:space="preserve">, pada laravel model menyediakan mekanisme </w:t>
      </w:r>
      <w:r w:rsidRPr="002542FE">
        <w:rPr>
          <w:i/>
        </w:rPr>
        <w:t>query</w:t>
      </w:r>
      <w:r>
        <w:t xml:space="preserve"> </w:t>
      </w:r>
      <w:r w:rsidRPr="002542FE">
        <w:rPr>
          <w:i/>
        </w:rPr>
        <w:lastRenderedPageBreak/>
        <w:t>builder</w:t>
      </w:r>
      <w:r>
        <w:t xml:space="preserve"> yang menjamin proses </w:t>
      </w:r>
      <w:r w:rsidRPr="002542FE">
        <w:rPr>
          <w:i/>
        </w:rPr>
        <w:t>query</w:t>
      </w:r>
      <w:r>
        <w:t xml:space="preserve"> berjalan dengan mudah dan aman dengan berbagai filter untuk menghindari kesalahan.</w:t>
      </w:r>
    </w:p>
    <w:p w14:paraId="6A93EC1F" w14:textId="04D09624" w:rsidR="002542FE" w:rsidRPr="00570885" w:rsidRDefault="002542FE" w:rsidP="0038767E">
      <w:pPr>
        <w:pStyle w:val="ListParagraph"/>
        <w:numPr>
          <w:ilvl w:val="0"/>
          <w:numId w:val="39"/>
        </w:numPr>
        <w:ind w:left="709"/>
        <w:rPr>
          <w:i/>
        </w:rPr>
      </w:pPr>
      <w:r w:rsidRPr="00570885">
        <w:rPr>
          <w:i/>
        </w:rPr>
        <w:t>View</w:t>
      </w:r>
    </w:p>
    <w:p w14:paraId="1A1CD36E" w14:textId="47DC0866" w:rsidR="00570885" w:rsidRDefault="002542FE" w:rsidP="00095C4D">
      <w:pPr>
        <w:pStyle w:val="ListParagraph"/>
        <w:ind w:left="709"/>
      </w:pPr>
      <w:r w:rsidRPr="00570885">
        <w:rPr>
          <w:i/>
        </w:rPr>
        <w:t>View</w:t>
      </w:r>
      <w:r>
        <w:t xml:space="preserve"> </w:t>
      </w:r>
      <w:r w:rsidR="00570885">
        <w:t>merupakan bagian dari L</w:t>
      </w:r>
      <w:r>
        <w:t xml:space="preserve">aravel yang berfungsi untuk menyediakan tampilan antarmuka kepada pengguna, antarmuka akan tampil pada </w:t>
      </w:r>
      <w:r w:rsidRPr="00570885">
        <w:rPr>
          <w:i/>
        </w:rPr>
        <w:t>browser</w:t>
      </w:r>
      <w:r>
        <w:t xml:space="preserve"> pengguna. Pada implementasi Laravel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38767E">
      <w:pPr>
        <w:pStyle w:val="ListParagraph"/>
        <w:numPr>
          <w:ilvl w:val="0"/>
          <w:numId w:val="39"/>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600EEFFC" w:rsidR="00EC2C3C" w:rsidRDefault="00A21ABC" w:rsidP="00EC2C3C">
      <w:pPr>
        <w:pStyle w:val="SubBabII"/>
        <w:ind w:hanging="720"/>
      </w:pPr>
      <w:r>
        <w:rPr>
          <w:i/>
        </w:rPr>
        <w:t xml:space="preserve">Pusher </w:t>
      </w:r>
      <w:r w:rsidR="00EC2C3C" w:rsidRPr="003071F6">
        <w:rPr>
          <w:i/>
        </w:rPr>
        <w:t>Web</w:t>
      </w:r>
      <w:r w:rsidR="00CC0A39">
        <w:t>s</w:t>
      </w:r>
      <w:r w:rsidR="00EC2C3C" w:rsidRPr="003071F6">
        <w:rPr>
          <w:i/>
        </w:rPr>
        <w:t>ocket</w:t>
      </w:r>
    </w:p>
    <w:p w14:paraId="208D906D" w14:textId="1E9D42C6" w:rsidR="00E56867" w:rsidRDefault="007C1E05" w:rsidP="007F1F4F">
      <w:pPr>
        <w:ind w:firstLine="714"/>
      </w:pPr>
      <w:r w:rsidRPr="003071F6">
        <w:rPr>
          <w:i/>
        </w:rPr>
        <w:t>Websocket</w:t>
      </w:r>
      <w:r>
        <w:t xml:space="preserve"> meru</w:t>
      </w:r>
      <w:r w:rsidR="006F4C5F">
        <w:t>pa</w:t>
      </w:r>
      <w:r>
        <w:t>kan sebuah protokol komunikasi web berbasi</w:t>
      </w:r>
      <w:r w:rsidR="003071F6">
        <w:t>s</w:t>
      </w:r>
      <w:r>
        <w:t xml:space="preserve"> </w:t>
      </w:r>
      <w:r w:rsidRPr="003071F6">
        <w:rPr>
          <w:i/>
        </w:rPr>
        <w:t>client</w:t>
      </w:r>
      <w:r>
        <w:t>-</w:t>
      </w:r>
      <w:r w:rsidRPr="003071F6">
        <w:rPr>
          <w:i/>
        </w:rPr>
        <w:t>server</w:t>
      </w:r>
      <w:r>
        <w:t xml:space="preserve">, keberadaan </w:t>
      </w:r>
      <w:r w:rsidRPr="00172044">
        <w:t>websocket</w:t>
      </w:r>
      <w:r>
        <w:t xml:space="preserve"> dinilai dapat menggantikan </w:t>
      </w:r>
      <w:r w:rsidR="00E56867">
        <w:t xml:space="preserve">teknilogi AJAX sebagai pendahulu komunikasi </w:t>
      </w:r>
      <w:r w:rsidR="00E56867" w:rsidRPr="003071F6">
        <w:rPr>
          <w:i/>
        </w:rPr>
        <w:t>client</w:t>
      </w:r>
      <w:r w:rsidR="00E56867">
        <w:t>-</w:t>
      </w:r>
      <w:r w:rsidR="00E56867" w:rsidRPr="003071F6">
        <w:rPr>
          <w:i/>
        </w:rPr>
        <w:t>server</w:t>
      </w:r>
      <w:r w:rsidR="00E56867">
        <w:t xml:space="preserve">. </w:t>
      </w:r>
      <w:r w:rsidR="00E56867" w:rsidRPr="003071F6">
        <w:rPr>
          <w:i/>
        </w:rPr>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dibandingkan dengan teknologi komunikasi</w:t>
      </w:r>
      <w:r w:rsidR="00E56867">
        <w:t xml:space="preserve"> </w:t>
      </w:r>
      <w:r w:rsidR="00E56867" w:rsidRPr="00E56867">
        <w:t>lain termasuk AJAX</w:t>
      </w:r>
      <w:r w:rsidR="00E56867">
        <w:fldChar w:fldCharType="begin" w:fldLock="1"/>
      </w:r>
      <w:r w:rsidR="00A60782">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8]"},"properties":{"noteIndex":0},"schema":"https://github.com/citation-style-language/schema/raw/master/csl-citation.json"}</w:instrText>
      </w:r>
      <w:r w:rsidR="00E56867">
        <w:fldChar w:fldCharType="separate"/>
      </w:r>
      <w:r w:rsidR="00A60782" w:rsidRPr="00A60782">
        <w:rPr>
          <w:noProof/>
        </w:rPr>
        <w:t>[19]</w:t>
      </w:r>
      <w:r w:rsidR="00E56867">
        <w:fldChar w:fldCharType="end"/>
      </w:r>
      <w:r w:rsidR="00E56867">
        <w:t>.</w:t>
      </w:r>
      <w:r w:rsidR="007F1F4F">
        <w:t xml:space="preserve"> </w:t>
      </w:r>
      <w:r w:rsidR="00E56867" w:rsidRPr="003071F6">
        <w:rPr>
          <w:i/>
        </w:rPr>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terjasi error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69144F1B" w14:textId="77777777" w:rsidR="00797057" w:rsidRDefault="00797057" w:rsidP="007F1F4F">
      <w:pPr>
        <w:ind w:firstLine="714"/>
      </w:pPr>
    </w:p>
    <w:p w14:paraId="321DE31E" w14:textId="19C18A3E" w:rsidR="00364247" w:rsidRDefault="00797057" w:rsidP="00797057">
      <w:pPr>
        <w:jc w:val="center"/>
      </w:pPr>
      <w:r>
        <w:rPr>
          <w:noProof/>
          <w:lang w:val="en-US"/>
        </w:rPr>
        <w:lastRenderedPageBreak/>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550881" cy="2799974"/>
                    </a:xfrm>
                    <a:prstGeom prst="rect">
                      <a:avLst/>
                    </a:prstGeom>
                  </pic:spPr>
                </pic:pic>
              </a:graphicData>
            </a:graphic>
          </wp:inline>
        </w:drawing>
      </w:r>
    </w:p>
    <w:p w14:paraId="4B2BA77C" w14:textId="696CF05D" w:rsidR="00797057" w:rsidRDefault="00797057" w:rsidP="00797057">
      <w:pPr>
        <w:pStyle w:val="LabelGambar"/>
      </w:pPr>
      <w:r w:rsidRPr="00797057">
        <w:rPr>
          <w:b/>
        </w:rPr>
        <w:t>Gambar 2.</w:t>
      </w:r>
      <w:r w:rsidRPr="00797057">
        <w:rPr>
          <w:b/>
        </w:rPr>
        <w:fldChar w:fldCharType="begin"/>
      </w:r>
      <w:r w:rsidRPr="00797057">
        <w:rPr>
          <w:b/>
        </w:rPr>
        <w:instrText xml:space="preserve"> SEQ Gambar_2. \* ARABIC </w:instrText>
      </w:r>
      <w:r w:rsidRPr="00797057">
        <w:rPr>
          <w:b/>
        </w:rPr>
        <w:fldChar w:fldCharType="separate"/>
      </w:r>
      <w:r w:rsidR="008756C1">
        <w:rPr>
          <w:b/>
          <w:noProof/>
        </w:rPr>
        <w:t>10</w:t>
      </w:r>
      <w:r w:rsidRPr="00797057">
        <w:rPr>
          <w:b/>
        </w:rPr>
        <w:fldChar w:fldCharType="end"/>
      </w:r>
      <w:r>
        <w:t xml:space="preserve"> Diagram Pusher Channel</w:t>
      </w:r>
    </w:p>
    <w:p w14:paraId="473DB8E9" w14:textId="55D2D285" w:rsidR="00625BE9" w:rsidRDefault="00625BE9" w:rsidP="00625BE9">
      <w:pPr>
        <w:ind w:firstLine="720"/>
      </w:pPr>
      <w:r>
        <w:t>Gambar</w:t>
      </w:r>
      <w:r w:rsidR="00095C4D">
        <w:t xml:space="preserve"> 2.10</w:t>
      </w:r>
      <w:r>
        <w:t xml:space="preserve"> diatas menjelaskan bagian-bagian dari pusher channel, pusher hanya mendukung komunikasi satu arah yaitu dari server ke client dengan menggunakan metode broadcasting. Untuk bisa mendapatkan pesan dari broadcasting maka client harus terhubung ke salah satu channel dengan cara melakukan subscribe ke channel tersebut. Didalam pusher terdapat 3 channel yaitu : </w:t>
      </w:r>
    </w:p>
    <w:p w14:paraId="11708896" w14:textId="77777777" w:rsidR="00C850AF" w:rsidRDefault="00C850AF" w:rsidP="00625BE9">
      <w:pPr>
        <w:pStyle w:val="ListParagraph"/>
        <w:numPr>
          <w:ilvl w:val="1"/>
          <w:numId w:val="48"/>
        </w:numPr>
        <w:ind w:left="709" w:hanging="426"/>
      </w:pPr>
      <w:r w:rsidRPr="00ED3F69">
        <w:rPr>
          <w:i/>
        </w:rPr>
        <w:t>Public</w:t>
      </w:r>
      <w:r>
        <w:t xml:space="preserve"> </w:t>
      </w:r>
      <w:r w:rsidRPr="00ED3F69">
        <w:rPr>
          <w:i/>
        </w:rPr>
        <w:t>Channel</w:t>
      </w:r>
    </w:p>
    <w:p w14:paraId="25349E49" w14:textId="3F41BFA7"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penggguna tanpa adanya proses autentikasi.</w:t>
      </w:r>
    </w:p>
    <w:p w14:paraId="6EA92E68" w14:textId="77777777" w:rsidR="00C850AF" w:rsidRDefault="00C850AF" w:rsidP="00625BE9">
      <w:pPr>
        <w:pStyle w:val="ListParagraph"/>
        <w:numPr>
          <w:ilvl w:val="1"/>
          <w:numId w:val="48"/>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proses autentikasi untuk mendapatkan kode </w:t>
      </w:r>
      <w:r w:rsidRPr="00ED3F69">
        <w:rPr>
          <w:i/>
        </w:rPr>
        <w:t>signature</w:t>
      </w:r>
      <w:r>
        <w:t xml:space="preserve"> channel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5BE9">
      <w:pPr>
        <w:pStyle w:val="ListParagraph"/>
        <w:numPr>
          <w:ilvl w:val="1"/>
          <w:numId w:val="48"/>
        </w:numPr>
        <w:ind w:left="709" w:hanging="426"/>
      </w:pPr>
      <w:r w:rsidRPr="00ED3F69">
        <w:rPr>
          <w:i/>
        </w:rPr>
        <w:t>Presence</w:t>
      </w:r>
      <w:r>
        <w:t xml:space="preserve"> </w:t>
      </w:r>
      <w:r w:rsidRPr="00ED3F69">
        <w:rPr>
          <w:i/>
        </w:rPr>
        <w:t>Channel</w:t>
      </w:r>
    </w:p>
    <w:p w14:paraId="0356E834" w14:textId="77777777"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client baru yang melakukan subcribe atau ada client yang keluar.</w:t>
      </w:r>
    </w:p>
    <w:p w14:paraId="2920DAF2" w14:textId="77777777" w:rsidR="00E56867" w:rsidRPr="00E56867" w:rsidRDefault="00E56867" w:rsidP="003873EF"/>
    <w:p w14:paraId="2D8836F4" w14:textId="6E2E9011" w:rsidR="007163C3" w:rsidRPr="00EC2C3C" w:rsidRDefault="004330E5" w:rsidP="004157BA">
      <w:pPr>
        <w:pStyle w:val="SubBabII"/>
        <w:ind w:left="720" w:hanging="720"/>
      </w:pPr>
      <w:r>
        <w:lastRenderedPageBreak/>
        <w:t>Penelitian Terdahulu</w:t>
      </w:r>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database dan server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D890B24" w:rsidR="00537540" w:rsidRPr="00537540" w:rsidRDefault="00537540" w:rsidP="002D6A66">
      <w:pPr>
        <w:pStyle w:val="Caption"/>
        <w:keepNext/>
        <w:spacing w:after="0" w:line="360" w:lineRule="auto"/>
        <w:contextualSpacing/>
        <w:rPr>
          <w:rFonts w:cs="Times New Roman"/>
          <w:b/>
          <w:bCs/>
          <w:i w:val="0"/>
          <w:iCs w:val="0"/>
          <w:color w:val="auto"/>
          <w:sz w:val="20"/>
          <w:szCs w:val="20"/>
        </w:rPr>
      </w:pPr>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8756C1">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Pr="00537540">
        <w:rPr>
          <w:rFonts w:cs="Times New Roman"/>
          <w:i w:val="0"/>
          <w:iCs w:val="0"/>
          <w:color w:val="auto"/>
          <w:sz w:val="20"/>
          <w:szCs w:val="20"/>
        </w:rPr>
        <w:t>Ringkasan Penelitian Terdahulu</w:t>
      </w:r>
    </w:p>
    <w:tbl>
      <w:tblPr>
        <w:tblStyle w:val="TableGrid"/>
        <w:tblW w:w="0" w:type="auto"/>
        <w:tblInd w:w="108" w:type="dxa"/>
        <w:tblLook w:val="04A0" w:firstRow="1" w:lastRow="0" w:firstColumn="1" w:lastColumn="0" w:noHBand="0" w:noVBand="1"/>
      </w:tblPr>
      <w:tblGrid>
        <w:gridCol w:w="2108"/>
        <w:gridCol w:w="897"/>
        <w:gridCol w:w="1815"/>
        <w:gridCol w:w="3118"/>
      </w:tblGrid>
      <w:tr w:rsidR="00AD2A86" w14:paraId="341477EB" w14:textId="77777777" w:rsidTr="009C6BAE">
        <w:tc>
          <w:tcPr>
            <w:tcW w:w="2108" w:type="dxa"/>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Pr>
          <w:p w14:paraId="3397B59C" w14:textId="4B7FA26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Tahun</w:t>
            </w:r>
          </w:p>
        </w:tc>
        <w:tc>
          <w:tcPr>
            <w:tcW w:w="1815" w:type="dxa"/>
          </w:tcPr>
          <w:p w14:paraId="5E1EFA03" w14:textId="3798FADC"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nulis</w:t>
            </w:r>
          </w:p>
        </w:tc>
        <w:tc>
          <w:tcPr>
            <w:tcW w:w="3118" w:type="dxa"/>
          </w:tcPr>
          <w:p w14:paraId="656A24D9" w14:textId="511AB82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mbahasan</w:t>
            </w:r>
          </w:p>
        </w:tc>
      </w:tr>
      <w:tr w:rsidR="00AD2A86" w14:paraId="015EB9B2" w14:textId="77777777" w:rsidTr="009C6BAE">
        <w:tc>
          <w:tcPr>
            <w:tcW w:w="2108" w:type="dxa"/>
          </w:tcPr>
          <w:p w14:paraId="1049391B" w14:textId="1883F5A9" w:rsidR="00AD2A86" w:rsidRPr="000F6F3E" w:rsidRDefault="00FD4207" w:rsidP="002D6A66">
            <w:pPr>
              <w:tabs>
                <w:tab w:val="center" w:pos="3968"/>
              </w:tabs>
              <w:spacing w:before="120"/>
              <w:contextualSpacing/>
              <w:rPr>
                <w:rFonts w:cs="Times New Roman"/>
                <w:i/>
                <w:iCs/>
                <w:szCs w:val="24"/>
              </w:rPr>
            </w:pPr>
            <w:r w:rsidRPr="000F6F3E">
              <w:rPr>
                <w:rFonts w:cs="Times New Roman"/>
                <w:i/>
                <w:iCs/>
                <w:szCs w:val="24"/>
              </w:rPr>
              <w:t>Perancangan Database</w:t>
            </w:r>
            <w:r w:rsidR="003D10F9">
              <w:rPr>
                <w:rFonts w:cs="Times New Roman"/>
                <w:i/>
                <w:iCs/>
                <w:szCs w:val="24"/>
              </w:rPr>
              <w:t xml:space="preserve"> IoT Berbasi Clou</w:t>
            </w:r>
            <w:r w:rsidRPr="000F6F3E">
              <w:rPr>
                <w:rFonts w:cs="Times New Roman"/>
                <w:i/>
                <w:iCs/>
                <w:szCs w:val="24"/>
              </w:rPr>
              <w:t>d dengan Restful API</w:t>
            </w:r>
          </w:p>
        </w:tc>
        <w:tc>
          <w:tcPr>
            <w:tcW w:w="897" w:type="dxa"/>
          </w:tcPr>
          <w:p w14:paraId="64208644" w14:textId="27802662" w:rsidR="00AD2A86" w:rsidRDefault="00FD4207" w:rsidP="002D6A66">
            <w:pPr>
              <w:tabs>
                <w:tab w:val="center" w:pos="3968"/>
              </w:tabs>
              <w:spacing w:before="120"/>
              <w:contextualSpacing/>
              <w:jc w:val="center"/>
              <w:rPr>
                <w:rFonts w:cs="Times New Roman"/>
                <w:szCs w:val="24"/>
              </w:rPr>
            </w:pPr>
            <w:r>
              <w:rPr>
                <w:rFonts w:cs="Times New Roman"/>
                <w:szCs w:val="24"/>
              </w:rPr>
              <w:t>2021</w:t>
            </w:r>
          </w:p>
        </w:tc>
        <w:tc>
          <w:tcPr>
            <w:tcW w:w="1815" w:type="dxa"/>
          </w:tcPr>
          <w:p w14:paraId="4ECBC727" w14:textId="01B93767" w:rsidR="00AD2A86" w:rsidRDefault="00FD4207" w:rsidP="00FD4207">
            <w:pPr>
              <w:tabs>
                <w:tab w:val="center" w:pos="3968"/>
              </w:tabs>
              <w:spacing w:before="120"/>
              <w:contextualSpacing/>
              <w:rPr>
                <w:rFonts w:cs="Times New Roman"/>
                <w:szCs w:val="24"/>
              </w:rPr>
            </w:pPr>
            <w:r w:rsidRPr="00FD4207">
              <w:rPr>
                <w:rFonts w:cs="Times New Roman"/>
                <w:noProof/>
                <w:szCs w:val="24"/>
              </w:rPr>
              <w:t>M. Kasyful Anwar</w:t>
            </w:r>
          </w:p>
        </w:tc>
        <w:tc>
          <w:tcPr>
            <w:tcW w:w="3118" w:type="dxa"/>
          </w:tcPr>
          <w:p w14:paraId="7AA404F2" w14:textId="6D472ACC" w:rsidR="00AD2A86" w:rsidRDefault="00FD4207" w:rsidP="00FD4207">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Pr>
                <w:rFonts w:cs="Times New Roman"/>
                <w:szCs w:val="24"/>
              </w:rPr>
              <w:t>databas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database</w:t>
            </w:r>
            <w:r>
              <w:rPr>
                <w:rFonts w:cs="Times New Roman"/>
                <w:szCs w:val="24"/>
              </w:rPr>
              <w:t>.</w:t>
            </w:r>
          </w:p>
        </w:tc>
      </w:tr>
      <w:tr w:rsidR="00AD2A86" w14:paraId="0343DBF8" w14:textId="77777777" w:rsidTr="009C6BAE">
        <w:tc>
          <w:tcPr>
            <w:tcW w:w="2108" w:type="dxa"/>
          </w:tcPr>
          <w:p w14:paraId="2A0685DB" w14:textId="0021F764" w:rsidR="00AD2A86" w:rsidRPr="000F6F3E" w:rsidRDefault="000F6F3E" w:rsidP="002D6A66">
            <w:pPr>
              <w:tabs>
                <w:tab w:val="center" w:pos="3968"/>
              </w:tabs>
              <w:spacing w:before="120"/>
              <w:contextualSpacing/>
              <w:rPr>
                <w:rFonts w:cs="Times New Roman"/>
                <w:i/>
                <w:iCs/>
                <w:szCs w:val="24"/>
              </w:rPr>
            </w:pPr>
            <w:r w:rsidRPr="000F6F3E">
              <w:rPr>
                <w:rFonts w:cs="Times New Roman"/>
                <w:i/>
                <w:noProof/>
                <w:szCs w:val="24"/>
              </w:rPr>
              <w:t>Development of Intelligent Door Lock System for Room Management Using Multi Factor Authentication</w:t>
            </w:r>
          </w:p>
        </w:tc>
        <w:tc>
          <w:tcPr>
            <w:tcW w:w="897" w:type="dxa"/>
          </w:tcPr>
          <w:p w14:paraId="5749F222" w14:textId="508684CE" w:rsidR="00AD2A86" w:rsidRDefault="000F6F3E" w:rsidP="002D6A66">
            <w:pPr>
              <w:tabs>
                <w:tab w:val="center" w:pos="3968"/>
              </w:tabs>
              <w:spacing w:before="120"/>
              <w:contextualSpacing/>
              <w:rPr>
                <w:rFonts w:cs="Times New Roman"/>
                <w:szCs w:val="24"/>
              </w:rPr>
            </w:pPr>
            <w:r>
              <w:rPr>
                <w:rFonts w:cs="Times New Roman"/>
                <w:szCs w:val="24"/>
              </w:rPr>
              <w:t>2023</w:t>
            </w:r>
          </w:p>
        </w:tc>
        <w:tc>
          <w:tcPr>
            <w:tcW w:w="1815" w:type="dxa"/>
          </w:tcPr>
          <w:p w14:paraId="4ADAE3F2" w14:textId="62FF71E1" w:rsidR="00AD2A86" w:rsidRDefault="000F6F3E" w:rsidP="00D62181">
            <w:pPr>
              <w:tabs>
                <w:tab w:val="center" w:pos="3968"/>
              </w:tabs>
              <w:spacing w:before="120"/>
              <w:contextualSpacing/>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BB794B">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C6BAE">
        <w:tc>
          <w:tcPr>
            <w:tcW w:w="2108" w:type="dxa"/>
          </w:tcPr>
          <w:p w14:paraId="5D5A727D" w14:textId="5B63059C" w:rsidR="00AD2A86" w:rsidRPr="00D62181" w:rsidRDefault="00D62181" w:rsidP="002D6A66">
            <w:pPr>
              <w:tabs>
                <w:tab w:val="center" w:pos="3968"/>
              </w:tabs>
              <w:spacing w:before="120"/>
              <w:contextualSpacing/>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Pr>
          <w:p w14:paraId="71E7047E" w14:textId="00DB0BF7" w:rsidR="00AD2A86" w:rsidRDefault="00D62181" w:rsidP="002D6A66">
            <w:pPr>
              <w:tabs>
                <w:tab w:val="center" w:pos="3968"/>
              </w:tabs>
              <w:spacing w:before="120"/>
              <w:contextualSpacing/>
              <w:rPr>
                <w:rFonts w:cs="Times New Roman"/>
                <w:szCs w:val="24"/>
              </w:rPr>
            </w:pPr>
            <w:r>
              <w:rPr>
                <w:rFonts w:cs="Times New Roman"/>
                <w:szCs w:val="24"/>
              </w:rPr>
              <w:t>2015</w:t>
            </w:r>
          </w:p>
        </w:tc>
        <w:tc>
          <w:tcPr>
            <w:tcW w:w="1815" w:type="dxa"/>
          </w:tcPr>
          <w:p w14:paraId="46A459DF" w14:textId="22BDA11C" w:rsidR="00AD2A86" w:rsidRDefault="00D62181" w:rsidP="00D62181">
            <w:pPr>
              <w:tabs>
                <w:tab w:val="center" w:pos="3968"/>
              </w:tabs>
              <w:spacing w:before="120"/>
              <w:contextualSpacing/>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Pr>
          <w:p w14:paraId="2A18A2D8" w14:textId="07408FF5" w:rsidR="00AD2A86" w:rsidRDefault="00D62181" w:rsidP="009C6BAE">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lakukan absesnsi siswa sekaligus</w:t>
            </w:r>
            <w:r>
              <w:rPr>
                <w:rFonts w:cs="Times New Roman"/>
                <w:szCs w:val="24"/>
              </w:rPr>
              <w:t xml:space="preserve"> sebagai kunci untuk membuka pintu ruang kelas.</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7031B0">
          <w:headerReference w:type="default" r:id="rId21"/>
          <w:footerReference w:type="default" r:id="rId22"/>
          <w:headerReference w:type="first" r:id="rId23"/>
          <w:footerReference w:type="first" r:id="rId24"/>
          <w:pgSz w:w="11906" w:h="16838" w:code="9"/>
          <w:pgMar w:top="1701" w:right="1701" w:bottom="1701" w:left="1701" w:header="709" w:footer="709" w:gutter="567"/>
          <w:pgNumType w:start="4"/>
          <w:cols w:space="708"/>
          <w:titlePg/>
          <w:docGrid w:linePitch="360"/>
        </w:sectPr>
      </w:pPr>
    </w:p>
    <w:p w14:paraId="25238F84" w14:textId="5B0363D7" w:rsidR="00DB30C7" w:rsidRPr="00DB30C7" w:rsidRDefault="00DB30C7" w:rsidP="00AE0134">
      <w:pPr>
        <w:pStyle w:val="HeadingI"/>
      </w:pPr>
      <w:bookmarkStart w:id="60" w:name="_Toc106612730"/>
      <w:bookmarkStart w:id="61" w:name="_Toc133353429"/>
      <w:bookmarkStart w:id="62" w:name="_Toc133873628"/>
      <w:r w:rsidRPr="00DB30C7">
        <w:lastRenderedPageBreak/>
        <w:t>BAB III</w:t>
      </w:r>
      <w:bookmarkEnd w:id="60"/>
      <w:bookmarkEnd w:id="61"/>
      <w:bookmarkEnd w:id="62"/>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r>
        <w:t>Metode Perancangan</w:t>
      </w:r>
    </w:p>
    <w:p w14:paraId="51854B5C" w14:textId="6B269F11" w:rsidR="006B1176" w:rsidRDefault="006B1176" w:rsidP="006B1176">
      <w:pPr>
        <w:ind w:firstLine="720"/>
      </w:pPr>
      <w:r w:rsidRPr="006B1176">
        <w:t>Dal</w:t>
      </w:r>
      <w:r>
        <w:t xml:space="preserve">am perancangan tugas akhir ini menggunakan </w:t>
      </w:r>
      <w:r w:rsidRPr="006B1176">
        <w:t xml:space="preserve">pendekatan </w:t>
      </w:r>
      <w:r w:rsidRPr="00F02A18">
        <w:rPr>
          <w:i/>
        </w:rPr>
        <w:t>waterfall</w:t>
      </w:r>
      <w:r w:rsidRPr="006B1176">
        <w:t xml:space="preserve"> dengan pertimbangan yang matang. Metode </w:t>
      </w:r>
      <w:r w:rsidRPr="00F02A18">
        <w:rPr>
          <w:i/>
        </w:rPr>
        <w:t>waterfall</w:t>
      </w:r>
      <w:r w:rsidRPr="006B1176">
        <w:t xml:space="preserve"> memberikan struktur dan ketertiban yang sangat diperlukan dalam pengembangan proyek ini. Setiap tahapan akan dilaksanakan secara berurutan ses</w:t>
      </w:r>
      <w:r w:rsidR="00A27E5D">
        <w:t>uai dengan gambar 3.1.</w:t>
      </w:r>
    </w:p>
    <w:p w14:paraId="012B05E8" w14:textId="70088675" w:rsidR="0089350A" w:rsidRDefault="0089350A" w:rsidP="0089350A">
      <w:pPr>
        <w:jc w:val="center"/>
      </w:pPr>
      <w:r>
        <w:rPr>
          <w:noProof/>
          <w:lang w:val="en-US"/>
        </w:rPr>
        <w:drawing>
          <wp:inline distT="0" distB="0" distL="0" distR="0" wp14:anchorId="121B25DA" wp14:editId="07BA8D2C">
            <wp:extent cx="4509967" cy="3359888"/>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25">
                      <a:extLst>
                        <a:ext uri="{28A0092B-C50C-407E-A947-70E740481C1C}">
                          <a14:useLocalDpi xmlns:a14="http://schemas.microsoft.com/office/drawing/2010/main" val="0"/>
                        </a:ext>
                      </a:extLst>
                    </a:blip>
                    <a:stretch>
                      <a:fillRect/>
                    </a:stretch>
                  </pic:blipFill>
                  <pic:spPr>
                    <a:xfrm>
                      <a:off x="0" y="0"/>
                      <a:ext cx="4511724" cy="3361197"/>
                    </a:xfrm>
                    <a:prstGeom prst="rect">
                      <a:avLst/>
                    </a:prstGeom>
                  </pic:spPr>
                </pic:pic>
              </a:graphicData>
            </a:graphic>
          </wp:inline>
        </w:drawing>
      </w:r>
    </w:p>
    <w:p w14:paraId="174D2E03" w14:textId="03986467" w:rsidR="009F4C1C" w:rsidRDefault="00A27E5D" w:rsidP="00A27E5D">
      <w:pPr>
        <w:pStyle w:val="LabelGambar"/>
      </w:pPr>
      <w:r w:rsidRPr="00A27E5D">
        <w:rPr>
          <w:b/>
        </w:rPr>
        <w:t>Gambar 3.</w:t>
      </w:r>
      <w:r w:rsidRPr="00A27E5D">
        <w:rPr>
          <w:b/>
        </w:rPr>
        <w:fldChar w:fldCharType="begin"/>
      </w:r>
      <w:r w:rsidRPr="00A27E5D">
        <w:rPr>
          <w:b/>
        </w:rPr>
        <w:instrText xml:space="preserve"> SEQ Gambar_3. \* ARABIC </w:instrText>
      </w:r>
      <w:r w:rsidRPr="00A27E5D">
        <w:rPr>
          <w:b/>
        </w:rPr>
        <w:fldChar w:fldCharType="separate"/>
      </w:r>
      <w:r w:rsidR="008756C1">
        <w:rPr>
          <w:b/>
          <w:noProof/>
        </w:rPr>
        <w:t>1</w:t>
      </w:r>
      <w:r w:rsidRPr="00A27E5D">
        <w:rPr>
          <w:b/>
        </w:rPr>
        <w:fldChar w:fldCharType="end"/>
      </w:r>
      <w:r>
        <w:t xml:space="preserve"> Alur Perancangan</w:t>
      </w:r>
    </w:p>
    <w:p w14:paraId="486725B7" w14:textId="77777777" w:rsidR="006B1176" w:rsidRDefault="006B1176" w:rsidP="006B1176"/>
    <w:p w14:paraId="18DAD440" w14:textId="4591FD0E" w:rsidR="00BD3896" w:rsidRDefault="006B1176" w:rsidP="00A27E5D">
      <w:pPr>
        <w:ind w:firstLine="709"/>
      </w:pPr>
      <w:r w:rsidRPr="006B1176">
        <w:t xml:space="preserve">Keputusan ini diambil karena proyek tugas akhir ini memiliki batasan waktu yang jelas dan persyaratan yang sudah ditetapkan dengan baik. Dengan menggunakan metode </w:t>
      </w:r>
      <w:r w:rsidRPr="00F02A18">
        <w:rPr>
          <w:i/>
        </w:rPr>
        <w:t>waterfall</w:t>
      </w:r>
      <w:r w:rsidR="00B017DA">
        <w:t>, kita dapat mem</w:t>
      </w:r>
      <w:r w:rsidRPr="006B1176">
        <w:t xml:space="preserve">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t>
      </w:r>
      <w:r w:rsidRPr="00F02A18">
        <w:rPr>
          <w:i/>
        </w:rPr>
        <w:t>waterfall</w:t>
      </w:r>
      <w:r w:rsidRPr="006B1176">
        <w:t xml:space="preserve"> menjadi pilihan yang tepat untuk memastikan keberhasilan dan kualitas dari tugas akhir </w:t>
      </w:r>
      <w:r w:rsidRPr="006B1176">
        <w:lastRenderedPageBreak/>
        <w:t>ini.</w:t>
      </w:r>
      <w:r w:rsidR="00A27E5D">
        <w:t xml:space="preserve"> Pada gambar 3.1 terlihat alur perancangan dimulai dari proses perencanaan samapi dengan proses pemeliharaan dengan penjelasan sebagai berikut :</w:t>
      </w:r>
    </w:p>
    <w:p w14:paraId="5E3ED7AA" w14:textId="24A9409B" w:rsidR="00A27E5D" w:rsidRDefault="00A27E5D" w:rsidP="00A27E5D">
      <w:pPr>
        <w:pStyle w:val="ListParagraph"/>
        <w:numPr>
          <w:ilvl w:val="2"/>
          <w:numId w:val="48"/>
        </w:numPr>
        <w:tabs>
          <w:tab w:val="clear" w:pos="2160"/>
        </w:tabs>
        <w:ind w:left="709" w:hanging="425"/>
      </w:pPr>
      <w:r>
        <w:t>Perencanaan</w:t>
      </w:r>
    </w:p>
    <w:p w14:paraId="6F60F927" w14:textId="5A08E260" w:rsidR="00A27E5D" w:rsidRDefault="00A27E5D" w:rsidP="007C4BB8">
      <w:pPr>
        <w:ind w:left="709"/>
      </w:pPr>
      <w:r>
        <w:t xml:space="preserve">Pada tahap perencanaan dilakukan pengumpuna informasi mengenai tujuan serta batasan-batasan proyek yang harus terpenuhi. Pada tahap perencanaan juga mendefinisikan beberapa </w:t>
      </w:r>
      <w:r w:rsidR="00E21A1F">
        <w:t>kebutuhan fungsional</w:t>
      </w:r>
      <w:r>
        <w:t xml:space="preserve"> dan </w:t>
      </w:r>
      <w:r w:rsidR="00E21A1F">
        <w:t xml:space="preserve">kebutuhan non-fungsional </w:t>
      </w:r>
      <w:r>
        <w:t>pada rancangan sistem untuk dikembangkan lebih lanjut.</w:t>
      </w:r>
    </w:p>
    <w:p w14:paraId="429A6F34" w14:textId="1D91AB0E" w:rsidR="00A27E5D" w:rsidRDefault="00A27E5D" w:rsidP="00A27E5D">
      <w:pPr>
        <w:pStyle w:val="ListParagraph"/>
        <w:numPr>
          <w:ilvl w:val="2"/>
          <w:numId w:val="48"/>
        </w:numPr>
        <w:tabs>
          <w:tab w:val="clear" w:pos="2160"/>
        </w:tabs>
        <w:ind w:left="709" w:hanging="425"/>
      </w:pPr>
      <w:r>
        <w:t>Analisa</w:t>
      </w:r>
    </w:p>
    <w:p w14:paraId="4E07E7E7" w14:textId="410C1C39" w:rsidR="007C4BB8" w:rsidRDefault="007C4BB8" w:rsidP="007C4BB8">
      <w:pPr>
        <w:ind w:left="709"/>
      </w:pPr>
      <w:r>
        <w:t>Pada tahap analisa dilakukan studi lieratur mengenai tujuan dan batasan-batasan proyek serta melakukan pengumpulan informasi mengenai sistem yang akan dibuat dengan melihat dan mempelajari penelitian/perancangan terdahulu. Analisa dilakukan bersama kelompok</w:t>
      </w:r>
      <w:r w:rsidR="00F02A18">
        <w:t xml:space="preserve"> tugas akhir</w:t>
      </w:r>
      <w:r>
        <w:t xml:space="preserve"> dengan melakukan penelusuran pustaka serta referensi yang relevan dan disertai dengan diskusi sehingga menghasilkan keluaran berupa gambaran umum mengenai bagian-bagian dari sistem yang akan digunakan pada tahap selanjutnya.</w:t>
      </w:r>
    </w:p>
    <w:p w14:paraId="0C204C49" w14:textId="3223C18B" w:rsidR="00A27E5D" w:rsidRDefault="00A27E5D" w:rsidP="00A27E5D">
      <w:pPr>
        <w:pStyle w:val="ListParagraph"/>
        <w:numPr>
          <w:ilvl w:val="2"/>
          <w:numId w:val="48"/>
        </w:numPr>
        <w:tabs>
          <w:tab w:val="clear" w:pos="2160"/>
        </w:tabs>
        <w:ind w:left="709" w:hanging="425"/>
      </w:pPr>
      <w:r>
        <w:t>Desain</w:t>
      </w:r>
    </w:p>
    <w:p w14:paraId="24A10A1F" w14:textId="55C687B4" w:rsidR="007C4BB8" w:rsidRDefault="007C4BB8" w:rsidP="001248F2">
      <w:pPr>
        <w:ind w:left="709"/>
      </w:pPr>
      <w:r>
        <w:t>Setelah mendapatkan gambaran mengenai sistem yang akan dibuat, selanjutnya dilakukan pemodelan sistem dengan menggunakan diagram pemodelan. Diagram pemodelan digunakan untuk menggambarkan hubungan dan interaksi antar komponen didalam sistem, dengan menggunakan diagram maka akan menghasilkan gambar sistem yang lebih rinci yang digunakan untuk membangun sistem.</w:t>
      </w:r>
    </w:p>
    <w:p w14:paraId="785BF5F9" w14:textId="7FB5EECD" w:rsidR="00A27E5D" w:rsidRDefault="00A27E5D" w:rsidP="00A27E5D">
      <w:pPr>
        <w:pStyle w:val="ListParagraph"/>
        <w:numPr>
          <w:ilvl w:val="2"/>
          <w:numId w:val="48"/>
        </w:numPr>
        <w:tabs>
          <w:tab w:val="clear" w:pos="2160"/>
        </w:tabs>
        <w:ind w:left="709" w:hanging="425"/>
      </w:pPr>
      <w:r>
        <w:t>Implementasi</w:t>
      </w:r>
    </w:p>
    <w:p w14:paraId="0CD23F4B" w14:textId="77777777" w:rsidR="001248F2" w:rsidRDefault="001248F2" w:rsidP="001248F2">
      <w:pPr>
        <w:ind w:left="709"/>
      </w:pPr>
      <w:r>
        <w:t>Pada tahap implementasi, gambar pemodelan dari sistem kemudian diterjemahkan atau diimplementasikan menggunakan kode program untuk membuat sistem dapat bekerja sesuai dengan dasain awal yang telah ditentukan.</w:t>
      </w:r>
    </w:p>
    <w:p w14:paraId="67C85E30" w14:textId="05A53FC5" w:rsidR="001248F2" w:rsidRDefault="001248F2" w:rsidP="005C6C53">
      <w:pPr>
        <w:ind w:left="709"/>
      </w:pPr>
      <w:r>
        <w:t xml:space="preserve">Implementasi dilakukan dengan menggunakan bahasa pemrograman PHP dengan menggunakan </w:t>
      </w:r>
      <w:r w:rsidRPr="00F02A18">
        <w:rPr>
          <w:i/>
        </w:rPr>
        <w:t>framework</w:t>
      </w:r>
      <w:r>
        <w:t xml:space="preserve"> Laravel. Laravel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w:t>
      </w:r>
      <w:r>
        <w:lastRenderedPageBreak/>
        <w:t xml:space="preserve">implementasi dapat dilaksanakan dengan cepat dan efisien, Laravel juga menyediakan komponen-komponen yang akan digunakan didalam sistem seperti autentikasi, antrian, notifikasi pesan, </w:t>
      </w:r>
      <w:r w:rsidRPr="00F02A18">
        <w:rPr>
          <w:i/>
        </w:rPr>
        <w:t>websocket</w:t>
      </w:r>
      <w:r w:rsidR="00F02A18">
        <w:t>, dan lain sebagain</w:t>
      </w:r>
      <w:r>
        <w:t>ya sehingga dapat mempermudah proses implementasi.</w:t>
      </w:r>
    </w:p>
    <w:p w14:paraId="20C4C950" w14:textId="74BE7F79" w:rsidR="00A27E5D" w:rsidRDefault="00A27E5D" w:rsidP="00A27E5D">
      <w:pPr>
        <w:pStyle w:val="ListParagraph"/>
        <w:numPr>
          <w:ilvl w:val="2"/>
          <w:numId w:val="48"/>
        </w:numPr>
        <w:tabs>
          <w:tab w:val="clear" w:pos="2160"/>
        </w:tabs>
        <w:ind w:left="709" w:hanging="425"/>
      </w:pPr>
      <w:r>
        <w:t xml:space="preserve">Pengujian </w:t>
      </w:r>
    </w:p>
    <w:p w14:paraId="192C33D7" w14:textId="2652A1BA" w:rsidR="005C6C53" w:rsidRDefault="005C6C53" w:rsidP="005C6C53">
      <w:pPr>
        <w:ind w:left="709"/>
      </w:pPr>
      <w:r>
        <w:t>Pada tahap pengujian, sistem yang telah dibangun diuji kinerjanya dengan mengirimkan beberapa permintaan data dan menganalisa hasil keluaran yang diberikan apakah sesuai atau tidak.</w:t>
      </w:r>
      <w:r w:rsidR="00F90A88">
        <w:t xml:space="preserve"> Proses pengujian bertujuan untuk mengetahu kesesuaian hasil implementasi dengan desain awal dan juga untuk mengetahui performa dari sistem yang telah dibuat.</w:t>
      </w:r>
    </w:p>
    <w:p w14:paraId="4B2D340A" w14:textId="1C86E042" w:rsidR="00A27E5D" w:rsidRDefault="00A27E5D" w:rsidP="00A27E5D">
      <w:pPr>
        <w:pStyle w:val="ListParagraph"/>
        <w:numPr>
          <w:ilvl w:val="2"/>
          <w:numId w:val="48"/>
        </w:numPr>
        <w:tabs>
          <w:tab w:val="clear" w:pos="2160"/>
        </w:tabs>
        <w:ind w:left="709" w:hanging="425"/>
      </w:pPr>
      <w:r>
        <w:t>Pengiriman</w:t>
      </w:r>
    </w:p>
    <w:p w14:paraId="3688E8B7" w14:textId="10521A23" w:rsidR="00845CF0" w:rsidRDefault="00845CF0" w:rsidP="00845CF0">
      <w:pPr>
        <w:ind w:left="709"/>
      </w:pPr>
      <w:r>
        <w:t>Pada tahap pengiriman, aplikasi yang sudah selesai dilakukan pengujian dan dinyatakan lolos uji selanjutkan akan dipasang atau diinstall pada server. Pada proses deployment juga akan dilakukan pemasangan</w:t>
      </w:r>
      <w:r w:rsidR="00F90A88">
        <w:t xml:space="preserve"> aplikasi tambahan seperti </w:t>
      </w:r>
      <w:r w:rsidR="00F90A88" w:rsidRPr="00F90A88">
        <w:rPr>
          <w:i/>
        </w:rPr>
        <w:t>database</w:t>
      </w:r>
      <w:r>
        <w:t xml:space="preserve">, penjadwalan, </w:t>
      </w:r>
      <w:r w:rsidRPr="00F90A88">
        <w:rPr>
          <w:i/>
        </w:rPr>
        <w:t>firewall</w:t>
      </w:r>
      <w:r>
        <w:t>, dan lain sebagainya. Pada tahap ini sistem yang sudah dibuat dapat digunakan oleh pengguna umum.</w:t>
      </w:r>
    </w:p>
    <w:p w14:paraId="20323515" w14:textId="10A88D4F" w:rsidR="00A27E5D" w:rsidRDefault="00A27E5D" w:rsidP="00A27E5D">
      <w:pPr>
        <w:pStyle w:val="ListParagraph"/>
        <w:numPr>
          <w:ilvl w:val="2"/>
          <w:numId w:val="48"/>
        </w:numPr>
        <w:tabs>
          <w:tab w:val="clear" w:pos="2160"/>
        </w:tabs>
        <w:ind w:left="709" w:hanging="425"/>
      </w:pPr>
      <w:r>
        <w:t>Perawatan</w:t>
      </w:r>
    </w:p>
    <w:p w14:paraId="2F1A5DE0" w14:textId="77777777" w:rsidR="00845CF0" w:rsidRDefault="00845CF0" w:rsidP="00845CF0">
      <w:pPr>
        <w:ind w:left="709"/>
      </w:pPr>
      <w:r>
        <w:t>Pada tahap pemeliharaan atau perawatan dilakukan pengecekan secara berkala pada aplikasi yang sudah berjalan pada server. dengan adanya perawatan secara teratur jika ditemukan permasalahan atau komponen yang tidak bekerja maka  akan langsung diperbaiki sehingga tidak mengganggu kinerja dari server.</w:t>
      </w:r>
    </w:p>
    <w:p w14:paraId="5400EA65" w14:textId="77777777" w:rsidR="00845CF0" w:rsidRDefault="00845CF0" w:rsidP="00845CF0">
      <w:pPr>
        <w:ind w:left="709"/>
      </w:pPr>
    </w:p>
    <w:p w14:paraId="5874069A" w14:textId="50FFBA9E" w:rsidR="00404441" w:rsidRDefault="00404441" w:rsidP="00B50DB0">
      <w:pPr>
        <w:pStyle w:val="SubBabIII"/>
        <w:ind w:hanging="720"/>
      </w:pPr>
      <w:r>
        <w:t>Kebutuhan Fungsional dan Non-Fungsional</w:t>
      </w:r>
    </w:p>
    <w:p w14:paraId="408E1465" w14:textId="10658A97" w:rsidR="005A0E85" w:rsidRDefault="005A0E85" w:rsidP="005A0E85">
      <w:pPr>
        <w:ind w:firstLine="720"/>
      </w:pPr>
      <w:r>
        <w:t xml:space="preserve">Kebutuhan fungsional menggambarkan apa saja yang dimiliki dan bisa dilakukan oleh sistem yang akan dibuat sedangkan kebutuhan non-fungsional lebih menekankan keunggulan yang dimiliki oleh sistem yang akan dibuat. Dengan adanya analisa kebutuhan fungsional dan non-fungsional akan memberikan gambaran tentang batasan dan pencapaian yang harus dimiliki oleh sistem agar sistem tersebut dapat dikatakan sesuai dengan rangcangan awal. Bedasarkan analisa pada tahap perancangan maka didapat hasil kebutuhan </w:t>
      </w:r>
      <w:r>
        <w:lastRenderedPageBreak/>
        <w:t>fungsional sesuai pada tabel xx dan kebutuhan non fungsinal sesuai dengan tabel xx.</w:t>
      </w:r>
    </w:p>
    <w:p w14:paraId="6D9B0A15" w14:textId="77777777" w:rsidR="00F37E3B" w:rsidRDefault="00F37E3B" w:rsidP="005A0E85">
      <w:pPr>
        <w:ind w:firstLine="720"/>
      </w:pPr>
    </w:p>
    <w:p w14:paraId="6FDEBC24" w14:textId="02BC5594" w:rsidR="00F37E3B" w:rsidRDefault="001E4779" w:rsidP="001E4779">
      <w:pPr>
        <w:pStyle w:val="LabelGambar"/>
        <w:jc w:val="left"/>
      </w:pPr>
      <w:r w:rsidRPr="001E4779">
        <w:rPr>
          <w:b/>
        </w:rPr>
        <w:t>Tabel 3.</w:t>
      </w:r>
      <w:r w:rsidRPr="001E4779">
        <w:rPr>
          <w:b/>
        </w:rPr>
        <w:fldChar w:fldCharType="begin"/>
      </w:r>
      <w:r w:rsidRPr="001E4779">
        <w:rPr>
          <w:b/>
        </w:rPr>
        <w:instrText xml:space="preserve"> SEQ Tabel_3. \* ARABIC </w:instrText>
      </w:r>
      <w:r w:rsidRPr="001E4779">
        <w:rPr>
          <w:b/>
        </w:rPr>
        <w:fldChar w:fldCharType="separate"/>
      </w:r>
      <w:r w:rsidR="005B0DD3">
        <w:rPr>
          <w:b/>
          <w:noProof/>
        </w:rPr>
        <w:t>1</w:t>
      </w:r>
      <w:r w:rsidRPr="001E4779">
        <w:rPr>
          <w:b/>
        </w:rPr>
        <w:fldChar w:fldCharType="end"/>
      </w:r>
      <w:r>
        <w:t xml:space="preserve"> </w:t>
      </w:r>
      <w:r w:rsidRPr="00F21BA3">
        <w:t>Kebutuhan Fungional</w:t>
      </w:r>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1E4779">
        <w:trPr>
          <w:trHeight w:val="300"/>
        </w:trPr>
        <w:tc>
          <w:tcPr>
            <w:tcW w:w="567" w:type="dxa"/>
            <w:tcBorders>
              <w:top w:val="single" w:sz="4" w:space="0" w:color="auto"/>
              <w:left w:val="nil"/>
              <w:bottom w:val="nil"/>
              <w:right w:val="nil"/>
            </w:tcBorders>
            <w:shd w:val="clear" w:color="auto" w:fill="auto"/>
            <w:noWrap/>
            <w:vAlign w:val="center"/>
            <w:hideMark/>
          </w:tcPr>
          <w:p w14:paraId="418C197E"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vAlign w:val="center"/>
            <w:hideMark/>
          </w:tcPr>
          <w:p w14:paraId="36BACCDE" w14:textId="6B50C08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utentikasi login dan logout</w:t>
            </w:r>
          </w:p>
        </w:tc>
        <w:tc>
          <w:tcPr>
            <w:tcW w:w="5244" w:type="dxa"/>
            <w:tcBorders>
              <w:top w:val="single" w:sz="4" w:space="0" w:color="auto"/>
              <w:left w:val="nil"/>
              <w:bottom w:val="nil"/>
              <w:right w:val="nil"/>
            </w:tcBorders>
            <w:shd w:val="clear" w:color="auto" w:fill="auto"/>
            <w:noWrap/>
            <w:vAlign w:val="center"/>
            <w:hideMark/>
          </w:tcPr>
          <w:p w14:paraId="37522F2D" w14:textId="2EC3015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autentikasi untuk melakukan login dan logout</w:t>
            </w:r>
          </w:p>
        </w:tc>
      </w:tr>
      <w:tr w:rsidR="00A12BFC" w:rsidRPr="00F37E3B" w14:paraId="411486DC" w14:textId="77777777" w:rsidTr="001E4779">
        <w:trPr>
          <w:trHeight w:val="300"/>
        </w:trPr>
        <w:tc>
          <w:tcPr>
            <w:tcW w:w="567" w:type="dxa"/>
            <w:tcBorders>
              <w:top w:val="nil"/>
              <w:left w:val="nil"/>
              <w:bottom w:val="nil"/>
              <w:right w:val="nil"/>
            </w:tcBorders>
            <w:shd w:val="clear" w:color="auto" w:fill="auto"/>
            <w:noWrap/>
            <w:vAlign w:val="center"/>
            <w:hideMark/>
          </w:tcPr>
          <w:p w14:paraId="034D4C88"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vAlign w:val="center"/>
            <w:hideMark/>
          </w:tcPr>
          <w:p w14:paraId="477DB96C" w14:textId="6DA25F76"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anti password</w:t>
            </w:r>
          </w:p>
        </w:tc>
        <w:tc>
          <w:tcPr>
            <w:tcW w:w="5244" w:type="dxa"/>
            <w:tcBorders>
              <w:top w:val="nil"/>
              <w:left w:val="nil"/>
              <w:bottom w:val="nil"/>
              <w:right w:val="nil"/>
            </w:tcBorders>
            <w:shd w:val="clear" w:color="auto" w:fill="auto"/>
            <w:noWrap/>
            <w:vAlign w:val="center"/>
            <w:hideMark/>
          </w:tcPr>
          <w:p w14:paraId="3D3F5108" w14:textId="3D5475F1"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gganti password</w:t>
            </w:r>
          </w:p>
        </w:tc>
      </w:tr>
      <w:tr w:rsidR="00A12BFC" w:rsidRPr="00F37E3B" w14:paraId="065AC649" w14:textId="77777777" w:rsidTr="001E4779">
        <w:trPr>
          <w:trHeight w:val="300"/>
        </w:trPr>
        <w:tc>
          <w:tcPr>
            <w:tcW w:w="567" w:type="dxa"/>
            <w:tcBorders>
              <w:top w:val="nil"/>
              <w:left w:val="nil"/>
              <w:bottom w:val="nil"/>
              <w:right w:val="nil"/>
            </w:tcBorders>
            <w:shd w:val="clear" w:color="auto" w:fill="auto"/>
            <w:noWrap/>
            <w:vAlign w:val="center"/>
            <w:hideMark/>
          </w:tcPr>
          <w:p w14:paraId="4B866F6D"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vAlign w:val="center"/>
            <w:hideMark/>
          </w:tcPr>
          <w:p w14:paraId="7F6D89B4" w14:textId="541484A8"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set password</w:t>
            </w:r>
          </w:p>
        </w:tc>
        <w:tc>
          <w:tcPr>
            <w:tcW w:w="5244" w:type="dxa"/>
            <w:tcBorders>
              <w:top w:val="nil"/>
              <w:left w:val="nil"/>
              <w:bottom w:val="nil"/>
              <w:right w:val="nil"/>
            </w:tcBorders>
            <w:shd w:val="clear" w:color="auto" w:fill="auto"/>
            <w:noWrap/>
            <w:vAlign w:val="center"/>
            <w:hideMark/>
          </w:tcPr>
          <w:p w14:paraId="2848A7D1" w14:textId="0E379AE2"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ngani kondisi lupa password</w:t>
            </w:r>
          </w:p>
        </w:tc>
      </w:tr>
      <w:tr w:rsidR="00A12BFC" w:rsidRPr="00F37E3B" w14:paraId="452D6B89" w14:textId="77777777" w:rsidTr="001E4779">
        <w:trPr>
          <w:trHeight w:val="300"/>
        </w:trPr>
        <w:tc>
          <w:tcPr>
            <w:tcW w:w="567" w:type="dxa"/>
            <w:tcBorders>
              <w:top w:val="nil"/>
              <w:left w:val="nil"/>
              <w:bottom w:val="nil"/>
              <w:right w:val="nil"/>
            </w:tcBorders>
            <w:shd w:val="clear" w:color="auto" w:fill="auto"/>
            <w:noWrap/>
            <w:vAlign w:val="center"/>
            <w:hideMark/>
          </w:tcPr>
          <w:p w14:paraId="63758B53"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vAlign w:val="center"/>
            <w:hideMark/>
          </w:tcPr>
          <w:p w14:paraId="2F6EE0D2" w14:textId="43AB6096"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email</w:t>
            </w:r>
          </w:p>
        </w:tc>
        <w:tc>
          <w:tcPr>
            <w:tcW w:w="5244" w:type="dxa"/>
            <w:tcBorders>
              <w:top w:val="nil"/>
              <w:left w:val="nil"/>
              <w:bottom w:val="nil"/>
              <w:right w:val="nil"/>
            </w:tcBorders>
            <w:shd w:val="clear" w:color="auto" w:fill="auto"/>
            <w:noWrap/>
            <w:vAlign w:val="center"/>
            <w:hideMark/>
          </w:tcPr>
          <w:p w14:paraId="4BB3A0D2" w14:textId="7F7DA6F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email</w:t>
            </w:r>
          </w:p>
        </w:tc>
      </w:tr>
      <w:tr w:rsidR="00A12BFC" w:rsidRPr="00F37E3B" w14:paraId="6DA985AE" w14:textId="77777777" w:rsidTr="001E4779">
        <w:trPr>
          <w:trHeight w:val="300"/>
        </w:trPr>
        <w:tc>
          <w:tcPr>
            <w:tcW w:w="567" w:type="dxa"/>
            <w:tcBorders>
              <w:top w:val="nil"/>
              <w:left w:val="nil"/>
              <w:bottom w:val="nil"/>
              <w:right w:val="nil"/>
            </w:tcBorders>
            <w:shd w:val="clear" w:color="auto" w:fill="auto"/>
            <w:noWrap/>
            <w:vAlign w:val="center"/>
          </w:tcPr>
          <w:p w14:paraId="53562141" w14:textId="1B7A68E9"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vAlign w:val="center"/>
          </w:tcPr>
          <w:p w14:paraId="2A46AEAE" w14:textId="7E70800E"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vAlign w:val="center"/>
          </w:tcPr>
          <w:p w14:paraId="74A80A8C" w14:textId="33F9BDA9"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1E4779">
        <w:trPr>
          <w:trHeight w:val="300"/>
        </w:trPr>
        <w:tc>
          <w:tcPr>
            <w:tcW w:w="567" w:type="dxa"/>
            <w:tcBorders>
              <w:top w:val="nil"/>
              <w:left w:val="nil"/>
              <w:bottom w:val="nil"/>
              <w:right w:val="nil"/>
            </w:tcBorders>
            <w:shd w:val="clear" w:color="auto" w:fill="auto"/>
            <w:noWrap/>
            <w:vAlign w:val="center"/>
            <w:hideMark/>
          </w:tcPr>
          <w:p w14:paraId="7A83390A" w14:textId="5491355B"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vAlign w:val="center"/>
            <w:hideMark/>
          </w:tcPr>
          <w:p w14:paraId="17301F69" w14:textId="7FF9764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vAlign w:val="center"/>
            <w:hideMark/>
          </w:tcPr>
          <w:p w14:paraId="2C31AC7A" w14:textId="4100539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akse yang dimiliki oleh pengguna</w:t>
            </w:r>
          </w:p>
        </w:tc>
      </w:tr>
      <w:tr w:rsidR="00A12BFC" w:rsidRPr="00F37E3B" w14:paraId="5CDBA7E0" w14:textId="77777777" w:rsidTr="001E4779">
        <w:trPr>
          <w:trHeight w:val="300"/>
        </w:trPr>
        <w:tc>
          <w:tcPr>
            <w:tcW w:w="567" w:type="dxa"/>
            <w:tcBorders>
              <w:top w:val="nil"/>
              <w:left w:val="nil"/>
              <w:bottom w:val="nil"/>
              <w:right w:val="nil"/>
            </w:tcBorders>
            <w:shd w:val="clear" w:color="auto" w:fill="auto"/>
            <w:noWrap/>
            <w:vAlign w:val="center"/>
            <w:hideMark/>
          </w:tcPr>
          <w:p w14:paraId="46CC43AE" w14:textId="0A762E68"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vAlign w:val="center"/>
            <w:hideMark/>
          </w:tcPr>
          <w:p w14:paraId="254D4015" w14:textId="00A13352"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vAlign w:val="center"/>
            <w:hideMark/>
          </w:tcPr>
          <w:p w14:paraId="1FA01F40" w14:textId="0EAC6AE4"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1E4779">
        <w:trPr>
          <w:trHeight w:val="300"/>
        </w:trPr>
        <w:tc>
          <w:tcPr>
            <w:tcW w:w="567" w:type="dxa"/>
            <w:tcBorders>
              <w:top w:val="nil"/>
              <w:left w:val="nil"/>
              <w:bottom w:val="nil"/>
              <w:right w:val="nil"/>
            </w:tcBorders>
            <w:shd w:val="clear" w:color="auto" w:fill="auto"/>
            <w:noWrap/>
            <w:vAlign w:val="center"/>
            <w:hideMark/>
          </w:tcPr>
          <w:p w14:paraId="71C41D1B" w14:textId="71496942"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vAlign w:val="center"/>
            <w:hideMark/>
          </w:tcPr>
          <w:p w14:paraId="0B9D81C2" w14:textId="37E54B62"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riwayat aktifitas</w:t>
            </w:r>
          </w:p>
        </w:tc>
        <w:tc>
          <w:tcPr>
            <w:tcW w:w="5244" w:type="dxa"/>
            <w:tcBorders>
              <w:top w:val="nil"/>
              <w:left w:val="nil"/>
              <w:bottom w:val="nil"/>
              <w:right w:val="nil"/>
            </w:tcBorders>
            <w:shd w:val="clear" w:color="auto" w:fill="auto"/>
            <w:noWrap/>
            <w:vAlign w:val="center"/>
            <w:hideMark/>
          </w:tcPr>
          <w:p w14:paraId="3487A700" w14:textId="556105C2"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aktifitas </w:t>
            </w:r>
          </w:p>
        </w:tc>
      </w:tr>
      <w:tr w:rsidR="00A12BFC" w:rsidRPr="00F37E3B" w14:paraId="16031DD9" w14:textId="77777777" w:rsidTr="001E4779">
        <w:trPr>
          <w:trHeight w:val="300"/>
        </w:trPr>
        <w:tc>
          <w:tcPr>
            <w:tcW w:w="567" w:type="dxa"/>
            <w:tcBorders>
              <w:top w:val="nil"/>
              <w:left w:val="nil"/>
              <w:bottom w:val="nil"/>
              <w:right w:val="nil"/>
            </w:tcBorders>
            <w:shd w:val="clear" w:color="auto" w:fill="auto"/>
            <w:noWrap/>
            <w:vAlign w:val="center"/>
            <w:hideMark/>
          </w:tcPr>
          <w:p w14:paraId="5287F88C" w14:textId="4FD5EFF7"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vAlign w:val="center"/>
            <w:hideMark/>
          </w:tcPr>
          <w:p w14:paraId="4556F551" w14:textId="2BC15E6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vAlign w:val="center"/>
            <w:hideMark/>
          </w:tcPr>
          <w:p w14:paraId="340DF1D4" w14:textId="17D1F73F"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1E4779">
        <w:trPr>
          <w:trHeight w:val="300"/>
        </w:trPr>
        <w:tc>
          <w:tcPr>
            <w:tcW w:w="567" w:type="dxa"/>
            <w:tcBorders>
              <w:top w:val="nil"/>
              <w:left w:val="nil"/>
              <w:bottom w:val="nil"/>
              <w:right w:val="nil"/>
            </w:tcBorders>
            <w:shd w:val="clear" w:color="auto" w:fill="auto"/>
            <w:noWrap/>
            <w:vAlign w:val="center"/>
            <w:hideMark/>
          </w:tcPr>
          <w:p w14:paraId="109CBA6B" w14:textId="533A9111"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bottom w:val="nil"/>
              <w:right w:val="nil"/>
            </w:tcBorders>
            <w:shd w:val="clear" w:color="auto" w:fill="auto"/>
            <w:noWrap/>
            <w:vAlign w:val="center"/>
            <w:hideMark/>
          </w:tcPr>
          <w:p w14:paraId="67A85144" w14:textId="40727E07"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bottom w:val="nil"/>
              <w:right w:val="nil"/>
            </w:tcBorders>
            <w:shd w:val="clear" w:color="auto" w:fill="auto"/>
            <w:noWrap/>
            <w:vAlign w:val="center"/>
            <w:hideMark/>
          </w:tcPr>
          <w:p w14:paraId="3F4298F6" w14:textId="3D65D0EE"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1E4779">
        <w:trPr>
          <w:trHeight w:val="300"/>
        </w:trPr>
        <w:tc>
          <w:tcPr>
            <w:tcW w:w="567" w:type="dxa"/>
            <w:tcBorders>
              <w:top w:val="nil"/>
              <w:left w:val="nil"/>
              <w:bottom w:val="nil"/>
              <w:right w:val="nil"/>
            </w:tcBorders>
            <w:shd w:val="clear" w:color="auto" w:fill="auto"/>
            <w:noWrap/>
            <w:vAlign w:val="center"/>
            <w:hideMark/>
          </w:tcPr>
          <w:p w14:paraId="19A78340" w14:textId="2644D1F0"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nil"/>
              <w:right w:val="nil"/>
            </w:tcBorders>
            <w:shd w:val="clear" w:color="auto" w:fill="auto"/>
            <w:noWrap/>
            <w:vAlign w:val="center"/>
            <w:hideMark/>
          </w:tcPr>
          <w:p w14:paraId="4A62E3D3" w14:textId="23E06A2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nil"/>
              <w:right w:val="nil"/>
            </w:tcBorders>
            <w:shd w:val="clear" w:color="auto" w:fill="auto"/>
            <w:noWrap/>
            <w:vAlign w:val="center"/>
            <w:hideMark/>
          </w:tcPr>
          <w:p w14:paraId="4ECAEA9F" w14:textId="23EE8D8C"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r w:rsidR="00A12BFC" w:rsidRPr="00F37E3B" w14:paraId="3AC937BC" w14:textId="77777777" w:rsidTr="001E4779">
        <w:trPr>
          <w:trHeight w:val="300"/>
        </w:trPr>
        <w:tc>
          <w:tcPr>
            <w:tcW w:w="567" w:type="dxa"/>
            <w:tcBorders>
              <w:top w:val="nil"/>
              <w:left w:val="nil"/>
              <w:bottom w:val="nil"/>
              <w:right w:val="nil"/>
            </w:tcBorders>
            <w:shd w:val="clear" w:color="auto" w:fill="auto"/>
            <w:noWrap/>
            <w:vAlign w:val="center"/>
            <w:hideMark/>
          </w:tcPr>
          <w:p w14:paraId="2B1BB9E9" w14:textId="65CEBCEA"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nil"/>
              <w:left w:val="nil"/>
              <w:bottom w:val="nil"/>
              <w:right w:val="nil"/>
            </w:tcBorders>
            <w:shd w:val="clear" w:color="auto" w:fill="auto"/>
            <w:noWrap/>
            <w:vAlign w:val="center"/>
            <w:hideMark/>
          </w:tcPr>
          <w:p w14:paraId="61B7FBE1" w14:textId="0A7E8787"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oneksi websocket untuk pintu</w:t>
            </w:r>
          </w:p>
        </w:tc>
        <w:tc>
          <w:tcPr>
            <w:tcW w:w="5244" w:type="dxa"/>
            <w:tcBorders>
              <w:top w:val="nil"/>
              <w:left w:val="nil"/>
              <w:bottom w:val="nil"/>
              <w:right w:val="nil"/>
            </w:tcBorders>
            <w:shd w:val="clear" w:color="auto" w:fill="auto"/>
            <w:noWrap/>
            <w:vAlign w:val="center"/>
            <w:hideMark/>
          </w:tcPr>
          <w:p w14:paraId="6A46D794" w14:textId="32D34FB0"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jalur komunikasi menggunakan websocket</w:t>
            </w:r>
          </w:p>
        </w:tc>
      </w:tr>
      <w:tr w:rsidR="00A12BFC" w:rsidRPr="00F37E3B" w14:paraId="01832A4D" w14:textId="77777777" w:rsidTr="001E4779">
        <w:trPr>
          <w:trHeight w:val="300"/>
        </w:trPr>
        <w:tc>
          <w:tcPr>
            <w:tcW w:w="567" w:type="dxa"/>
            <w:tcBorders>
              <w:top w:val="nil"/>
              <w:left w:val="nil"/>
              <w:bottom w:val="nil"/>
              <w:right w:val="nil"/>
            </w:tcBorders>
            <w:shd w:val="clear" w:color="auto" w:fill="auto"/>
            <w:noWrap/>
            <w:vAlign w:val="center"/>
            <w:hideMark/>
          </w:tcPr>
          <w:p w14:paraId="546C0182" w14:textId="6ED41EED"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vAlign w:val="center"/>
            <w:hideMark/>
          </w:tcPr>
          <w:p w14:paraId="4E82CCBD" w14:textId="39B331E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ndapatkan signature</w:t>
            </w:r>
          </w:p>
        </w:tc>
        <w:tc>
          <w:tcPr>
            <w:tcW w:w="5244" w:type="dxa"/>
            <w:tcBorders>
              <w:top w:val="nil"/>
              <w:left w:val="nil"/>
              <w:bottom w:val="nil"/>
              <w:right w:val="nil"/>
            </w:tcBorders>
            <w:shd w:val="clear" w:color="auto" w:fill="auto"/>
            <w:noWrap/>
            <w:vAlign w:val="center"/>
            <w:hideMark/>
          </w:tcPr>
          <w:p w14:paraId="0AF559D0" w14:textId="0C93756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peroleh signature untuk melakukan subscribe ke channel websocket</w:t>
            </w:r>
          </w:p>
        </w:tc>
      </w:tr>
      <w:tr w:rsidR="00A12BFC" w:rsidRPr="00F37E3B" w14:paraId="40ADAF14" w14:textId="77777777" w:rsidTr="001E4779">
        <w:trPr>
          <w:trHeight w:val="300"/>
        </w:trPr>
        <w:tc>
          <w:tcPr>
            <w:tcW w:w="567" w:type="dxa"/>
            <w:tcBorders>
              <w:top w:val="nil"/>
              <w:left w:val="nil"/>
              <w:right w:val="nil"/>
            </w:tcBorders>
            <w:shd w:val="clear" w:color="auto" w:fill="auto"/>
            <w:noWrap/>
            <w:vAlign w:val="center"/>
            <w:hideMark/>
          </w:tcPr>
          <w:p w14:paraId="1FFA861F" w14:textId="1007A053"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vAlign w:val="center"/>
            <w:hideMark/>
          </w:tcPr>
          <w:p w14:paraId="68F804F0" w14:textId="148D881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Pr="00F37E3B">
              <w:rPr>
                <w:rFonts w:eastAsia="Times New Roman" w:cs="Times New Roman"/>
                <w:color w:val="000000"/>
                <w:szCs w:val="24"/>
                <w:lang w:val="en-US"/>
              </w:rPr>
              <w:t>pdate status pintu</w:t>
            </w:r>
          </w:p>
        </w:tc>
        <w:tc>
          <w:tcPr>
            <w:tcW w:w="5244" w:type="dxa"/>
            <w:tcBorders>
              <w:top w:val="nil"/>
              <w:left w:val="nil"/>
              <w:right w:val="nil"/>
            </w:tcBorders>
            <w:shd w:val="clear" w:color="auto" w:fill="auto"/>
            <w:noWrap/>
            <w:vAlign w:val="center"/>
            <w:hideMark/>
          </w:tcPr>
          <w:p w14:paraId="0DE260F1" w14:textId="7E94D12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update status pintu</w:t>
            </w:r>
          </w:p>
        </w:tc>
      </w:tr>
      <w:tr w:rsidR="00A12BFC" w:rsidRPr="00F37E3B" w14:paraId="7065C6D1" w14:textId="77777777" w:rsidTr="001E4779">
        <w:trPr>
          <w:trHeight w:val="300"/>
        </w:trPr>
        <w:tc>
          <w:tcPr>
            <w:tcW w:w="567" w:type="dxa"/>
            <w:tcBorders>
              <w:top w:val="nil"/>
              <w:left w:val="nil"/>
              <w:bottom w:val="single" w:sz="4" w:space="0" w:color="auto"/>
              <w:right w:val="nil"/>
            </w:tcBorders>
            <w:shd w:val="clear" w:color="auto" w:fill="auto"/>
            <w:noWrap/>
            <w:vAlign w:val="center"/>
            <w:hideMark/>
          </w:tcPr>
          <w:p w14:paraId="62226E93" w14:textId="61FCAADF"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vAlign w:val="center"/>
            <w:hideMark/>
          </w:tcPr>
          <w:p w14:paraId="5DF8F536" w14:textId="4E09E6E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vAlign w:val="center"/>
            <w:hideMark/>
          </w:tcPr>
          <w:p w14:paraId="32E40377" w14:textId="3D7D6EE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oleh pintu untuk mengirim peringatan</w:t>
            </w:r>
          </w:p>
        </w:tc>
      </w:tr>
    </w:tbl>
    <w:p w14:paraId="2A0E05AA" w14:textId="7570E433" w:rsidR="00CE3A24" w:rsidRDefault="00746647" w:rsidP="00CE3A24">
      <w:pPr>
        <w:ind w:firstLine="720"/>
      </w:pPr>
      <w:r>
        <w:lastRenderedPageBreak/>
        <w:t xml:space="preserve">Tabel </w:t>
      </w:r>
      <w:r w:rsidR="004D143A">
        <w:t>3.1 menjelas</w:t>
      </w:r>
      <w:r>
        <w:t xml:space="preserve">kan </w:t>
      </w:r>
      <w:r w:rsidR="004D143A">
        <w:t>kebutuhan fungsional yang harus disediakan oleh sistem yang akan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layana untuk 2 jenis </w:t>
      </w:r>
      <w:r w:rsidR="004D143A" w:rsidRPr="004D143A">
        <w:rPr>
          <w:i/>
        </w:rPr>
        <w:t>client</w:t>
      </w:r>
      <w:r w:rsidR="004D143A">
        <w:t xml:space="preserve">, pertama yaitu perngkat aplikasi mobile yang dipakai oleh operator dan pengguna, yang kedua yaitu perangkat kunci pintu berbasi IoT. </w:t>
      </w:r>
      <w:r w:rsidR="002A2710">
        <w:t xml:space="preserve">Untuk jenis client ini sistem yang dibuat akan memberikan layanan API yang digunakan untuk melakukan </w:t>
      </w:r>
      <w:r w:rsidR="00F218E6">
        <w:t>beberapa kegiatan seperti login, logout, ganti password, reset password, verifikasi email, verifikasi akses dan lain sebagainya.</w:t>
      </w:r>
    </w:p>
    <w:p w14:paraId="2E5BBCC5" w14:textId="77777777" w:rsidR="005A0E85" w:rsidRDefault="005A0E85" w:rsidP="00C00FD4"/>
    <w:p w14:paraId="0DBD868D" w14:textId="08402FBE" w:rsidR="005B0DD3" w:rsidRDefault="005B0DD3" w:rsidP="005B0DD3">
      <w:pPr>
        <w:pStyle w:val="LabelGambar"/>
        <w:jc w:val="left"/>
      </w:pPr>
      <w:r w:rsidRPr="005B0DD3">
        <w:rPr>
          <w:b/>
        </w:rPr>
        <w:t>Tabel 3.</w:t>
      </w:r>
      <w:r w:rsidRPr="005B0DD3">
        <w:rPr>
          <w:b/>
        </w:rPr>
        <w:fldChar w:fldCharType="begin"/>
      </w:r>
      <w:r w:rsidRPr="005B0DD3">
        <w:rPr>
          <w:b/>
        </w:rPr>
        <w:instrText xml:space="preserve"> SEQ Tabel_3. \* ARABIC </w:instrText>
      </w:r>
      <w:r w:rsidRPr="005B0DD3">
        <w:rPr>
          <w:b/>
        </w:rPr>
        <w:fldChar w:fldCharType="separate"/>
      </w:r>
      <w:r w:rsidRPr="005B0DD3">
        <w:rPr>
          <w:b/>
          <w:noProof/>
        </w:rPr>
        <w:t>2</w:t>
      </w:r>
      <w:r w:rsidRPr="005B0DD3">
        <w:rPr>
          <w:b/>
        </w:rPr>
        <w:fldChar w:fldCharType="end"/>
      </w:r>
      <w:r>
        <w:t xml:space="preserve"> Kebutuhan Non-Fungsional</w:t>
      </w:r>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5B0DD3">
        <w:trPr>
          <w:trHeight w:val="300"/>
        </w:trPr>
        <w:tc>
          <w:tcPr>
            <w:tcW w:w="567" w:type="dxa"/>
            <w:tcBorders>
              <w:top w:val="single" w:sz="4" w:space="0" w:color="auto"/>
              <w:left w:val="nil"/>
              <w:bottom w:val="nil"/>
              <w:right w:val="nil"/>
            </w:tcBorders>
            <w:shd w:val="clear" w:color="auto" w:fill="auto"/>
            <w:noWrap/>
            <w:vAlign w:val="center"/>
            <w:hideMark/>
          </w:tcPr>
          <w:p w14:paraId="2B5C7EA5"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vAlign w:val="center"/>
            <w:hideMark/>
          </w:tcPr>
          <w:p w14:paraId="167352BD" w14:textId="17516077"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vAlign w:val="center"/>
            <w:hideMark/>
          </w:tcPr>
          <w:p w14:paraId="6139EB7C" w14:textId="60301564"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5B0DD3">
        <w:trPr>
          <w:trHeight w:val="300"/>
        </w:trPr>
        <w:tc>
          <w:tcPr>
            <w:tcW w:w="567" w:type="dxa"/>
            <w:tcBorders>
              <w:top w:val="nil"/>
              <w:left w:val="nil"/>
              <w:right w:val="nil"/>
            </w:tcBorders>
            <w:shd w:val="clear" w:color="auto" w:fill="auto"/>
            <w:noWrap/>
            <w:vAlign w:val="center"/>
            <w:hideMark/>
          </w:tcPr>
          <w:p w14:paraId="0E64C973"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vAlign w:val="center"/>
            <w:hideMark/>
          </w:tcPr>
          <w:p w14:paraId="4B90FE4B" w14:textId="046C88CE"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vAlign w:val="center"/>
            <w:hideMark/>
          </w:tcPr>
          <w:p w14:paraId="147861F5" w14:textId="4B0C668E"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5B0DD3">
        <w:trPr>
          <w:trHeight w:val="300"/>
        </w:trPr>
        <w:tc>
          <w:tcPr>
            <w:tcW w:w="567" w:type="dxa"/>
            <w:tcBorders>
              <w:top w:val="nil"/>
              <w:left w:val="nil"/>
              <w:bottom w:val="single" w:sz="4" w:space="0" w:color="auto"/>
              <w:right w:val="nil"/>
            </w:tcBorders>
            <w:shd w:val="clear" w:color="auto" w:fill="auto"/>
            <w:noWrap/>
            <w:vAlign w:val="center"/>
            <w:hideMark/>
          </w:tcPr>
          <w:p w14:paraId="2659C40B"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vAlign w:val="center"/>
            <w:hideMark/>
          </w:tcPr>
          <w:p w14:paraId="5CC29A35" w14:textId="00E77B61"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vAlign w:val="center"/>
            <w:hideMark/>
          </w:tcPr>
          <w:p w14:paraId="30A2D6A5" w14:textId="33AA2ED5"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37D8B1BD" w:rsidR="00CE3A24" w:rsidRDefault="00CE3A24" w:rsidP="00CE3A24">
      <w:pPr>
        <w:ind w:firstLine="720"/>
      </w:pPr>
      <w:r>
        <w:t>Tabel 3.1 menjelaskan kebutuhan non-fungsional pada sistem, kebutuhan non-fungsional menggambarkan keunggulan dari sistem seperti sistem harus dapat bekerja 24 jam penuh, sistem harus memberikan respon dengan cepat dan juga sistem harus menyimpan dan mengirim data dengan aman.</w:t>
      </w:r>
    </w:p>
    <w:p w14:paraId="28067D00" w14:textId="77777777" w:rsidR="00CE3A24" w:rsidRDefault="00CE3A24" w:rsidP="005B0DD3">
      <w:pPr>
        <w:pStyle w:val="LabelGambar"/>
        <w:jc w:val="left"/>
      </w:pPr>
    </w:p>
    <w:p w14:paraId="39CD2D83" w14:textId="3F45A8C4" w:rsidR="00B50DB0" w:rsidRDefault="00EF074D" w:rsidP="00B50DB0">
      <w:pPr>
        <w:pStyle w:val="SubBabIII"/>
        <w:ind w:hanging="720"/>
      </w:pPr>
      <w:r>
        <w:t xml:space="preserve">Perancangan </w:t>
      </w:r>
      <w:r w:rsidRPr="000F2C5C">
        <w:rPr>
          <w:i/>
        </w:rPr>
        <w:t>Database</w:t>
      </w:r>
    </w:p>
    <w:p w14:paraId="64395CFC" w14:textId="3E5F4082" w:rsidR="0055760F" w:rsidRDefault="00D50C20" w:rsidP="00D50C20">
      <w:pPr>
        <w:ind w:firstLine="720"/>
      </w:pPr>
      <w:r w:rsidRPr="000F2C5C">
        <w:rPr>
          <w:i/>
        </w:rPr>
        <w:t>Database</w:t>
      </w:r>
      <w:r>
        <w:t xml:space="preserve"> digunakan untuk menyimpan data yang digunakan dalam sistem penguncian pintu gedung seperti data pengguna, data pintu, data </w:t>
      </w:r>
      <w:r w:rsidR="000F2C5C">
        <w:t>akses</w:t>
      </w:r>
      <w:r>
        <w:t xml:space="preserve"> dan lain sebagainya. </w:t>
      </w:r>
      <w:r w:rsidRPr="000F2C5C">
        <w:rPr>
          <w:i/>
        </w:rPr>
        <w:t>Database</w:t>
      </w:r>
      <w:r>
        <w:t xml:space="preserve"> yang digunakan harus dapat menunjang kinerja sistem dengan karakteristik respon yang cepat dan pengelolaan data terstruktur.</w:t>
      </w:r>
    </w:p>
    <w:p w14:paraId="66A2ADB3" w14:textId="7A7FC28A" w:rsidR="00D50C20" w:rsidRDefault="00D50C20" w:rsidP="00D50C20">
      <w:pPr>
        <w:ind w:firstLine="720"/>
      </w:pPr>
      <w:r>
        <w:t xml:space="preserve">Berdasarkan penelitian </w:t>
      </w:r>
      <w:r>
        <w:fldChar w:fldCharType="begin" w:fldLock="1"/>
      </w:r>
      <w:r w:rsidR="00A60782">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19]"},"properties":{"noteIndex":0},"schema":"https://github.com/citation-style-language/schema/raw/master/csl-citation.json"}</w:instrText>
      </w:r>
      <w:r>
        <w:fldChar w:fldCharType="separate"/>
      </w:r>
      <w:r w:rsidR="00A60782" w:rsidRPr="00A60782">
        <w:rPr>
          <w:noProof/>
        </w:rPr>
        <w:t>[20]</w:t>
      </w:r>
      <w:r>
        <w:fldChar w:fldCharType="end"/>
      </w:r>
      <w:r>
        <w:t xml:space="preserve"> yang membandingkan kinerja dari berbagai tipe dan jenis </w:t>
      </w:r>
      <w:r w:rsidRPr="00F00482">
        <w:rPr>
          <w:i/>
        </w:rPr>
        <w:t>database</w:t>
      </w:r>
      <w:r>
        <w:t xml:space="preserve"> didapatkan hasil penggunaan MySQL menunjukkan hasil kinerja yang bagus dalam hal waktu eksekusi permintaan, dengan </w:t>
      </w:r>
      <w:r w:rsidR="00E84708">
        <w:t>sistem penyimpanan data bersifat</w:t>
      </w:r>
      <w:r>
        <w:t xml:space="preserve"> relasional</w:t>
      </w:r>
      <w:r w:rsidR="00E84708">
        <w:t xml:space="preserve"> dan terstruktur</w:t>
      </w:r>
      <w:r>
        <w:t xml:space="preserve"> </w:t>
      </w:r>
      <w:r w:rsidR="00096B94">
        <w:t xml:space="preserve">maka MySQL dapat </w:t>
      </w:r>
      <w:r w:rsidR="00096B94">
        <w:lastRenderedPageBreak/>
        <w:t>diterapkan pada sistem penguncian pintu gedung ini.</w:t>
      </w:r>
      <w:r w:rsidR="00F00482">
        <w:t xml:space="preserve"> Diagram ER (entity relation) dari database pada sistem penguncian gedung i</w:t>
      </w:r>
      <w:r w:rsidR="0094678C">
        <w:t>ni dapat dilihat pada gambar 3.2</w:t>
      </w:r>
      <w:r w:rsidR="00A60489">
        <w:t>.</w:t>
      </w:r>
    </w:p>
    <w:p w14:paraId="0E19BB9A" w14:textId="23AEF575" w:rsidR="00D558EC" w:rsidRDefault="00A60489" w:rsidP="0094678C">
      <w:pPr>
        <w:jc w:val="center"/>
      </w:pPr>
      <w:r>
        <w:rPr>
          <w:noProof/>
          <w:lang w:val="en-US"/>
        </w:rPr>
        <w:drawing>
          <wp:inline distT="0" distB="0" distL="0" distR="0" wp14:anchorId="0A0B4839" wp14:editId="4348CF0A">
            <wp:extent cx="4824851" cy="4926965"/>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26">
                      <a:extLst>
                        <a:ext uri="{28A0092B-C50C-407E-A947-70E740481C1C}">
                          <a14:useLocalDpi xmlns:a14="http://schemas.microsoft.com/office/drawing/2010/main" val="0"/>
                        </a:ext>
                      </a:extLst>
                    </a:blip>
                    <a:stretch>
                      <a:fillRect/>
                    </a:stretch>
                  </pic:blipFill>
                  <pic:spPr>
                    <a:xfrm>
                      <a:off x="0" y="0"/>
                      <a:ext cx="4824851" cy="4926965"/>
                    </a:xfrm>
                    <a:prstGeom prst="rect">
                      <a:avLst/>
                    </a:prstGeom>
                  </pic:spPr>
                </pic:pic>
              </a:graphicData>
            </a:graphic>
          </wp:inline>
        </w:drawing>
      </w:r>
    </w:p>
    <w:p w14:paraId="602B25D6" w14:textId="4236BC40" w:rsidR="00A60489" w:rsidRDefault="00A60489" w:rsidP="00A60489">
      <w:pPr>
        <w:pStyle w:val="LabelGambar"/>
      </w:pPr>
      <w:r w:rsidRPr="00A60489">
        <w:rPr>
          <w:b/>
        </w:rPr>
        <w:t>Gambar 3.</w:t>
      </w:r>
      <w:r w:rsidRPr="00A60489">
        <w:rPr>
          <w:b/>
        </w:rPr>
        <w:fldChar w:fldCharType="begin"/>
      </w:r>
      <w:r w:rsidRPr="00A60489">
        <w:rPr>
          <w:b/>
        </w:rPr>
        <w:instrText xml:space="preserve"> SEQ Gambar_3. \* ARABIC </w:instrText>
      </w:r>
      <w:r w:rsidRPr="00A60489">
        <w:rPr>
          <w:b/>
        </w:rPr>
        <w:fldChar w:fldCharType="separate"/>
      </w:r>
      <w:r w:rsidR="008756C1">
        <w:rPr>
          <w:b/>
          <w:noProof/>
        </w:rPr>
        <w:t>2</w:t>
      </w:r>
      <w:r w:rsidRPr="00A60489">
        <w:rPr>
          <w:b/>
        </w:rPr>
        <w:fldChar w:fldCharType="end"/>
      </w:r>
      <w:r>
        <w:t xml:space="preserve"> ERD Database</w:t>
      </w:r>
    </w:p>
    <w:p w14:paraId="5E4767D1" w14:textId="77777777" w:rsidR="00A60489" w:rsidRDefault="00A60489" w:rsidP="00A60489"/>
    <w:p w14:paraId="280C0707" w14:textId="79AA3409" w:rsidR="002001C6" w:rsidRDefault="0094678C" w:rsidP="0094678C">
      <w:pPr>
        <w:ind w:firstLine="720"/>
      </w:pPr>
      <w:r>
        <w:t xml:space="preserve">Pada gambar 3.2 terlihat relasi antar entitas didalam </w:t>
      </w:r>
      <w:r w:rsidRPr="0026081A">
        <w:rPr>
          <w:i/>
        </w:rPr>
        <w:t>database</w:t>
      </w:r>
      <w:r>
        <w:t xml:space="preserve"> sistem penguncian pintu gedung. </w:t>
      </w:r>
      <w:r w:rsidR="0038514D">
        <w:t xml:space="preserve">Pada database sistem penguncian pintu gedung terdapat beberapa entitas seperti pengguna, pintu, gedung dan </w:t>
      </w:r>
      <w:r w:rsidR="0038514D" w:rsidRPr="0038514D">
        <w:rPr>
          <w:i/>
        </w:rPr>
        <w:t>log</w:t>
      </w:r>
      <w:r w:rsidR="0038514D">
        <w:t xml:space="preserve"> akses, entitas tersebut digunakan untuk meyimpan data yang akan digunakan didalam pengelolaan sistem dengan isi data sesuai dengan atribut dari masing-masing entitas. Dialam sistem database juga terdapat relasi, relasi menunjukkan hubungan antar entitas seperti menempati, memiliki, menjadwalkan dan mengakses, khusus untuk relasi menjadwalkan dan mengakses pada gambar 3.2 terlihat bahwa relasi tersebut </w:t>
      </w:r>
      <w:r w:rsidR="00B01391">
        <w:t xml:space="preserve">memiliki aktribut yang menandakan bahwa relasi tersebut juga bertindak sebagai </w:t>
      </w:r>
      <w:r w:rsidR="00B01391">
        <w:lastRenderedPageBreak/>
        <w:t xml:space="preserve">entitas yang menjadi penghubung antara 2 entitas yang berbeda, pada umumnya kondisi seperti ini berarti relasi tersebut menunjukkan kardinalitas </w:t>
      </w:r>
      <w:r w:rsidR="003173EB" w:rsidRPr="003173EB">
        <w:rPr>
          <w:i/>
        </w:rPr>
        <w:t>many-to-many</w:t>
      </w:r>
      <w:r w:rsidR="003173EB">
        <w:t xml:space="preserve"> </w:t>
      </w:r>
      <w:r w:rsidR="00B01391">
        <w:t xml:space="preserve">dimana relasi tersebut bertindak sebagai entitas pivot untuk menghubungkan relasi </w:t>
      </w:r>
      <w:r w:rsidR="003173EB" w:rsidRPr="003173EB">
        <w:rPr>
          <w:i/>
        </w:rPr>
        <w:t>many-to-many</w:t>
      </w:r>
      <w:r w:rsidR="00B01391">
        <w:t xml:space="preserve"> dari 2 entitas </w:t>
      </w:r>
      <w:r w:rsidR="003173EB">
        <w:t>lainnya</w:t>
      </w:r>
      <w:r w:rsidR="00B01391">
        <w:t>.</w:t>
      </w:r>
    </w:p>
    <w:p w14:paraId="70764DF1" w14:textId="77777777" w:rsidR="002001C6" w:rsidRDefault="002001C6" w:rsidP="00A60489"/>
    <w:p w14:paraId="5797238E" w14:textId="6AA2A668" w:rsidR="004B7EBA" w:rsidRDefault="00E23BDE" w:rsidP="009338D0">
      <w:pPr>
        <w:pStyle w:val="SubBabIII"/>
        <w:ind w:hanging="720"/>
      </w:pPr>
      <w:r>
        <w:t xml:space="preserve">Perancangan </w:t>
      </w:r>
      <w:r w:rsidRPr="00653741">
        <w:rPr>
          <w:i/>
        </w:rPr>
        <w:t>Backend</w:t>
      </w:r>
      <w:r>
        <w:t xml:space="preserve"> API</w:t>
      </w:r>
    </w:p>
    <w:p w14:paraId="73DC748A" w14:textId="15287FBC" w:rsidR="00F358E8" w:rsidRDefault="003D02C6" w:rsidP="003D02C6">
      <w:pPr>
        <w:ind w:firstLine="720"/>
      </w:pPr>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 xml:space="preserve">. Selain terdapat </w:t>
      </w:r>
      <w:r w:rsidRPr="00653741">
        <w:rPr>
          <w:i/>
        </w:rPr>
        <w:t>website</w:t>
      </w:r>
      <w:r>
        <w:t xml:space="preserve"> yang digunak</w:t>
      </w:r>
      <w:r w:rsidR="00653741">
        <w:t>an</w:t>
      </w:r>
      <w:r>
        <w:t xml:space="preserve"> sebagai antarmuka utama dalam mengelola 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
    <w:p w14:paraId="5D30931C" w14:textId="611F6FD7" w:rsidR="002B284D" w:rsidRDefault="002B284D" w:rsidP="003D02C6">
      <w:pPr>
        <w:ind w:firstLine="720"/>
      </w:pPr>
      <w:r w:rsidRPr="00E16E35">
        <w:rPr>
          <w:i/>
        </w:rPr>
        <w:t>Backend</w:t>
      </w:r>
      <w:r>
        <w:t xml:space="preserve"> </w:t>
      </w:r>
      <w:r w:rsidR="00702B11">
        <w:t>API yang dikem</w:t>
      </w:r>
      <w:r>
        <w:t xml:space="preserve">bangkan menggunakan </w:t>
      </w:r>
      <w:r w:rsidR="00702B11">
        <w:t xml:space="preserve">bahasa pemrograman PHP dengan menggunakan kerangka kerja dari Laravel. Laravel menyediakan beberapa fitur yang siap digunakan seperti autentikasi </w:t>
      </w:r>
      <w:r w:rsidR="00702B11" w:rsidRPr="00E16E35">
        <w:rPr>
          <w:i/>
        </w:rPr>
        <w:t>login</w:t>
      </w:r>
      <w:r w:rsidR="00702B11">
        <w:t>, re</w:t>
      </w:r>
      <w:r w:rsidR="008C1CF8">
        <w:t xml:space="preserve">set </w:t>
      </w:r>
      <w:r w:rsidR="008C1CF8" w:rsidRPr="00E16E35">
        <w:rPr>
          <w:i/>
        </w:rPr>
        <w:t>password</w:t>
      </w:r>
      <w:r w:rsidR="008C1CF8">
        <w:t>, no</w:t>
      </w:r>
      <w:r w:rsidR="00E16E35">
        <w:t>tifikasi email dan lain sebagain</w:t>
      </w:r>
      <w:r w:rsidR="008C1CF8">
        <w:t xml:space="preserve">nya sehingga mempermudah dan mempercepat proses pengkodean. </w:t>
      </w:r>
    </w:p>
    <w:p w14:paraId="61AB1370" w14:textId="77777777" w:rsidR="004E6B71" w:rsidRDefault="004E6B71" w:rsidP="003D02C6">
      <w:pPr>
        <w:ind w:firstLine="720"/>
      </w:pPr>
    </w:p>
    <w:p w14:paraId="779C8E2B" w14:textId="47DABCA5" w:rsidR="004E6B71" w:rsidRDefault="004E6B71" w:rsidP="004E6B71">
      <w:pPr>
        <w:pStyle w:val="SubBabIIIIII"/>
      </w:pPr>
      <w:r>
        <w:t xml:space="preserve">Diagram </w:t>
      </w:r>
      <w:r w:rsidRPr="00803A99">
        <w:rPr>
          <w:i/>
        </w:rPr>
        <w:t>Use Case</w:t>
      </w:r>
      <w:r>
        <w:t xml:space="preserve"> API</w:t>
      </w:r>
    </w:p>
    <w:p w14:paraId="54F34A93" w14:textId="3535A921" w:rsidR="002B284D" w:rsidRDefault="002B284D" w:rsidP="00A021DE">
      <w:pPr>
        <w:ind w:firstLine="720"/>
      </w:pPr>
      <w:r>
        <w:t>Tidak semua fitur</w:t>
      </w:r>
      <w:r w:rsidR="008C1CF8">
        <w:t xml:space="preserve"> yang ada pada website dii</w:t>
      </w:r>
      <w:r w:rsidR="00A021DE">
        <w:t xml:space="preserve">mplementasikan dalam bentuk API, </w:t>
      </w:r>
      <w:r w:rsidR="008C1CF8">
        <w:t xml:space="preserve">hal ini berkaitan dengan kompleksitas dari sistem yang dikembangkan, fitur yang berkaitan dengan manajemen penguncian seperti menambah pintu baru, membuat jadwal, menambahakan pengguna baru, memberikan akses ke pengguna </w:t>
      </w:r>
      <w:r w:rsidR="00A04617">
        <w:t xml:space="preserve">dan lain sebagainya </w:t>
      </w:r>
      <w:r w:rsidR="008C1CF8">
        <w:t xml:space="preserve">hanya bisa dilakukan melalui website </w:t>
      </w:r>
      <w:r w:rsidR="00A021DE">
        <w:t xml:space="preserve">hal ini dimaksudkan untuk </w:t>
      </w:r>
      <w:r w:rsidR="00A021DE" w:rsidRPr="00A021DE">
        <w:t>mempertahankan kontrol yang lebih ketat terhadap akses dan perubahan yang dilakukan pada sistem. Dengan membatasi akses langsung melalui API, administrator sistem dapat memastikan bahwa hanya proses yang telah melalui lapisan keamanan dan validasi yang benar yang dapat mempengaruhi manajemen penguncian dan pengaturan lainnya.</w:t>
      </w:r>
      <w:r w:rsidR="007542F7">
        <w:t xml:space="preserve"> Diagram </w:t>
      </w:r>
      <w:r w:rsidR="007542F7" w:rsidRPr="00803A99">
        <w:rPr>
          <w:i/>
        </w:rPr>
        <w:t>Use</w:t>
      </w:r>
      <w:r w:rsidR="007542F7">
        <w:t xml:space="preserve"> </w:t>
      </w:r>
      <w:r w:rsidR="007542F7" w:rsidRPr="00803A99">
        <w:rPr>
          <w:i/>
        </w:rPr>
        <w:t>Case</w:t>
      </w:r>
      <w:r w:rsidR="007542F7">
        <w:t xml:space="preserve"> dari </w:t>
      </w:r>
      <w:r w:rsidR="007542F7" w:rsidRPr="00803A99">
        <w:rPr>
          <w:i/>
        </w:rPr>
        <w:t>Backend</w:t>
      </w:r>
      <w:r w:rsidR="007542F7">
        <w:t xml:space="preserve"> A</w:t>
      </w:r>
      <w:r w:rsidR="00DD2CBC">
        <w:t>PI dapat dilihat pada gambar 3.3</w:t>
      </w:r>
      <w:r w:rsidR="007542F7">
        <w:t xml:space="preserve"> dibawah.</w:t>
      </w:r>
    </w:p>
    <w:p w14:paraId="20F3402B" w14:textId="046A1A72" w:rsidR="007542F7" w:rsidRDefault="0038514D" w:rsidP="007542F7">
      <w:pPr>
        <w:jc w:val="center"/>
      </w:pPr>
      <w:r>
        <w:rPr>
          <w:noProof/>
          <w:lang w:val="en-US"/>
        </w:rPr>
        <w:lastRenderedPageBreak/>
        <w:drawing>
          <wp:inline distT="0" distB="0" distL="0" distR="0" wp14:anchorId="758540CE" wp14:editId="764521F1">
            <wp:extent cx="5039995" cy="5698490"/>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27">
                      <a:extLst>
                        <a:ext uri="{28A0092B-C50C-407E-A947-70E740481C1C}">
                          <a14:useLocalDpi xmlns:a14="http://schemas.microsoft.com/office/drawing/2010/main" val="0"/>
                        </a:ext>
                      </a:extLst>
                    </a:blip>
                    <a:stretch>
                      <a:fillRect/>
                    </a:stretch>
                  </pic:blipFill>
                  <pic:spPr>
                    <a:xfrm>
                      <a:off x="0" y="0"/>
                      <a:ext cx="5039995" cy="5698490"/>
                    </a:xfrm>
                    <a:prstGeom prst="rect">
                      <a:avLst/>
                    </a:prstGeom>
                  </pic:spPr>
                </pic:pic>
              </a:graphicData>
            </a:graphic>
          </wp:inline>
        </w:drawing>
      </w:r>
    </w:p>
    <w:p w14:paraId="07C898A6" w14:textId="16B15E4A" w:rsidR="007542F7" w:rsidRDefault="00803A99" w:rsidP="00803A99">
      <w:pPr>
        <w:pStyle w:val="LabelGambar"/>
      </w:pPr>
      <w:r w:rsidRPr="00803A99">
        <w:rPr>
          <w:b/>
        </w:rPr>
        <w:t>Gambar 3.</w:t>
      </w:r>
      <w:r w:rsidRPr="00803A99">
        <w:rPr>
          <w:b/>
        </w:rPr>
        <w:fldChar w:fldCharType="begin"/>
      </w:r>
      <w:r w:rsidRPr="00803A99">
        <w:rPr>
          <w:b/>
        </w:rPr>
        <w:instrText xml:space="preserve"> SEQ Gambar_3. \* ARABIC </w:instrText>
      </w:r>
      <w:r w:rsidRPr="00803A99">
        <w:rPr>
          <w:b/>
        </w:rPr>
        <w:fldChar w:fldCharType="separate"/>
      </w:r>
      <w:r w:rsidR="008756C1">
        <w:rPr>
          <w:b/>
          <w:noProof/>
        </w:rPr>
        <w:t>3</w:t>
      </w:r>
      <w:r w:rsidRPr="00803A99">
        <w:rPr>
          <w:b/>
        </w:rPr>
        <w:fldChar w:fldCharType="end"/>
      </w:r>
      <w:r>
        <w:t xml:space="preserve"> </w:t>
      </w:r>
      <w:r w:rsidRPr="00294D18">
        <w:t>Diagram Use Case API</w:t>
      </w:r>
    </w:p>
    <w:p w14:paraId="2D7AF468" w14:textId="77777777" w:rsidR="00803A99" w:rsidRDefault="00803A99" w:rsidP="00803A99">
      <w:pPr>
        <w:pStyle w:val="LabelGambar"/>
      </w:pPr>
    </w:p>
    <w:p w14:paraId="202E285D" w14:textId="4C32023F" w:rsidR="00A021DE" w:rsidRDefault="00DD2CBC" w:rsidP="003D566A">
      <w:pPr>
        <w:ind w:firstLine="720"/>
      </w:pPr>
      <w:r>
        <w:t>Dapat dilihat pada gambar 3.3</w:t>
      </w:r>
      <w:r w:rsidR="007542F7">
        <w:t xml:space="preserve"> diatas, terdapat 3 aktor yang berinteraksi dengan sistem melalui API yaitu pintu, pengguna dan operator. Pintu merupakan perangkat IoT yang digunakan untuk melakukan penguncian pada gedung, sedangkan pengguna dan operator merupakan aplikasi mobile </w:t>
      </w:r>
      <w:r w:rsidR="003D566A">
        <w:t>yang digunakan sebagai antarmuka sistem.</w:t>
      </w:r>
    </w:p>
    <w:p w14:paraId="43FFA35C" w14:textId="27C2D39F" w:rsidR="007401EB" w:rsidRDefault="00DD2CBC" w:rsidP="003D566A">
      <w:pPr>
        <w:ind w:firstLine="720"/>
      </w:pPr>
      <w:r>
        <w:t>Pada gambar 3.3</w:t>
      </w:r>
      <w:r w:rsidR="007401EB">
        <w:t xml:space="preserve"> juga terlihat beberapa fungsi seperti </w:t>
      </w:r>
      <w:r w:rsidR="00DB76EF" w:rsidRPr="00DD2CBC">
        <w:rPr>
          <w:i/>
        </w:rPr>
        <w:t>update</w:t>
      </w:r>
      <w:r w:rsidR="00DB76EF">
        <w:t xml:space="preserve"> profil, lihat avatar, verifikasi akses dan lain sebagainya merupakan </w:t>
      </w:r>
      <w:r w:rsidR="00DB76EF" w:rsidRPr="00DD2CBC">
        <w:rPr>
          <w:i/>
        </w:rPr>
        <w:t>extends</w:t>
      </w:r>
      <w:r w:rsidR="00DB76EF">
        <w:t xml:space="preserve"> dari fungsi verifikasi email yang menandakan bahawa fungsi-fungsi </w:t>
      </w:r>
      <w:r>
        <w:t>tersebut hanya bisa diakses jika</w:t>
      </w:r>
      <w:r w:rsidR="00DB76EF">
        <w:t xml:space="preserve"> </w:t>
      </w:r>
      <w:r w:rsidR="00DB76EF" w:rsidRPr="00DD2CBC">
        <w:rPr>
          <w:i/>
        </w:rPr>
        <w:t>client</w:t>
      </w:r>
      <w:r w:rsidR="00DB76EF">
        <w:t xml:space="preserve"> sudah melakukan proses verifikasi email. Fungsi verifikasi </w:t>
      </w:r>
      <w:r w:rsidR="00DB76EF">
        <w:lastRenderedPageBreak/>
        <w:t xml:space="preserve">email juga merupakan </w:t>
      </w:r>
      <w:r w:rsidR="00DB76EF" w:rsidRPr="00DD2CBC">
        <w:rPr>
          <w:i/>
        </w:rPr>
        <w:t>extends</w:t>
      </w:r>
      <w:r w:rsidR="00DB76EF">
        <w:t xml:space="preserve"> dari fungsi login sehingga fungsi verifikasi email hanya bi</w:t>
      </w:r>
      <w:r>
        <w:t>sa diakses jika client sudah me</w:t>
      </w:r>
      <w:r w:rsidR="00DB76EF">
        <w:t>lakukan autentikasi login. Hal ini dimaksudkan supaya hanya client yang terautentikasi dan terverifikasi yang dapat mengakses sumber daya yang disediakan.</w:t>
      </w:r>
    </w:p>
    <w:p w14:paraId="175D82BC" w14:textId="77777777" w:rsidR="003D566A" w:rsidRDefault="003D566A" w:rsidP="00DB76EF"/>
    <w:p w14:paraId="53421D02" w14:textId="1E89553F" w:rsidR="0029315F" w:rsidRDefault="0029315F" w:rsidP="004E6B71">
      <w:pPr>
        <w:pStyle w:val="SubBabIIIIII"/>
      </w:pPr>
      <w:r w:rsidRPr="00C65681">
        <w:rPr>
          <w:i/>
        </w:rPr>
        <w:t>Endpoint</w:t>
      </w:r>
      <w:r>
        <w:t xml:space="preserve"> </w:t>
      </w:r>
      <w:r w:rsidR="00D068FE">
        <w:t>API</w:t>
      </w:r>
    </w:p>
    <w:p w14:paraId="7F5699FB" w14:textId="486E8282" w:rsidR="0029315F" w:rsidRDefault="0029315F" w:rsidP="0010726B">
      <w:pPr>
        <w:ind w:firstLine="720"/>
      </w:pPr>
      <w:r>
        <w:t xml:space="preserve">Dalam perancangan </w:t>
      </w:r>
      <w:r w:rsidR="0010726B" w:rsidRPr="00C65681">
        <w:rPr>
          <w:i/>
        </w:rPr>
        <w:t>Backend</w:t>
      </w:r>
      <w:r w:rsidR="0010726B">
        <w:t xml:space="preserve"> 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rsidR="0010726B">
        <w:t xml:space="preserve"> dan fungsi</w:t>
      </w:r>
      <w:r w:rsidR="00C65681">
        <w:t>nya dapat dilihat pada tabel 3.1</w:t>
      </w:r>
      <w:r w:rsidR="0010726B">
        <w:t xml:space="preserve"> diabawah.</w:t>
      </w:r>
    </w:p>
    <w:p w14:paraId="45DB1D88" w14:textId="77777777" w:rsidR="0010726B" w:rsidRDefault="0010726B" w:rsidP="0010726B"/>
    <w:p w14:paraId="23509058" w14:textId="59F57EC7" w:rsidR="005A0ABA" w:rsidRDefault="00C65681" w:rsidP="00C65681">
      <w:pPr>
        <w:pStyle w:val="LabelGambar"/>
        <w:jc w:val="both"/>
      </w:pPr>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5B0DD3">
        <w:rPr>
          <w:b/>
          <w:noProof/>
        </w:rPr>
        <w:t>3</w:t>
      </w:r>
      <w:r w:rsidRPr="00C65681">
        <w:rPr>
          <w:b/>
        </w:rPr>
        <w:fldChar w:fldCharType="end"/>
      </w:r>
      <w:r>
        <w:t xml:space="preserve"> </w:t>
      </w:r>
      <w:r w:rsidRPr="00C65681">
        <w:rPr>
          <w:i/>
        </w:rPr>
        <w:t xml:space="preserve">Endpoint </w:t>
      </w:r>
      <w:r w:rsidRPr="00D04E0B">
        <w:t>API</w:t>
      </w:r>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583E86">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583E86">
        <w:trPr>
          <w:trHeight w:val="300"/>
        </w:trPr>
        <w:tc>
          <w:tcPr>
            <w:tcW w:w="851" w:type="dxa"/>
            <w:tcBorders>
              <w:top w:val="single" w:sz="4" w:space="0" w:color="auto"/>
            </w:tcBorders>
            <w:shd w:val="clear" w:color="auto" w:fill="auto"/>
            <w:vAlign w:val="center"/>
            <w:hideMark/>
          </w:tcPr>
          <w:p w14:paraId="49BD8850"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in pengguna dan operator</w:t>
            </w:r>
          </w:p>
        </w:tc>
      </w:tr>
      <w:tr w:rsidR="005A0ABA" w:rsidRPr="005A0ABA" w14:paraId="64E8F7C7" w14:textId="77777777" w:rsidTr="00583E86">
        <w:trPr>
          <w:trHeight w:val="300"/>
        </w:trPr>
        <w:tc>
          <w:tcPr>
            <w:tcW w:w="851" w:type="dxa"/>
            <w:shd w:val="clear" w:color="auto" w:fill="auto"/>
            <w:vAlign w:val="center"/>
            <w:hideMark/>
          </w:tcPr>
          <w:p w14:paraId="7853033C"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23B00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reset password menggunakan email</w:t>
            </w:r>
          </w:p>
        </w:tc>
      </w:tr>
      <w:tr w:rsidR="005A0ABA" w:rsidRPr="005A0ABA" w14:paraId="60EB1CFD" w14:textId="77777777" w:rsidTr="00583E86">
        <w:trPr>
          <w:trHeight w:val="300"/>
        </w:trPr>
        <w:tc>
          <w:tcPr>
            <w:tcW w:w="851" w:type="dxa"/>
            <w:shd w:val="clear" w:color="auto" w:fill="auto"/>
            <w:vAlign w:val="center"/>
            <w:hideMark/>
          </w:tcPr>
          <w:p w14:paraId="58768A92"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6AEF7D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verify-email</w:t>
            </w:r>
          </w:p>
        </w:tc>
        <w:tc>
          <w:tcPr>
            <w:tcW w:w="1134" w:type="dxa"/>
            <w:shd w:val="clear" w:color="auto" w:fill="auto"/>
            <w:vAlign w:val="center"/>
            <w:hideMark/>
          </w:tcPr>
          <w:p w14:paraId="116746D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4215FF2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email</w:t>
            </w:r>
          </w:p>
        </w:tc>
      </w:tr>
      <w:tr w:rsidR="005A0ABA" w:rsidRPr="005A0ABA" w14:paraId="483DAD25" w14:textId="77777777" w:rsidTr="00583E86">
        <w:trPr>
          <w:trHeight w:val="300"/>
        </w:trPr>
        <w:tc>
          <w:tcPr>
            <w:tcW w:w="851" w:type="dxa"/>
            <w:shd w:val="clear" w:color="auto" w:fill="auto"/>
            <w:vAlign w:val="center"/>
            <w:hideMark/>
          </w:tcPr>
          <w:p w14:paraId="36C4063B"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192FC3A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logout</w:t>
            </w:r>
          </w:p>
        </w:tc>
        <w:tc>
          <w:tcPr>
            <w:tcW w:w="1134" w:type="dxa"/>
            <w:shd w:val="clear" w:color="auto" w:fill="auto"/>
            <w:vAlign w:val="center"/>
            <w:hideMark/>
          </w:tcPr>
          <w:p w14:paraId="5870A1D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ngguna dan operator</w:t>
            </w:r>
          </w:p>
        </w:tc>
      </w:tr>
      <w:tr w:rsidR="005A0ABA" w:rsidRPr="005A0ABA" w14:paraId="2D52009A" w14:textId="77777777" w:rsidTr="00583E86">
        <w:trPr>
          <w:trHeight w:val="600"/>
        </w:trPr>
        <w:tc>
          <w:tcPr>
            <w:tcW w:w="851" w:type="dxa"/>
            <w:shd w:val="clear" w:color="auto" w:fill="auto"/>
            <w:vAlign w:val="center"/>
            <w:hideMark/>
          </w:tcPr>
          <w:p w14:paraId="012851C4"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02D58035"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update-profile</w:t>
            </w:r>
          </w:p>
        </w:tc>
        <w:tc>
          <w:tcPr>
            <w:tcW w:w="1134" w:type="dxa"/>
            <w:shd w:val="clear" w:color="auto" w:fill="auto"/>
            <w:vAlign w:val="center"/>
            <w:hideMark/>
          </w:tcPr>
          <w:p w14:paraId="53A426F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5B783339"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 profile nama, email, dan lainnya</w:t>
            </w:r>
          </w:p>
        </w:tc>
      </w:tr>
      <w:tr w:rsidR="005A0ABA" w:rsidRPr="005A0ABA" w14:paraId="18982632" w14:textId="77777777" w:rsidTr="00583E86">
        <w:trPr>
          <w:trHeight w:val="600"/>
        </w:trPr>
        <w:tc>
          <w:tcPr>
            <w:tcW w:w="851" w:type="dxa"/>
            <w:shd w:val="clear" w:color="auto" w:fill="auto"/>
            <w:vAlign w:val="center"/>
            <w:hideMark/>
          </w:tcPr>
          <w:p w14:paraId="3DEDE731"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6ACB151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avatar</w:t>
            </w:r>
          </w:p>
        </w:tc>
        <w:tc>
          <w:tcPr>
            <w:tcW w:w="1134" w:type="dxa"/>
            <w:shd w:val="clear" w:color="auto" w:fill="auto"/>
            <w:vAlign w:val="center"/>
            <w:hideMark/>
          </w:tcPr>
          <w:p w14:paraId="0BF43E5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583E86">
        <w:trPr>
          <w:trHeight w:val="600"/>
        </w:trPr>
        <w:tc>
          <w:tcPr>
            <w:tcW w:w="851" w:type="dxa"/>
            <w:shd w:val="clear" w:color="auto" w:fill="auto"/>
            <w:vAlign w:val="center"/>
            <w:hideMark/>
          </w:tcPr>
          <w:p w14:paraId="1FFE1E36" w14:textId="60C0604A"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72D9D37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avatar</w:t>
            </w:r>
          </w:p>
        </w:tc>
        <w:tc>
          <w:tcPr>
            <w:tcW w:w="1134" w:type="dxa"/>
            <w:shd w:val="clear" w:color="auto" w:fill="auto"/>
            <w:vAlign w:val="center"/>
            <w:hideMark/>
          </w:tcPr>
          <w:p w14:paraId="29931C08"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583E86">
        <w:trPr>
          <w:trHeight w:val="600"/>
        </w:trPr>
        <w:tc>
          <w:tcPr>
            <w:tcW w:w="851" w:type="dxa"/>
            <w:shd w:val="clear" w:color="auto" w:fill="auto"/>
            <w:vAlign w:val="center"/>
            <w:hideMark/>
          </w:tcPr>
          <w:p w14:paraId="39F71B8D"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7E8CE7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change-password</w:t>
            </w:r>
          </w:p>
        </w:tc>
        <w:tc>
          <w:tcPr>
            <w:tcW w:w="1134" w:type="dxa"/>
            <w:shd w:val="clear" w:color="auto" w:fill="auto"/>
            <w:vAlign w:val="center"/>
            <w:hideMark/>
          </w:tcPr>
          <w:p w14:paraId="194631D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password pengguna atau operator</w:t>
            </w:r>
          </w:p>
        </w:tc>
      </w:tr>
      <w:tr w:rsidR="005A0ABA" w:rsidRPr="005A0ABA" w14:paraId="6EE84EA2" w14:textId="77777777" w:rsidTr="00583E86">
        <w:trPr>
          <w:trHeight w:val="600"/>
        </w:trPr>
        <w:tc>
          <w:tcPr>
            <w:tcW w:w="851" w:type="dxa"/>
            <w:shd w:val="clear" w:color="auto" w:fill="auto"/>
            <w:vAlign w:val="center"/>
            <w:hideMark/>
          </w:tcPr>
          <w:p w14:paraId="5FBF588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4AB4314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my-access</w:t>
            </w:r>
          </w:p>
        </w:tc>
        <w:tc>
          <w:tcPr>
            <w:tcW w:w="1134" w:type="dxa"/>
            <w:shd w:val="clear" w:color="auto" w:fill="auto"/>
            <w:vAlign w:val="center"/>
            <w:hideMark/>
          </w:tcPr>
          <w:p w14:paraId="7DD40CE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4B008B2E"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r w:rsidR="005A0ABA" w:rsidRPr="005A0ABA" w14:paraId="357A1336" w14:textId="77777777" w:rsidTr="00583E86">
        <w:trPr>
          <w:trHeight w:val="600"/>
        </w:trPr>
        <w:tc>
          <w:tcPr>
            <w:tcW w:w="851" w:type="dxa"/>
            <w:shd w:val="clear" w:color="auto" w:fill="auto"/>
            <w:vAlign w:val="center"/>
            <w:hideMark/>
          </w:tcPr>
          <w:p w14:paraId="611D7E6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438748A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get-doors</w:t>
            </w:r>
          </w:p>
        </w:tc>
        <w:tc>
          <w:tcPr>
            <w:tcW w:w="1134" w:type="dxa"/>
            <w:shd w:val="clear" w:color="auto" w:fill="auto"/>
            <w:vAlign w:val="center"/>
            <w:hideMark/>
          </w:tcPr>
          <w:p w14:paraId="37FB059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1219F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926D56" w:rsidRPr="005A0ABA" w14:paraId="72243D1C" w14:textId="77777777" w:rsidTr="00583E86">
        <w:trPr>
          <w:trHeight w:val="600"/>
        </w:trPr>
        <w:tc>
          <w:tcPr>
            <w:tcW w:w="851" w:type="dxa"/>
            <w:shd w:val="clear" w:color="auto" w:fill="auto"/>
            <w:vAlign w:val="center"/>
          </w:tcPr>
          <w:p w14:paraId="43C0F0DE" w14:textId="7349450B" w:rsidR="00926D56" w:rsidRPr="003821B2" w:rsidRDefault="00926D56"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tcPr>
          <w:p w14:paraId="5BE5609E" w14:textId="318EC7C7" w:rsidR="00926D56" w:rsidRPr="003821B2" w:rsidRDefault="00926D56"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my-history</w:t>
            </w:r>
          </w:p>
        </w:tc>
        <w:tc>
          <w:tcPr>
            <w:tcW w:w="1134" w:type="dxa"/>
            <w:shd w:val="clear" w:color="auto" w:fill="auto"/>
            <w:vAlign w:val="center"/>
          </w:tcPr>
          <w:p w14:paraId="09B883CA" w14:textId="22A72920" w:rsidR="00926D56" w:rsidRPr="003821B2" w:rsidRDefault="00921953"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tcPr>
          <w:p w14:paraId="06A48F90" w14:textId="4E9A2F9C" w:rsidR="00926D56" w:rsidRPr="003821B2" w:rsidRDefault="00921953"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r w:rsidR="005A0ABA" w:rsidRPr="005A0ABA" w14:paraId="0CC4A613" w14:textId="77777777" w:rsidTr="00583E86">
        <w:trPr>
          <w:trHeight w:val="600"/>
        </w:trPr>
        <w:tc>
          <w:tcPr>
            <w:tcW w:w="851" w:type="dxa"/>
            <w:shd w:val="clear" w:color="auto" w:fill="auto"/>
            <w:vAlign w:val="center"/>
            <w:hideMark/>
          </w:tcPr>
          <w:p w14:paraId="273FBE3C"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5371BF7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verify-</w:t>
            </w:r>
            <w:r w:rsidRPr="003821B2">
              <w:rPr>
                <w:rFonts w:eastAsia="Times New Roman" w:cs="Times New Roman"/>
                <w:color w:val="000000"/>
                <w:szCs w:val="24"/>
                <w:lang w:val="en-US"/>
              </w:rPr>
              <w:lastRenderedPageBreak/>
              <w:t>access/{door_id}</w:t>
            </w:r>
          </w:p>
        </w:tc>
        <w:tc>
          <w:tcPr>
            <w:tcW w:w="1134" w:type="dxa"/>
            <w:shd w:val="clear" w:color="auto" w:fill="auto"/>
            <w:vAlign w:val="center"/>
            <w:hideMark/>
          </w:tcPr>
          <w:p w14:paraId="4DCA1C0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lastRenderedPageBreak/>
              <w:t xml:space="preserve">sanctum, </w:t>
            </w:r>
            <w:r w:rsidRPr="003821B2">
              <w:rPr>
                <w:rFonts w:eastAsia="Times New Roman" w:cs="Times New Roman"/>
                <w:color w:val="000000"/>
                <w:szCs w:val="24"/>
                <w:lang w:val="en-US"/>
              </w:rPr>
              <w:lastRenderedPageBreak/>
              <w:t>verified</w:t>
            </w:r>
          </w:p>
        </w:tc>
        <w:tc>
          <w:tcPr>
            <w:tcW w:w="3163" w:type="dxa"/>
            <w:shd w:val="clear" w:color="auto" w:fill="auto"/>
            <w:vAlign w:val="center"/>
            <w:hideMark/>
          </w:tcPr>
          <w:p w14:paraId="5DA136E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lastRenderedPageBreak/>
              <w:t xml:space="preserve">verifikasi akses dari kode QR </w:t>
            </w:r>
            <w:r w:rsidRPr="003821B2">
              <w:rPr>
                <w:rFonts w:eastAsia="Times New Roman" w:cs="Times New Roman"/>
                <w:color w:val="000000"/>
                <w:szCs w:val="24"/>
                <w:lang w:val="en-US"/>
              </w:rPr>
              <w:lastRenderedPageBreak/>
              <w:t>pintu</w:t>
            </w:r>
          </w:p>
        </w:tc>
      </w:tr>
      <w:tr w:rsidR="005A0ABA" w:rsidRPr="005A0ABA" w14:paraId="5A5C594D" w14:textId="77777777" w:rsidTr="00583E86">
        <w:trPr>
          <w:trHeight w:val="600"/>
        </w:trPr>
        <w:tc>
          <w:tcPr>
            <w:tcW w:w="851" w:type="dxa"/>
            <w:shd w:val="clear" w:color="auto" w:fill="auto"/>
            <w:vAlign w:val="center"/>
            <w:hideMark/>
          </w:tcPr>
          <w:p w14:paraId="6F23CC10"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lastRenderedPageBreak/>
              <w:t>POST</w:t>
            </w:r>
          </w:p>
        </w:tc>
        <w:tc>
          <w:tcPr>
            <w:tcW w:w="2790" w:type="dxa"/>
            <w:shd w:val="clear" w:color="auto" w:fill="auto"/>
            <w:vAlign w:val="center"/>
            <w:hideMark/>
          </w:tcPr>
          <w:p w14:paraId="4B5885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remote-access</w:t>
            </w:r>
          </w:p>
        </w:tc>
        <w:tc>
          <w:tcPr>
            <w:tcW w:w="1134" w:type="dxa"/>
            <w:shd w:val="clear" w:color="auto" w:fill="auto"/>
            <w:vAlign w:val="center"/>
            <w:hideMark/>
          </w:tcPr>
          <w:p w14:paraId="1E0A9EF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188250A4"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5A0ABA" w:rsidRPr="005A0ABA" w14:paraId="0A46AC2A" w14:textId="77777777" w:rsidTr="00583E86">
        <w:trPr>
          <w:trHeight w:val="300"/>
        </w:trPr>
        <w:tc>
          <w:tcPr>
            <w:tcW w:w="851" w:type="dxa"/>
            <w:shd w:val="clear" w:color="auto" w:fill="auto"/>
            <w:vAlign w:val="center"/>
            <w:hideMark/>
          </w:tcPr>
          <w:p w14:paraId="23DAC1E1"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1A4CA59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login</w:t>
            </w:r>
          </w:p>
        </w:tc>
        <w:tc>
          <w:tcPr>
            <w:tcW w:w="1134" w:type="dxa"/>
            <w:shd w:val="clear" w:color="auto" w:fill="auto"/>
            <w:vAlign w:val="center"/>
            <w:hideMark/>
          </w:tcPr>
          <w:p w14:paraId="097944F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0C574033"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in perangkat kunci pintu</w:t>
            </w:r>
          </w:p>
        </w:tc>
      </w:tr>
      <w:tr w:rsidR="005A0ABA" w:rsidRPr="005A0ABA" w14:paraId="5D79B7C3" w14:textId="77777777" w:rsidTr="00583E86">
        <w:trPr>
          <w:trHeight w:val="300"/>
        </w:trPr>
        <w:tc>
          <w:tcPr>
            <w:tcW w:w="851" w:type="dxa"/>
            <w:shd w:val="clear" w:color="auto" w:fill="auto"/>
            <w:vAlign w:val="center"/>
            <w:hideMark/>
          </w:tcPr>
          <w:p w14:paraId="54476D3F"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336E73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register</w:t>
            </w:r>
          </w:p>
        </w:tc>
        <w:tc>
          <w:tcPr>
            <w:tcW w:w="1134" w:type="dxa"/>
            <w:shd w:val="clear" w:color="auto" w:fill="auto"/>
            <w:vAlign w:val="center"/>
            <w:hideMark/>
          </w:tcPr>
          <w:p w14:paraId="7C524229"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7AC11CC5"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5A0ABA" w:rsidRPr="005A0ABA" w14:paraId="450DF445" w14:textId="77777777" w:rsidTr="00583E86">
        <w:trPr>
          <w:trHeight w:val="300"/>
        </w:trPr>
        <w:tc>
          <w:tcPr>
            <w:tcW w:w="851" w:type="dxa"/>
            <w:shd w:val="clear" w:color="auto" w:fill="auto"/>
            <w:vAlign w:val="center"/>
            <w:hideMark/>
          </w:tcPr>
          <w:p w14:paraId="218B99F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039E88A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logout</w:t>
            </w:r>
          </w:p>
        </w:tc>
        <w:tc>
          <w:tcPr>
            <w:tcW w:w="1134" w:type="dxa"/>
            <w:shd w:val="clear" w:color="auto" w:fill="auto"/>
            <w:vAlign w:val="center"/>
            <w:hideMark/>
          </w:tcPr>
          <w:p w14:paraId="73EE168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0FE4514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rangkat kunci pintu</w:t>
            </w:r>
          </w:p>
        </w:tc>
      </w:tr>
      <w:tr w:rsidR="005A0ABA" w:rsidRPr="005A0ABA" w14:paraId="7B2AD0AD" w14:textId="77777777" w:rsidTr="00583E86">
        <w:trPr>
          <w:trHeight w:val="300"/>
        </w:trPr>
        <w:tc>
          <w:tcPr>
            <w:tcW w:w="851" w:type="dxa"/>
            <w:shd w:val="clear" w:color="auto" w:fill="auto"/>
            <w:vAlign w:val="center"/>
            <w:hideMark/>
          </w:tcPr>
          <w:p w14:paraId="4360C3BF"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7242579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get-signature</w:t>
            </w:r>
          </w:p>
        </w:tc>
        <w:tc>
          <w:tcPr>
            <w:tcW w:w="1134" w:type="dxa"/>
            <w:shd w:val="clear" w:color="auto" w:fill="auto"/>
            <w:vAlign w:val="center"/>
            <w:hideMark/>
          </w:tcPr>
          <w:p w14:paraId="7626461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355AE5B3"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kode signature channel pusher</w:t>
            </w:r>
          </w:p>
        </w:tc>
      </w:tr>
      <w:tr w:rsidR="005A0ABA" w:rsidRPr="005A0ABA" w14:paraId="439063FF" w14:textId="77777777" w:rsidTr="00583E86">
        <w:trPr>
          <w:trHeight w:val="300"/>
        </w:trPr>
        <w:tc>
          <w:tcPr>
            <w:tcW w:w="851" w:type="dxa"/>
            <w:shd w:val="clear" w:color="auto" w:fill="auto"/>
            <w:vAlign w:val="center"/>
            <w:hideMark/>
          </w:tcPr>
          <w:p w14:paraId="34947615"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3E82D96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update-status</w:t>
            </w:r>
          </w:p>
        </w:tc>
        <w:tc>
          <w:tcPr>
            <w:tcW w:w="1134" w:type="dxa"/>
            <w:shd w:val="clear" w:color="auto" w:fill="auto"/>
            <w:vAlign w:val="center"/>
            <w:hideMark/>
          </w:tcPr>
          <w:p w14:paraId="3CDBDD4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59C3B1F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 status pintu</w:t>
            </w:r>
          </w:p>
        </w:tc>
      </w:tr>
      <w:tr w:rsidR="005A0ABA" w:rsidRPr="005A0ABA" w14:paraId="0C54D3D0" w14:textId="77777777" w:rsidTr="00583E86">
        <w:trPr>
          <w:trHeight w:val="300"/>
        </w:trPr>
        <w:tc>
          <w:tcPr>
            <w:tcW w:w="851" w:type="dxa"/>
            <w:tcBorders>
              <w:bottom w:val="single" w:sz="4" w:space="0" w:color="auto"/>
            </w:tcBorders>
            <w:shd w:val="clear" w:color="auto" w:fill="auto"/>
            <w:vAlign w:val="center"/>
            <w:hideMark/>
          </w:tcPr>
          <w:p w14:paraId="1558F7BE"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tcBorders>
              <w:bottom w:val="single" w:sz="4" w:space="0" w:color="auto"/>
            </w:tcBorders>
            <w:shd w:val="clear" w:color="auto" w:fill="auto"/>
            <w:vAlign w:val="center"/>
            <w:hideMark/>
          </w:tcPr>
          <w:p w14:paraId="1125002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alert</w:t>
            </w:r>
          </w:p>
        </w:tc>
        <w:tc>
          <w:tcPr>
            <w:tcW w:w="1134" w:type="dxa"/>
            <w:tcBorders>
              <w:bottom w:val="single" w:sz="4" w:space="0" w:color="auto"/>
            </w:tcBorders>
            <w:shd w:val="clear" w:color="auto" w:fill="auto"/>
            <w:vAlign w:val="center"/>
            <w:hideMark/>
          </w:tcPr>
          <w:p w14:paraId="5383A09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tcBorders>
              <w:bottom w:val="single" w:sz="4" w:space="0" w:color="auto"/>
            </w:tcBorders>
            <w:shd w:val="clear" w:color="auto" w:fill="auto"/>
            <w:vAlign w:val="center"/>
            <w:hideMark/>
          </w:tcPr>
          <w:p w14:paraId="7BB5E66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12E6EB67" w14:textId="77777777" w:rsidR="005A0ABA" w:rsidRDefault="005A0ABA" w:rsidP="0010726B"/>
    <w:p w14:paraId="0E5EA860" w14:textId="3CDAE33E" w:rsidR="0075481F" w:rsidRDefault="00796B8E" w:rsidP="00E469BE">
      <w:pPr>
        <w:ind w:firstLine="720"/>
      </w:pPr>
      <w:r>
        <w:t>Dapat dilihat pada tabel 3.1</w:t>
      </w:r>
      <w:r w:rsidR="006047CA">
        <w:t xml:space="preserve"> diatas, API terbagi menjadi 2 bagian yang ditandai dengan </w:t>
      </w:r>
      <w:r>
        <w:t>awalan (</w:t>
      </w:r>
      <w:r>
        <w:rPr>
          <w:i/>
        </w:rPr>
        <w:t>prefix</w:t>
      </w:r>
      <w:r>
        <w:t xml:space="preserve">) </w:t>
      </w:r>
      <w:r w:rsidR="006047CA">
        <w:t xml:space="preserve">“/api” dan “/door”. </w:t>
      </w:r>
      <w:r>
        <w:t>Awalan</w:t>
      </w:r>
      <w:r w:rsidR="006047CA">
        <w:t xml:space="preserve"> “/api” merupakan </w:t>
      </w:r>
      <w:r w:rsidR="006047CA" w:rsidRPr="00796B8E">
        <w:rPr>
          <w:i/>
        </w:rPr>
        <w:t>endpoint</w:t>
      </w:r>
      <w:r w:rsidR="006047CA">
        <w:t xml:space="preserve"> A</w:t>
      </w:r>
      <w:r w:rsidR="000858EC">
        <w:t>PI yang khusus ditujukan untuk p</w:t>
      </w:r>
      <w:r w:rsidR="006047CA">
        <w:t xml:space="preserve">enggunaan aplikasi mobile pengguna dan operator sedangkan </w:t>
      </w:r>
      <w:r>
        <w:t xml:space="preserve">awalan </w:t>
      </w:r>
      <w:r w:rsidR="006047CA">
        <w:t xml:space="preserve">“/door” merupakan API yang ditujukan untuk perangkat kunci IoT sehingga dengan menggunakan </w:t>
      </w:r>
      <w:r w:rsidR="00E469BE">
        <w:t>API yang terpisah maka API akan semakin terorganisir dengan baik.</w:t>
      </w:r>
    </w:p>
    <w:p w14:paraId="44A40FB9" w14:textId="7DEE8EBD" w:rsidR="00E469BE" w:rsidRDefault="00796B8E" w:rsidP="00E469BE">
      <w:pPr>
        <w:ind w:firstLine="720"/>
      </w:pPr>
      <w:r>
        <w:t>Pada tabel 3.1 juga terlihat b</w:t>
      </w:r>
      <w:r w:rsidR="00E469BE">
        <w:t xml:space="preserve">ahwa beberapa </w:t>
      </w:r>
      <w:r w:rsidR="00E469BE" w:rsidRPr="00796B8E">
        <w:rPr>
          <w:i/>
        </w:rPr>
        <w:t>endpoint</w:t>
      </w:r>
      <w:r w:rsidR="00E469BE">
        <w:t xml:space="preserve"> memerlukan autentikasi sanctum dan </w:t>
      </w:r>
      <w:r w:rsidR="00E469BE" w:rsidRPr="00796B8E">
        <w:rPr>
          <w:i/>
        </w:rPr>
        <w:t>verified</w:t>
      </w:r>
      <w:r w:rsidR="00E469BE">
        <w:t>. Autentikasi sanctum merupakan sebuah metode autentikasi berbasis token yang digunakan untuk mengamankan sumber</w:t>
      </w:r>
      <w:r>
        <w:t xml:space="preserve"> </w:t>
      </w:r>
      <w:r w:rsidR="00E469BE">
        <w:t xml:space="preserve">daya API dari </w:t>
      </w:r>
      <w:r w:rsidR="00E469BE" w:rsidRPr="00796B8E">
        <w:rPr>
          <w:i/>
        </w:rPr>
        <w:t>client</w:t>
      </w:r>
      <w:r w:rsidR="00E469BE">
        <w:t xml:space="preserve"> dengan hanya mengijinkan pengguna yang sudah terautentikasi yang dapat mengakses API tersebut. Sedangkan </w:t>
      </w:r>
      <w:r w:rsidR="00E469BE" w:rsidRPr="00796B8E">
        <w:rPr>
          <w:i/>
        </w:rPr>
        <w:t>verified</w:t>
      </w:r>
      <w:r w:rsidR="00E469BE">
        <w:t xml:space="preserve"> merupakan autentikasi tambahan yang digunakan untuk memastikan bahwa client (pengguna dan operator) sudah melakukan verifikasi email sehingga dapat meningkatkan keamanan API.</w:t>
      </w:r>
    </w:p>
    <w:p w14:paraId="5DCABBF7" w14:textId="77777777" w:rsidR="006047CA" w:rsidRDefault="006047CA" w:rsidP="0010726B"/>
    <w:p w14:paraId="7B1593B7" w14:textId="27FD1D39" w:rsidR="004E6B71" w:rsidRDefault="00092325" w:rsidP="004E6B71">
      <w:pPr>
        <w:pStyle w:val="SubBabIIIIII"/>
      </w:pPr>
      <w:r>
        <w:t xml:space="preserve">API </w:t>
      </w:r>
      <w:r w:rsidR="004E6B71" w:rsidRPr="00A45B22">
        <w:rPr>
          <w:i/>
        </w:rPr>
        <w:t>Login</w:t>
      </w:r>
    </w:p>
    <w:p w14:paraId="796D1BDE" w14:textId="6F0E4A32"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yang dikirimkan, </w:t>
      </w:r>
      <w:r>
        <w:t xml:space="preserve">API </w:t>
      </w:r>
      <w:r w:rsidRPr="00A45B22">
        <w:rPr>
          <w:i/>
        </w:rPr>
        <w:t>login</w:t>
      </w:r>
      <w:r>
        <w:t xml:space="preserve"> juga </w:t>
      </w:r>
      <w:r w:rsidR="00A45B22">
        <w:t>memeriksa</w:t>
      </w:r>
      <w:r>
        <w:t xml:space="preserve"> apakah</w:t>
      </w:r>
      <w:r w:rsidR="003D566A">
        <w:t xml:space="preserve"> pengguna dan operator sudah melakukan verifiaksi email, jika belum maka </w:t>
      </w:r>
      <w:r w:rsidR="003D566A" w:rsidRPr="00A45B22">
        <w:rPr>
          <w:i/>
        </w:rPr>
        <w:t>login</w:t>
      </w:r>
      <w:r w:rsidR="003D566A">
        <w:t xml:space="preserve"> akan tertahan </w:t>
      </w:r>
      <w:r w:rsidR="003D566A">
        <w:lastRenderedPageBreak/>
        <w:t>sampai pengguna melalukan verifikasi email. Diagram fungsi log</w:t>
      </w:r>
      <w:r w:rsidR="00FB4361">
        <w:t>in dapat dilihat pada gambar 3.4</w:t>
      </w:r>
      <w:r w:rsidR="003D566A">
        <w:t xml:space="preserve"> dibawah.</w:t>
      </w:r>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28">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207C8751" w:rsidR="003D566A" w:rsidRDefault="007F0B2C" w:rsidP="007F0B2C">
      <w:pPr>
        <w:pStyle w:val="LabelGambar"/>
        <w:rPr>
          <w:i/>
        </w:rPr>
      </w:pPr>
      <w:r>
        <w:t>Gambar 3.</w:t>
      </w:r>
      <w:fldSimple w:instr=" SEQ Gambar_3. \* ARABIC ">
        <w:r w:rsidR="008756C1">
          <w:rPr>
            <w:noProof/>
          </w:rPr>
          <w:t>4</w:t>
        </w:r>
      </w:fldSimple>
      <w:r>
        <w:t xml:space="preserve"> </w:t>
      </w:r>
      <w:r w:rsidRPr="007F0B2C">
        <w:rPr>
          <w:i/>
        </w:rPr>
        <w:t>Sequence</w:t>
      </w:r>
      <w:r w:rsidRPr="00232DFE">
        <w:t xml:space="preserve"> Diagram</w:t>
      </w:r>
      <w:r>
        <w:t xml:space="preserve"> API</w:t>
      </w:r>
      <w:r w:rsidRPr="00232DFE">
        <w:t xml:space="preserve"> </w:t>
      </w:r>
      <w:r w:rsidRPr="007F0B2C">
        <w:rPr>
          <w:i/>
        </w:rPr>
        <w:t>Login</w:t>
      </w:r>
    </w:p>
    <w:p w14:paraId="1EFB0F09" w14:textId="77777777" w:rsidR="007F0B2C" w:rsidRDefault="007F0B2C" w:rsidP="007F0B2C">
      <w:pPr>
        <w:pStyle w:val="LabelGambar"/>
      </w:pPr>
    </w:p>
    <w:p w14:paraId="1CC61CC6" w14:textId="35BEA7D7" w:rsidR="00221F66" w:rsidRDefault="00376DC3" w:rsidP="005E06BD">
      <w:pPr>
        <w:ind w:firstLine="720"/>
      </w:pPr>
      <w:r>
        <w:t xml:space="preserve">API </w:t>
      </w:r>
      <w:r w:rsidR="00221F66" w:rsidRPr="00A635F2">
        <w:rPr>
          <w:i/>
        </w:rPr>
        <w:t>login</w:t>
      </w:r>
      <w:r w:rsidR="00221F66">
        <w:t xml:space="preserve"> dimulai oleh </w:t>
      </w:r>
      <w:r w:rsidR="00221F66" w:rsidRPr="00A635F2">
        <w:rPr>
          <w:i/>
        </w:rPr>
        <w:t>client</w:t>
      </w:r>
      <w:r w:rsidR="00221F66">
        <w:t xml:space="preserve">, </w:t>
      </w:r>
      <w:r w:rsidR="00221F66" w:rsidRPr="00A635F2">
        <w:rPr>
          <w:i/>
        </w:rPr>
        <w:t>client</w:t>
      </w:r>
      <w:r w:rsidR="00221F66">
        <w:t xml:space="preserve"> akan 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api</w:t>
      </w:r>
      <w:r w:rsidR="00221F66">
        <w:t xml:space="preserve">/login” kemudian </w:t>
      </w:r>
      <w:r w:rsidR="00221F66" w:rsidRPr="00A635F2">
        <w:rPr>
          <w:i/>
        </w:rPr>
        <w:t>route</w:t>
      </w:r>
      <w:r w:rsidR="00221F66">
        <w:t xml:space="preserve"> akan memanggil fungsi </w:t>
      </w:r>
      <w:r w:rsidR="00221F66" w:rsidRPr="00A635F2">
        <w:rPr>
          <w:i/>
        </w:rPr>
        <w:t>login</w:t>
      </w:r>
      <w:r w:rsidR="00221F66">
        <w:t xml:space="preserve"> di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jika cocok maka kontroler akan membuat token menggunakan modul sanctum.</w:t>
      </w:r>
      <w:r w:rsidR="00387E05">
        <w:t xml:space="preserve"> </w:t>
      </w:r>
      <w:r w:rsidR="00387E05" w:rsidRPr="00387E05">
        <w:t>Sanctum adalah sebuah paket autentikasi dan autorisasi yang disediakan oleh Laravel</w:t>
      </w:r>
      <w:r w:rsidR="00387E05">
        <w:t xml:space="preserve"> yang </w:t>
      </w:r>
      <w:r w:rsidR="00387E05" w:rsidRPr="00387E05">
        <w:t>dirancang untuk memudahkan implementasi otentikasi API yang sederhana namun aman pada aplikasi Laravel.</w:t>
      </w:r>
      <w:r w:rsidR="00387E05">
        <w:t xml:space="preserve"> Setelah mendapatkan token kemudian kontroler akan mengembalikan token tersebut disertai dengan </w:t>
      </w:r>
      <w:r w:rsidR="00A635F2">
        <w:t xml:space="preserve">data </w:t>
      </w:r>
      <w:r w:rsidR="00387E05" w:rsidRPr="00A635F2">
        <w:rPr>
          <w:i/>
        </w:rPr>
        <w:t>client</w:t>
      </w:r>
      <w:r w:rsidR="00387E05">
        <w:t xml:space="preserve"> seperti nama, email, nomor hp dan lain sebagainya. Jika terdeteksi </w:t>
      </w:r>
      <w:r w:rsidR="00387E05" w:rsidRPr="00A635F2">
        <w:rPr>
          <w:i/>
        </w:rPr>
        <w:t>client</w:t>
      </w:r>
      <w:r w:rsidR="00387E05">
        <w:t xml:space="preserve"> belum malakukan verifikasi email maka kontroler akan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387E05">
        <w:t xml:space="preserve">kan kode terkesebut ke email </w:t>
      </w:r>
      <w:r w:rsidR="00387E05" w:rsidRPr="00A635F2">
        <w:rPr>
          <w:i/>
        </w:rPr>
        <w:t>client</w:t>
      </w:r>
      <w:r w:rsidR="00206FBC">
        <w:t>. Jika autentika</w:t>
      </w:r>
      <w:r w:rsidR="00AC6828">
        <w:t>s</w:t>
      </w:r>
      <w:r w:rsidR="00206FBC">
        <w:t xml:space="preserve">i yang dilakukan gagal, maka kontroler akan mengembalikan respon error ke </w:t>
      </w:r>
      <w:r w:rsidR="00206FBC" w:rsidRPr="00A635F2">
        <w:rPr>
          <w:i/>
        </w:rPr>
        <w:t>client</w:t>
      </w:r>
      <w:r w:rsidR="00206FBC">
        <w:t>.</w:t>
      </w:r>
    </w:p>
    <w:p w14:paraId="05D0C021" w14:textId="01A22F0D" w:rsidR="004E6B71" w:rsidRDefault="00376DC3" w:rsidP="004E6B71">
      <w:pPr>
        <w:pStyle w:val="SubBabIIIIII"/>
      </w:pPr>
      <w:r>
        <w:lastRenderedPageBreak/>
        <w:t>API</w:t>
      </w:r>
      <w:r w:rsidR="004E6B71">
        <w:t xml:space="preserve"> </w:t>
      </w:r>
      <w:r w:rsidR="004E6B71" w:rsidRPr="00FB4361">
        <w:rPr>
          <w:i/>
        </w:rPr>
        <w:t>Logout</w:t>
      </w:r>
    </w:p>
    <w:p w14:paraId="6081DFA8" w14:textId="1ADEE7FC"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376DC3">
        <w:t>pengguna dan operator</w:t>
      </w:r>
      <w:r w:rsidR="00AC6828">
        <w:t xml:space="preserve"> </w:t>
      </w:r>
      <w:r>
        <w:t>dengan cara menghapu</w:t>
      </w:r>
      <w:r w:rsidR="00376DC3">
        <w:t>s semua token yang dimilikinya</w:t>
      </w:r>
      <w:r>
        <w:t>.</w:t>
      </w:r>
      <w:r w:rsidR="00AC6828">
        <w:t xml:space="preserve"> Diagram dari </w:t>
      </w:r>
      <w:r w:rsidR="00376DC3">
        <w:t>API</w:t>
      </w:r>
      <w:r w:rsidR="00AC6828">
        <w:t xml:space="preserve"> </w:t>
      </w:r>
      <w:r w:rsidR="00AC6828" w:rsidRPr="00FB4361">
        <w:rPr>
          <w:i/>
        </w:rPr>
        <w:t>logout</w:t>
      </w:r>
      <w:r w:rsidR="00AC6828">
        <w:t xml:space="preserve"> dapat dilihat pada gambar </w:t>
      </w:r>
      <w:r w:rsidR="005B7555">
        <w:t>3.5</w:t>
      </w:r>
      <w:r w:rsidR="00AC6828">
        <w:t xml:space="preserve"> dibawah.</w:t>
      </w:r>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29">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7D0EE240" w:rsidR="00AC6828" w:rsidRDefault="005B7555" w:rsidP="005B7555">
      <w:pPr>
        <w:pStyle w:val="LabelGambar"/>
        <w:rPr>
          <w:i/>
        </w:rPr>
      </w:pPr>
      <w:r w:rsidRPr="005B7555">
        <w:rPr>
          <w:b/>
        </w:rPr>
        <w:t>Gambar 3.</w:t>
      </w:r>
      <w:r w:rsidRPr="005B7555">
        <w:rPr>
          <w:b/>
        </w:rPr>
        <w:fldChar w:fldCharType="begin"/>
      </w:r>
      <w:r w:rsidRPr="005B7555">
        <w:rPr>
          <w:b/>
        </w:rPr>
        <w:instrText xml:space="preserve"> SEQ Gambar_3. \* ARABIC </w:instrText>
      </w:r>
      <w:r w:rsidRPr="005B7555">
        <w:rPr>
          <w:b/>
        </w:rPr>
        <w:fldChar w:fldCharType="separate"/>
      </w:r>
      <w:r w:rsidR="008756C1">
        <w:rPr>
          <w:b/>
          <w:noProof/>
        </w:rPr>
        <w:t>5</w:t>
      </w:r>
      <w:r w:rsidRPr="005B7555">
        <w:rPr>
          <w:b/>
        </w:rPr>
        <w:fldChar w:fldCharType="end"/>
      </w:r>
      <w:r>
        <w:t xml:space="preserve"> </w:t>
      </w:r>
      <w:r w:rsidRPr="005B7555">
        <w:rPr>
          <w:i/>
        </w:rPr>
        <w:t>Sequence</w:t>
      </w:r>
      <w:r w:rsidRPr="00420C6B">
        <w:t xml:space="preserve"> Diagram </w:t>
      </w:r>
      <w:r>
        <w:t xml:space="preserve">API </w:t>
      </w:r>
      <w:r w:rsidRPr="005B7555">
        <w:rPr>
          <w:i/>
        </w:rPr>
        <w:t>Logout</w:t>
      </w:r>
    </w:p>
    <w:p w14:paraId="3F0AA863" w14:textId="77777777" w:rsidR="005B7555" w:rsidRDefault="005B7555" w:rsidP="005B7555">
      <w:pPr>
        <w:pStyle w:val="LabelGambar"/>
      </w:pPr>
    </w:p>
    <w:p w14:paraId="5E5E5EAD" w14:textId="42E1BFB8" w:rsidR="00AC6828" w:rsidRDefault="005B7555" w:rsidP="00AC6828">
      <w:pPr>
        <w:ind w:firstLine="720"/>
      </w:pPr>
      <w:r>
        <w:t>Pada gambar 3.5</w:t>
      </w:r>
      <w:r w:rsidR="00376DC3">
        <w:t xml:space="preserve"> diatas, sebuah metode</w:t>
      </w:r>
      <w:r w:rsidR="00AC6828">
        <w:t xml:space="preserve"> </w:t>
      </w:r>
      <w:r w:rsidR="00AC6828" w:rsidRPr="005B7555">
        <w:rPr>
          <w:i/>
        </w:rPr>
        <w:t>logout</w:t>
      </w:r>
      <w:r w:rsidR="00AC6828">
        <w:t xml:space="preserve"> didalam kontroler akan dipanggil oleh </w:t>
      </w:r>
      <w:r w:rsidR="00AC6828" w:rsidRPr="005B7555">
        <w:rPr>
          <w:i/>
        </w:rPr>
        <w:t>route</w:t>
      </w:r>
      <w:r w:rsidR="00AC6828">
        <w:t xml:space="preserve"> jika ada client yang melakukan </w:t>
      </w:r>
      <w:r w:rsidR="00AC6828" w:rsidRPr="00CB764B">
        <w:rPr>
          <w:i/>
        </w:rPr>
        <w:t>request</w:t>
      </w:r>
      <w:r w:rsidR="00AC6828">
        <w:t xml:space="preserve"> ke </w:t>
      </w:r>
      <w:r w:rsidR="00AC6828" w:rsidRPr="005B7555">
        <w:rPr>
          <w:i/>
        </w:rPr>
        <w:t>endpoint</w:t>
      </w:r>
      <w:r w:rsidR="00AC6828">
        <w:t xml:space="preserve"> “</w:t>
      </w:r>
      <w:r w:rsidR="00D15221">
        <w:t>/api</w:t>
      </w:r>
      <w:r w:rsidR="00AC6828">
        <w:t xml:space="preserve">/logout”. Kemudian kontroler akan menghapus token dari client sesuai dengan token yang dilampirkan di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an melindungi privasi pengguna. Dengan menghapus token saat klien keluar atau log out, sistem dapat 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E6B71">
      <w:pPr>
        <w:pStyle w:val="SubBabIIIIII"/>
      </w:pPr>
      <w:r>
        <w:t>API</w:t>
      </w:r>
      <w:r w:rsidR="004E6B71">
        <w:t xml:space="preserve"> Verifikasi Email</w:t>
      </w:r>
    </w:p>
    <w:p w14:paraId="72E17979" w14:textId="3115A6F0" w:rsidR="009644E9" w:rsidRDefault="00376DC3" w:rsidP="009644E9">
      <w:pPr>
        <w:ind w:firstLine="720"/>
      </w:pPr>
      <w:r>
        <w:t>API</w:t>
      </w:r>
      <w:r w:rsidR="009644E9">
        <w:t xml:space="preserve"> verifikasi email digunakan untuk memastikan bahwa </w:t>
      </w:r>
      <w:r>
        <w:t>pengguna dan operator</w:t>
      </w:r>
      <w:r w:rsidR="009644E9">
        <w:t xml:space="preserve"> memiliki email yang valid dan aktif</w:t>
      </w:r>
      <w:r w:rsidR="0022177E">
        <w:t xml:space="preserve">, dengan adanya verifikasi email maka </w:t>
      </w:r>
      <w:r w:rsidR="009644E9">
        <w:t xml:space="preserve">akan meningkatkan keamanan dengan hanya mengijinkan </w:t>
      </w:r>
      <w:r>
        <w:t>pengguna dan operator</w:t>
      </w:r>
      <w:r w:rsidR="009644E9">
        <w:t xml:space="preserve"> yang terpercaya untuk mengakses sumber daya yang ada. </w:t>
      </w:r>
      <w:r w:rsidR="0022177E">
        <w:t>Verifikasi email dilakukan dengan cara mengirimkan kode OTP (</w:t>
      </w:r>
      <w:r w:rsidR="0022177E" w:rsidRPr="0022177E">
        <w:rPr>
          <w:i/>
        </w:rPr>
        <w:t>One Time Password</w:t>
      </w:r>
      <w:r w:rsidR="0022177E">
        <w:t xml:space="preserve">) ke email yang telah didaftarkan. </w:t>
      </w:r>
      <w:r w:rsidR="009644E9">
        <w:t xml:space="preserve">Diagram dari </w:t>
      </w:r>
      <w:r>
        <w:t>API</w:t>
      </w:r>
      <w:r w:rsidR="009644E9">
        <w:t xml:space="preserve"> verifikasi ema</w:t>
      </w:r>
      <w:r w:rsidR="005E06BD">
        <w:t>il dapat dilihat pada gambar 3.6</w:t>
      </w:r>
      <w:r w:rsidR="009644E9">
        <w:t xml:space="preserve"> dibawah.</w:t>
      </w:r>
    </w:p>
    <w:p w14:paraId="49A689EF" w14:textId="32AEC1AA" w:rsidR="009644E9" w:rsidRDefault="009644E9" w:rsidP="009644E9">
      <w:pPr>
        <w:jc w:val="center"/>
      </w:pPr>
      <w:r>
        <w:rPr>
          <w:noProof/>
          <w:lang w:val="en-US"/>
        </w:rPr>
        <w:lastRenderedPageBreak/>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0">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8727DF9" w:rsidR="009644E9" w:rsidRDefault="00C01AFD" w:rsidP="00C01AFD">
      <w:pPr>
        <w:pStyle w:val="LabelGambar"/>
      </w:pPr>
      <w:r w:rsidRPr="00C01AFD">
        <w:rPr>
          <w:b/>
        </w:rPr>
        <w:t>Gambar 3.</w:t>
      </w:r>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8756C1">
        <w:rPr>
          <w:b/>
          <w:noProof/>
        </w:rPr>
        <w:t>6</w:t>
      </w:r>
      <w:r w:rsidR="004B6151" w:rsidRPr="00C01AFD">
        <w:rPr>
          <w:b/>
        </w:rPr>
        <w:fldChar w:fldCharType="end"/>
      </w:r>
      <w:r>
        <w:t xml:space="preserve"> </w:t>
      </w:r>
      <w:r w:rsidR="004B6151">
        <w:t xml:space="preserve"> </w:t>
      </w:r>
      <w:r w:rsidR="004B6151" w:rsidRPr="00C01AFD">
        <w:rPr>
          <w:i/>
        </w:rPr>
        <w:t>Sequence</w:t>
      </w:r>
      <w:r w:rsidR="004B6151" w:rsidRPr="000F58F8">
        <w:t xml:space="preserve"> Diagram </w:t>
      </w:r>
      <w:r>
        <w:t xml:space="preserve">API </w:t>
      </w:r>
      <w:r w:rsidR="004B6151" w:rsidRPr="000F58F8">
        <w:t>Verifikasi Email</w:t>
      </w:r>
    </w:p>
    <w:p w14:paraId="0127D4E8" w14:textId="77777777" w:rsidR="00C01AFD" w:rsidRDefault="00C01AFD" w:rsidP="00C01AFD">
      <w:pPr>
        <w:pStyle w:val="LabelGambar"/>
      </w:pPr>
    </w:p>
    <w:p w14:paraId="7185898F" w14:textId="79677E43" w:rsidR="009644E9" w:rsidRDefault="005E06BD" w:rsidP="009644E9">
      <w:pPr>
        <w:ind w:firstLine="720"/>
      </w:pPr>
      <w:r>
        <w:t>Pada gambar 3.6</w:t>
      </w:r>
      <w:r w:rsidR="009644E9">
        <w:t xml:space="preserve"> diatas dapat dilihat bahwa pengguna melakukan verifikasi email dengan mengirimkan kode OTP yang sudah diterima melalui email disertai dengan detail client seperti id, nama da</w:t>
      </w:r>
      <w:r w:rsidR="00376DC3">
        <w:t>n email ke endpoint “</w:t>
      </w:r>
      <w:r w:rsidR="00D15221">
        <w:t>/api</w:t>
      </w:r>
      <w:r w:rsidR="00376DC3">
        <w:t>/verify</w:t>
      </w:r>
      <w:r w:rsidR="009644E9">
        <w:t>-email”, kemudian pada kontroler akan memeriksa kode yang diterima dengan kode yang tersimpan pada tabel otps, jika cocok dan masih aktif maka kontroler akan memperbarui status client menjadi terverifikasi</w:t>
      </w:r>
      <w:r w:rsidR="00376DC3">
        <w:t xml:space="preserve"> dan menghapus kode otp</w:t>
      </w:r>
      <w:r w:rsidR="007401EB">
        <w:t xml:space="preserve"> yang lama kemudian mengembalikan respon berhasil. Jika kode salah </w:t>
      </w:r>
      <w:r w:rsidR="00376DC3">
        <w:t>a</w:t>
      </w:r>
      <w:r w:rsidR="007401EB">
        <w:t>tau sudah kadaluarsa maka kontroller akan mengembalikan respon error.</w:t>
      </w:r>
    </w:p>
    <w:p w14:paraId="5CF54D62" w14:textId="77777777" w:rsidR="009644E9" w:rsidRDefault="009644E9" w:rsidP="009644E9"/>
    <w:p w14:paraId="44DC3C2A" w14:textId="51EC201A" w:rsidR="004E6B71" w:rsidRDefault="00376DC3" w:rsidP="004E6B71">
      <w:pPr>
        <w:pStyle w:val="SubBabIIIIII"/>
      </w:pPr>
      <w:r>
        <w:t>API</w:t>
      </w:r>
      <w:r w:rsidR="004E6B71">
        <w:t xml:space="preserve"> Reset </w:t>
      </w:r>
      <w:r w:rsidR="004E6B71" w:rsidRPr="00E65287">
        <w:rPr>
          <w:i/>
        </w:rPr>
        <w:t>Password</w:t>
      </w:r>
    </w:p>
    <w:p w14:paraId="16145B36" w14:textId="3D44FD55" w:rsidR="00E65287" w:rsidRDefault="00E65287" w:rsidP="007401EB">
      <w:pPr>
        <w:ind w:firstLine="720"/>
        <w:rPr>
          <w:rFonts w:ascii="Segoe UI" w:hAnsi="Segoe UI" w:cs="Segoe UI"/>
          <w:color w:val="D1D5DB"/>
          <w:shd w:val="clear" w:color="auto" w:fill="444654"/>
        </w:rPr>
      </w:pPr>
      <w:r w:rsidRPr="00E65287">
        <w:t xml:space="preserve">API reset </w:t>
      </w:r>
      <w:r w:rsidRPr="00E65287">
        <w:rPr>
          <w:i/>
        </w:rPr>
        <w:t>password</w:t>
      </w:r>
      <w:r w:rsidRPr="00E65287">
        <w:t xml:space="preserve"> adalah fitur penting dalam sistem keamanan yang memungkinkan pengguna dan operator untuk mengatasi masalah lupa </w:t>
      </w:r>
      <w:r w:rsidRPr="00E65287">
        <w:rPr>
          <w:i/>
        </w:rPr>
        <w:t>password</w:t>
      </w:r>
      <w:r w:rsidRPr="00E65287">
        <w:t xml:space="preserve"> dengan cepat dan mudah. Dengan menggunakan API ini, </w:t>
      </w:r>
      <w:r>
        <w:t>pengguna dan operator</w:t>
      </w:r>
      <w:r w:rsidRPr="00E65287">
        <w:t xml:space="preserve"> dapat menghindari kehilangan akses akun dan data yang berharga.</w:t>
      </w:r>
    </w:p>
    <w:p w14:paraId="5D7B0ECA" w14:textId="429AE551" w:rsidR="002B284D" w:rsidRDefault="00376DC3" w:rsidP="007401EB">
      <w:pPr>
        <w:ind w:firstLine="720"/>
      </w:pPr>
      <w:r>
        <w:t>API</w:t>
      </w:r>
      <w:r w:rsidR="007401EB">
        <w:t xml:space="preserve"> reset </w:t>
      </w:r>
      <w:r w:rsidR="007401EB" w:rsidRPr="00E65287">
        <w:rPr>
          <w:i/>
        </w:rPr>
        <w:t>password</w:t>
      </w:r>
      <w:r w:rsidR="007401EB">
        <w:t xml:space="preserve"> digunakan oleh </w:t>
      </w:r>
      <w:r>
        <w:t>pengguna dan operator</w:t>
      </w:r>
      <w:r w:rsidR="007401EB">
        <w:t xml:space="preserve"> untuk m</w:t>
      </w:r>
      <w:r>
        <w:t xml:space="preserve">emperbarui </w:t>
      </w:r>
      <w:r w:rsidRPr="00E65287">
        <w:rPr>
          <w:i/>
        </w:rPr>
        <w:t>password</w:t>
      </w:r>
      <w:r>
        <w:t xml:space="preserve"> jika meraka</w:t>
      </w:r>
      <w:r w:rsidR="007401EB">
        <w:t xml:space="preserve"> lupa dengan cara memasukkan email yang sudah terdaftar dan menggunakan </w:t>
      </w:r>
      <w:r w:rsidR="007401EB" w:rsidRPr="00E65287">
        <w:rPr>
          <w:i/>
        </w:rPr>
        <w:t>link</w:t>
      </w:r>
      <w:r w:rsidR="007401EB">
        <w:t xml:space="preserve"> yang telah dikirimkan ke email untuk memperbarui </w:t>
      </w:r>
      <w:r w:rsidR="007401EB" w:rsidRPr="00E65287">
        <w:rPr>
          <w:i/>
        </w:rPr>
        <w:t>password</w:t>
      </w:r>
      <w:r w:rsidR="007401EB">
        <w:t xml:space="preserve">. Diagram dari </w:t>
      </w:r>
      <w:r>
        <w:t>API</w:t>
      </w:r>
      <w:r w:rsidR="007401EB">
        <w:t xml:space="preserve"> reset </w:t>
      </w:r>
      <w:r w:rsidR="007401EB" w:rsidRPr="00E65287">
        <w:rPr>
          <w:i/>
        </w:rPr>
        <w:t>password</w:t>
      </w:r>
      <w:r w:rsidR="007401EB">
        <w:t xml:space="preserve"> dapat dilihat pada gambar </w:t>
      </w:r>
      <w:r w:rsidR="004B6151">
        <w:t>3.7</w:t>
      </w:r>
      <w:r w:rsidR="007401EB">
        <w:t xml:space="preserve"> dibawah.</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31">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4A452449" w:rsidR="007401EB" w:rsidRDefault="00E65287" w:rsidP="00E65287">
      <w:pPr>
        <w:pStyle w:val="LabelGambar"/>
        <w:rPr>
          <w:i/>
        </w:rPr>
      </w:pPr>
      <w:r w:rsidRPr="00E65287">
        <w:rPr>
          <w:b/>
        </w:rPr>
        <w:t>Gambar 3.</w:t>
      </w:r>
      <w:r w:rsidRPr="00E65287">
        <w:rPr>
          <w:b/>
        </w:rPr>
        <w:fldChar w:fldCharType="begin"/>
      </w:r>
      <w:r w:rsidRPr="00E65287">
        <w:rPr>
          <w:b/>
        </w:rPr>
        <w:instrText xml:space="preserve"> SEQ Gambar_3. \* ARABIC </w:instrText>
      </w:r>
      <w:r w:rsidRPr="00E65287">
        <w:rPr>
          <w:b/>
        </w:rPr>
        <w:fldChar w:fldCharType="separate"/>
      </w:r>
      <w:r w:rsidR="008756C1">
        <w:rPr>
          <w:b/>
          <w:noProof/>
        </w:rPr>
        <w:t>7</w:t>
      </w:r>
      <w:r w:rsidRPr="00E65287">
        <w:rPr>
          <w:b/>
        </w:rPr>
        <w:fldChar w:fldCharType="end"/>
      </w:r>
      <w:r>
        <w:t xml:space="preserve"> </w:t>
      </w:r>
      <w:r w:rsidRPr="00E65287">
        <w:rPr>
          <w:i/>
        </w:rPr>
        <w:t>Sequence</w:t>
      </w:r>
      <w:r w:rsidRPr="0002407E">
        <w:t xml:space="preserve"> Diagram</w:t>
      </w:r>
      <w:r>
        <w:t xml:space="preserve"> API</w:t>
      </w:r>
      <w:r w:rsidRPr="0002407E">
        <w:t xml:space="preserve"> Reset </w:t>
      </w:r>
      <w:r w:rsidRPr="00E65287">
        <w:rPr>
          <w:i/>
        </w:rPr>
        <w:t>Password</w:t>
      </w:r>
    </w:p>
    <w:p w14:paraId="598DE699" w14:textId="77777777" w:rsidR="00E65287" w:rsidRDefault="00E65287" w:rsidP="00E65287">
      <w:pPr>
        <w:pStyle w:val="LabelGambar"/>
      </w:pPr>
    </w:p>
    <w:p w14:paraId="236F7B6F" w14:textId="7E52259D" w:rsidR="00CB0EED" w:rsidRDefault="004B6151" w:rsidP="003518AB">
      <w:pPr>
        <w:ind w:firstLine="720"/>
      </w:pPr>
      <w:r>
        <w:t>Pada gambar 3.7</w:t>
      </w:r>
      <w:r w:rsidR="003518AB" w:rsidRPr="003518AB">
        <w:t xml:space="preserve"> di atas, proses reset </w:t>
      </w:r>
      <w:r w:rsidR="003518AB" w:rsidRPr="003518AB">
        <w:rPr>
          <w:i/>
        </w:rPr>
        <w:t>password</w:t>
      </w:r>
      <w:r w:rsidR="003518AB" w:rsidRPr="003518AB">
        <w:t xml:space="preserve"> menggunakan metode yang terstruktur dan efisien. </w:t>
      </w:r>
      <w:r w:rsidR="003518AB" w:rsidRPr="003518AB">
        <w:rPr>
          <w:i/>
        </w:rPr>
        <w:t>Client</w:t>
      </w:r>
      <w:r w:rsidR="003518AB" w:rsidRPr="003518AB">
        <w:t xml:space="preserve"> memulai proses ini dengan melakukan permintaan (</w:t>
      </w:r>
      <w:r w:rsidR="003518AB" w:rsidRPr="003518AB">
        <w:rPr>
          <w:i/>
        </w:rPr>
        <w:t>request</w:t>
      </w:r>
      <w:r w:rsidR="003518AB" w:rsidRPr="003518AB">
        <w:t xml:space="preserve">) ke </w:t>
      </w:r>
      <w:r w:rsidR="003518AB" w:rsidRPr="003518AB">
        <w:rPr>
          <w:i/>
        </w:rPr>
        <w:t>endpoint</w:t>
      </w:r>
      <w:r w:rsidR="003518AB" w:rsidRPr="003518AB">
        <w:t xml:space="preserve"> "/api/reset-password" pada </w:t>
      </w:r>
      <w:r w:rsidR="003518AB" w:rsidRPr="003518AB">
        <w:rPr>
          <w:i/>
        </w:rPr>
        <w:t>server</w:t>
      </w:r>
      <w:r w:rsidR="003518AB" w:rsidRPr="003518AB">
        <w:t xml:space="preserve">. Permintaan ini berisi data email yang sudah terdaftar sebagai parameter </w:t>
      </w:r>
      <w:r w:rsidR="003518AB">
        <w:t>supaya</w:t>
      </w:r>
      <w:r w:rsidR="003518AB" w:rsidRPr="003518AB">
        <w:t xml:space="preserve"> </w:t>
      </w:r>
      <w:r w:rsidR="003518AB" w:rsidRPr="003518AB">
        <w:rPr>
          <w:i/>
        </w:rPr>
        <w:t>server</w:t>
      </w:r>
      <w:r w:rsidR="003518AB" w:rsidRPr="003518AB">
        <w:t xml:space="preserve"> dapat mengidentifikasi akun yang akan direset </w:t>
      </w:r>
      <w:r w:rsidR="003518AB" w:rsidRPr="003518AB">
        <w:rPr>
          <w:i/>
        </w:rPr>
        <w:t>password</w:t>
      </w:r>
      <w:r w:rsidR="003518AB" w:rsidRPr="003518AB">
        <w:t xml:space="preserve">-nya. </w:t>
      </w:r>
    </w:p>
    <w:p w14:paraId="4FF43C22" w14:textId="704DB9AA" w:rsidR="003518AB" w:rsidRPr="003518AB" w:rsidRDefault="006519CC" w:rsidP="008F16DA">
      <w:pPr>
        <w:ind w:firstLine="720"/>
      </w:pPr>
      <w:r w:rsidRPr="006519CC">
        <w:t xml:space="preserve">Setelah </w:t>
      </w:r>
      <w:r w:rsidR="00882196">
        <w:t>permintaan tersebut diterima maka</w:t>
      </w:r>
      <w:r w:rsidRPr="006519CC">
        <w:t xml:space="preserve"> kontroler pada sisi server akan mengeksekusi sebuah fungsi khusus yang telah disediakan oleh Laravel. Fungsi </w:t>
      </w:r>
      <w:r w:rsidR="00882196">
        <w:t>tersebut</w:t>
      </w:r>
      <w:r w:rsidRPr="006519CC">
        <w:t xml:space="preserve"> bertugas untuk mengirimkan </w:t>
      </w:r>
      <w:r w:rsidRPr="006519CC">
        <w:rPr>
          <w:i/>
        </w:rPr>
        <w:t>link</w:t>
      </w:r>
      <w:r w:rsidRPr="006519CC">
        <w:t xml:space="preserve"> reset password ke alamat email yang diberikan </w:t>
      </w:r>
      <w:r w:rsidR="00882196">
        <w:t xml:space="preserve">oleh </w:t>
      </w:r>
      <w:r w:rsidR="00882196" w:rsidRPr="00882196">
        <w:rPr>
          <w:i/>
        </w:rPr>
        <w:t>client</w:t>
      </w:r>
      <w:r w:rsidRPr="006519CC">
        <w:t>. Proses pengiriman email ini dapat pengguna</w:t>
      </w:r>
      <w:r w:rsidR="00882196">
        <w:t xml:space="preserve">an </w:t>
      </w:r>
      <w:r w:rsidR="00F71892">
        <w:t>layanan email eksternal seperti</w:t>
      </w:r>
      <w:r w:rsidR="00882196">
        <w:t xml:space="preserve"> </w:t>
      </w:r>
      <w:r w:rsidRPr="006519CC">
        <w:t xml:space="preserve">SMTP yang telah dikonfigurasi </w:t>
      </w:r>
      <w:r w:rsidR="00882196">
        <w:t xml:space="preserve">pada </w:t>
      </w:r>
      <w:r w:rsidR="00882196" w:rsidRPr="00882196">
        <w:rPr>
          <w:i/>
        </w:rPr>
        <w:t>server</w:t>
      </w:r>
      <w:r w:rsidRPr="006519CC">
        <w:t>.</w:t>
      </w:r>
      <w:r>
        <w:t xml:space="preserve"> </w:t>
      </w:r>
      <w:r w:rsidRPr="006519CC">
        <w:t xml:space="preserve">Jika email </w:t>
      </w:r>
      <w:r w:rsidR="00882196">
        <w:t>berhasil terkirim dengan sukses maka</w:t>
      </w:r>
      <w:r w:rsidRPr="006519CC">
        <w:t xml:space="preserve"> k</w:t>
      </w:r>
      <w:r>
        <w:t>ontroler akan memberikan respon</w:t>
      </w:r>
      <w:r w:rsidRPr="006519CC">
        <w:t xml:space="preserve"> ke client berupa pe</w:t>
      </w:r>
      <w:r>
        <w:t xml:space="preserve">san berhasil. </w:t>
      </w:r>
      <w:r w:rsidRPr="006519CC">
        <w:t xml:space="preserve">Pesan ini memberitahukan bahwa email reset </w:t>
      </w:r>
      <w:r w:rsidRPr="00882196">
        <w:rPr>
          <w:i/>
        </w:rPr>
        <w:t>password</w:t>
      </w:r>
      <w:r w:rsidRPr="006519CC">
        <w:t xml:space="preserve"> telah berhasil dikirim dan pengguna dapat segera memeriksa kotak masuk email mereka untuk melanju</w:t>
      </w:r>
      <w:r w:rsidRPr="006519CC">
        <w:rPr>
          <w:lang w:val="en-US"/>
        </w:rPr>
        <w:t xml:space="preserve">tkan </w:t>
      </w:r>
      <w:r>
        <w:rPr>
          <w:lang w:val="en-US"/>
        </w:rPr>
        <w:t>proses selanjutnya</w:t>
      </w:r>
      <w:r w:rsidRPr="006519CC">
        <w:rPr>
          <w:lang w:val="en-US"/>
        </w:rPr>
        <w:t>.</w:t>
      </w:r>
      <w:r w:rsidR="008F16DA" w:rsidRPr="008F16DA">
        <w:t xml:space="preserve"> Namun, dalam beberapa situasi, pengiriman email mungkin mengalami kegagalan. Misalnya, alamat email yang diberikan tidak valid, terjadi gangguan jaringan, atau layanan email eksternal mengalami masalah. Jika hal ini terjadi, kontroler akan memberikan respon error </w:t>
      </w:r>
      <w:r w:rsidR="00882196">
        <w:t>ke</w:t>
      </w:r>
      <w:r w:rsidR="008F16DA" w:rsidRPr="008F16DA">
        <w:t xml:space="preserve"> client. Pesan error ini berisi informasi yang relevan tentang masalah yang terjadi, sehingga pengguna atau operator dapat </w:t>
      </w:r>
      <w:r w:rsidR="00E85145">
        <w:t>mengetahui</w:t>
      </w:r>
      <w:r w:rsidR="008F16DA" w:rsidRPr="008F16DA">
        <w:t xml:space="preserve"> penyebabnya.</w:t>
      </w:r>
    </w:p>
    <w:p w14:paraId="6CF20F9F" w14:textId="4C490542" w:rsidR="00A42D35" w:rsidRDefault="00A42D35" w:rsidP="00A42D35">
      <w:pPr>
        <w:pStyle w:val="SubBabIIIIII"/>
      </w:pPr>
      <w:r>
        <w:lastRenderedPageBreak/>
        <w:t>API Ganti Password</w:t>
      </w:r>
    </w:p>
    <w:p w14:paraId="633EC7CC" w14:textId="379F0392" w:rsidR="00E10318" w:rsidRDefault="00E10318" w:rsidP="00112F54">
      <w:pPr>
        <w:ind w:firstLine="720"/>
      </w:pPr>
      <w:r>
        <w:t xml:space="preserve">API ganti password digunakan oleh pengguna dan operator untuk mengganti password mereka melalui aplikasi mobile. </w:t>
      </w:r>
      <w:r w:rsidR="00112F54">
        <w:t xml:space="preserve">Berbeda dengan reset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pengguna tanpa melalui link yang dikirimkan ke email. Diagram dari API ganti passwo</w:t>
      </w:r>
      <w:r w:rsidR="005E4E75">
        <w:t>rd dalap dilihat pada gambar 3.8</w:t>
      </w:r>
      <w:r w:rsidR="00112F54">
        <w:t xml:space="preserve"> dibawah.</w:t>
      </w:r>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32">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251C06FE" w:rsidR="00112F54" w:rsidRDefault="004E66A3" w:rsidP="004E66A3">
      <w:pPr>
        <w:pStyle w:val="LabelGambar"/>
      </w:pPr>
      <w:r w:rsidRPr="004E66A3">
        <w:rPr>
          <w:b/>
        </w:rPr>
        <w:t>Gambar 3.</w:t>
      </w:r>
      <w:r w:rsidRPr="004E66A3">
        <w:rPr>
          <w:b/>
        </w:rPr>
        <w:fldChar w:fldCharType="begin"/>
      </w:r>
      <w:r w:rsidRPr="004E66A3">
        <w:rPr>
          <w:b/>
        </w:rPr>
        <w:instrText xml:space="preserve"> SEQ Gambar_3. \* ARABIC </w:instrText>
      </w:r>
      <w:r w:rsidRPr="004E66A3">
        <w:rPr>
          <w:b/>
        </w:rPr>
        <w:fldChar w:fldCharType="separate"/>
      </w:r>
      <w:r w:rsidR="008756C1">
        <w:rPr>
          <w:b/>
          <w:noProof/>
        </w:rPr>
        <w:t>8</w:t>
      </w:r>
      <w:r w:rsidRPr="004E66A3">
        <w:rPr>
          <w:b/>
        </w:rPr>
        <w:fldChar w:fldCharType="end"/>
      </w:r>
      <w:r>
        <w:t xml:space="preserve"> </w:t>
      </w:r>
      <w:r w:rsidRPr="004E66A3">
        <w:rPr>
          <w:i/>
        </w:rPr>
        <w:t>Sequence</w:t>
      </w:r>
      <w:r w:rsidRPr="00F046ED">
        <w:t xml:space="preserve"> Diagram </w:t>
      </w:r>
      <w:r>
        <w:t xml:space="preserve">API </w:t>
      </w:r>
      <w:r w:rsidRPr="00F046ED">
        <w:t>Ganti Password</w:t>
      </w:r>
    </w:p>
    <w:p w14:paraId="3F450767" w14:textId="77777777" w:rsidR="004E66A3" w:rsidRDefault="004E66A3" w:rsidP="004E66A3">
      <w:pPr>
        <w:pStyle w:val="LabelGambar"/>
      </w:pPr>
    </w:p>
    <w:p w14:paraId="7E862F1C" w14:textId="37AC0D36" w:rsidR="00112F54" w:rsidRDefault="0032203D" w:rsidP="0032203D">
      <w:pPr>
        <w:ind w:firstLine="720"/>
      </w:pPr>
      <w:r>
        <w:t xml:space="preserve">Dapat dilihat pada gambar </w:t>
      </w:r>
      <w:r w:rsidR="005E4E75">
        <w:t>3.8</w:t>
      </w:r>
      <w:r>
        <w:t xml:space="preserve"> diatas, untuk mengganti </w:t>
      </w:r>
      <w:r w:rsidRPr="005E4E75">
        <w:rPr>
          <w:i/>
        </w:rPr>
        <w:t>password</w:t>
      </w:r>
      <w:r>
        <w:t xml:space="preserve"> pertama client mengirimkan permintaan ganti password ke enpoint “</w:t>
      </w:r>
      <w:r w:rsidR="00D15221">
        <w:t>/api</w:t>
      </w:r>
      <w:r>
        <w:t xml:space="preserve">/change-password” dengan mengirimkan </w:t>
      </w:r>
      <w:r w:rsidRPr="005E4E75">
        <w:rPr>
          <w:i/>
        </w:rPr>
        <w:t>password</w:t>
      </w:r>
      <w:r>
        <w:t xml:space="preserve"> lama, </w:t>
      </w:r>
      <w:r w:rsidRPr="005E4E75">
        <w:rPr>
          <w:i/>
        </w:rPr>
        <w:t>password</w:t>
      </w:r>
      <w:r>
        <w:t xml:space="preserve"> baru dan konfirmasi </w:t>
      </w:r>
      <w:r w:rsidRPr="005E4E75">
        <w:rPr>
          <w:i/>
        </w:rPr>
        <w:t>password</w:t>
      </w:r>
      <w:r>
        <w:t xml:space="preserve"> baru, kemudian didalam kontroler </w:t>
      </w:r>
      <w:r w:rsidRPr="005E4E75">
        <w:rPr>
          <w:i/>
        </w:rPr>
        <w:t>password</w:t>
      </w:r>
      <w:r>
        <w:t xml:space="preserve"> lama yang dikirimkan akan dicocokkan dengan </w:t>
      </w:r>
      <w:r w:rsidRPr="005E4E75">
        <w:rPr>
          <w:i/>
        </w:rPr>
        <w:t>password</w:t>
      </w:r>
      <w:r>
        <w:t xml:space="preserve"> client sekarang dengan menggunakan fungsi Hash. Fungsi Hash merupakan sebuah fungsi yang disediakan oleh laravel yang digunakan untuk pengolahan data yang berkaitan dengan enkripsi. Jika kedua </w:t>
      </w:r>
      <w:r w:rsidRPr="005E4E75">
        <w:rPr>
          <w:i/>
        </w:rPr>
        <w:t>password</w:t>
      </w:r>
      <w:r>
        <w:t xml:space="preserve"> cocok maka </w:t>
      </w:r>
      <w:r w:rsidR="00E0775A">
        <w:t xml:space="preserve">kontroler akan memperbarui </w:t>
      </w:r>
      <w:r w:rsidR="00E0775A" w:rsidRPr="005E4E75">
        <w:rPr>
          <w:i/>
        </w:rPr>
        <w:t>password</w:t>
      </w:r>
      <w:r w:rsidR="00E0775A">
        <w:t xml:space="preserve"> pada tabel users dan mengmbalikan respon berhasil, jika </w:t>
      </w:r>
      <w:r w:rsidR="00E0775A" w:rsidRPr="005E4E75">
        <w:rPr>
          <w:i/>
        </w:rPr>
        <w:t>password</w:t>
      </w:r>
      <w:r w:rsidR="00E0775A">
        <w:t xml:space="preserve"> tidak sesuai maka kontroler akan mengembalikan respon error.</w:t>
      </w:r>
    </w:p>
    <w:p w14:paraId="7CCA2E11" w14:textId="77777777" w:rsidR="00112F54" w:rsidRDefault="00112F54" w:rsidP="00112F54">
      <w:pPr>
        <w:jc w:val="center"/>
      </w:pPr>
    </w:p>
    <w:p w14:paraId="08D7724F" w14:textId="5BEE5DBF" w:rsidR="00A42D35" w:rsidRDefault="00AA658A" w:rsidP="00A42D35">
      <w:pPr>
        <w:pStyle w:val="SubBabIIIIII"/>
      </w:pPr>
      <w:r>
        <w:t xml:space="preserve">API </w:t>
      </w:r>
      <w:r w:rsidR="00A42D35">
        <w:t>Ganti Profil</w:t>
      </w:r>
    </w:p>
    <w:p w14:paraId="28C210DD" w14:textId="47E195DA" w:rsidR="00E0775A" w:rsidRDefault="00E0775A" w:rsidP="00E0775A">
      <w:pPr>
        <w:ind w:firstLine="720"/>
      </w:pPr>
      <w:r>
        <w:t xml:space="preserve">API ganti profil digunakan untuk mengganti </w:t>
      </w:r>
      <w:r w:rsidR="006A23F8">
        <w:t>data</w:t>
      </w:r>
      <w:r>
        <w:t xml:space="preserve"> pengguna dan operator seperti nama, email, nomor hp dan lain sebagainya melalui aplikasi </w:t>
      </w:r>
      <w:r w:rsidRPr="006A23F8">
        <w:rPr>
          <w:i/>
        </w:rPr>
        <w:t>mobile</w:t>
      </w:r>
      <w:r>
        <w:t>. Diagram dari API ganti pro</w:t>
      </w:r>
      <w:r w:rsidR="00D259BF">
        <w:t>fil dapat dilihat pada gamabr 3.9</w:t>
      </w:r>
      <w:r>
        <w:t xml:space="preserve"> dibawah.</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33">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753E0BED" w:rsidR="000B70BA" w:rsidRDefault="006A23F8" w:rsidP="006A23F8">
      <w:pPr>
        <w:pStyle w:val="LabelGambar"/>
      </w:pPr>
      <w:r w:rsidRPr="006A23F8">
        <w:rPr>
          <w:b/>
        </w:rPr>
        <w:t>Gambar 3.</w:t>
      </w:r>
      <w:r w:rsidRPr="006A23F8">
        <w:rPr>
          <w:b/>
        </w:rPr>
        <w:fldChar w:fldCharType="begin"/>
      </w:r>
      <w:r w:rsidRPr="006A23F8">
        <w:rPr>
          <w:b/>
        </w:rPr>
        <w:instrText xml:space="preserve"> SEQ Gambar_3. \* ARABIC </w:instrText>
      </w:r>
      <w:r w:rsidRPr="006A23F8">
        <w:rPr>
          <w:b/>
        </w:rPr>
        <w:fldChar w:fldCharType="separate"/>
      </w:r>
      <w:r w:rsidR="008756C1">
        <w:rPr>
          <w:b/>
          <w:noProof/>
        </w:rPr>
        <w:t>9</w:t>
      </w:r>
      <w:r w:rsidRPr="006A23F8">
        <w:rPr>
          <w:b/>
        </w:rPr>
        <w:fldChar w:fldCharType="end"/>
      </w:r>
      <w:r>
        <w:t xml:space="preserve"> </w:t>
      </w:r>
      <w:r w:rsidRPr="006A23F8">
        <w:rPr>
          <w:i/>
        </w:rPr>
        <w:t>Sequence</w:t>
      </w:r>
      <w:r w:rsidRPr="00042D85">
        <w:t xml:space="preserve"> Diagram </w:t>
      </w:r>
      <w:r>
        <w:t xml:space="preserve">API </w:t>
      </w:r>
      <w:r w:rsidRPr="00042D85">
        <w:t>Ganti Profil</w:t>
      </w:r>
    </w:p>
    <w:p w14:paraId="2FD674B2" w14:textId="77777777" w:rsidR="00D259BF" w:rsidRDefault="00D259BF" w:rsidP="006A23F8">
      <w:pPr>
        <w:pStyle w:val="LabelGambar"/>
      </w:pPr>
    </w:p>
    <w:p w14:paraId="76955DD6" w14:textId="1F74475A" w:rsidR="000B70BA" w:rsidRDefault="000B70BA" w:rsidP="000B70BA">
      <w:pPr>
        <w:ind w:firstLine="720"/>
      </w:pPr>
      <w:r>
        <w:t xml:space="preserve">Dapat dilihat pada gambar </w:t>
      </w:r>
      <w:r w:rsidR="00D259BF">
        <w:t>3.9</w:t>
      </w:r>
      <w:r>
        <w:t xml:space="preserve"> diatas, unttuk mengganti profil pertama penguna atau operator mengirim</w:t>
      </w:r>
      <w:r w:rsidR="00D15221">
        <w:t>kan</w:t>
      </w:r>
      <w:r w:rsidR="00D259BF">
        <w:t xml:space="preserve"> data</w:t>
      </w:r>
      <w:r w:rsidR="00D15221">
        <w:t xml:space="preserve"> profil mereka ke enpoint “/api/</w:t>
      </w:r>
      <w:r>
        <w:t xml:space="preserve">update-profile” kemudian didalam kontroler data yang telah terima </w:t>
      </w:r>
      <w:r w:rsidR="00D259BF">
        <w:t>a</w:t>
      </w:r>
      <w:r>
        <w:t xml:space="preserve">kan dimasukkan kedalam tabel </w:t>
      </w:r>
      <w:r w:rsidRPr="00D259BF">
        <w:rPr>
          <w:i/>
        </w:rPr>
        <w:t>users</w:t>
      </w:r>
      <w:r>
        <w:t xml:space="preserve"> untuk memperbarui profil dan terakhir kontroler mengembalikan respon bahwa profil berhasil dirubah.</w:t>
      </w:r>
    </w:p>
    <w:p w14:paraId="73A5AC2B" w14:textId="77777777" w:rsidR="000B70BA" w:rsidRDefault="000B70BA" w:rsidP="000B70BA"/>
    <w:p w14:paraId="285B9689" w14:textId="2075D7A4" w:rsidR="00A42D35" w:rsidRDefault="00AA658A" w:rsidP="00A42D35">
      <w:pPr>
        <w:pStyle w:val="SubBabIIIIII"/>
      </w:pPr>
      <w:r>
        <w:t>API Lihat</w:t>
      </w:r>
      <w:r w:rsidR="00A42D35">
        <w:t xml:space="preserve"> Avatar</w:t>
      </w:r>
    </w:p>
    <w:p w14:paraId="4604479E" w14:textId="70675F20" w:rsidR="00CC203E" w:rsidRDefault="000B70BA" w:rsidP="006A23F8">
      <w:pPr>
        <w:ind w:firstLine="720"/>
      </w:pPr>
      <w:r>
        <w:t>API lihat avatar digunakan untuk mendapatkan gambar avatar (foto profil) dari pengguna dan operator untuk ditampilkan didala</w:t>
      </w:r>
      <w:r w:rsidR="00CC203E">
        <w:t>m</w:t>
      </w:r>
      <w:r>
        <w:t xml:space="preserve"> aplikasi mobile.</w:t>
      </w:r>
      <w:r w:rsidR="00CC203E">
        <w:t xml:space="preserve"> Diagram dari API lihat avatar dapat dilihat p</w:t>
      </w:r>
      <w:r w:rsidR="00FB6BA3">
        <w:t>a</w:t>
      </w:r>
      <w:r w:rsidR="00CC203E">
        <w:t>da gamb</w:t>
      </w:r>
      <w:r w:rsidR="002E4232">
        <w:t>ar 3.10</w:t>
      </w:r>
      <w:r w:rsidR="00CC203E">
        <w:t xml:space="preserve"> dibawah.</w:t>
      </w: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34">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45C55E48" w:rsidR="00FB6BA3" w:rsidRDefault="00FB6BA3" w:rsidP="00FB6BA3">
      <w:pPr>
        <w:pStyle w:val="LabelGambar"/>
      </w:pPr>
      <w:r w:rsidRPr="00FB6BA3">
        <w:rPr>
          <w:b/>
        </w:rPr>
        <w:t>Gambar 3.</w:t>
      </w:r>
      <w:r w:rsidRPr="00FB6BA3">
        <w:rPr>
          <w:b/>
        </w:rPr>
        <w:fldChar w:fldCharType="begin"/>
      </w:r>
      <w:r w:rsidRPr="00FB6BA3">
        <w:rPr>
          <w:b/>
        </w:rPr>
        <w:instrText xml:space="preserve"> SEQ Gambar_3. \* ARABIC </w:instrText>
      </w:r>
      <w:r w:rsidRPr="00FB6BA3">
        <w:rPr>
          <w:b/>
        </w:rPr>
        <w:fldChar w:fldCharType="separate"/>
      </w:r>
      <w:r w:rsidR="008756C1">
        <w:rPr>
          <w:b/>
          <w:noProof/>
        </w:rPr>
        <w:t>10</w:t>
      </w:r>
      <w:r w:rsidRPr="00FB6BA3">
        <w:rPr>
          <w:b/>
        </w:rPr>
        <w:fldChar w:fldCharType="end"/>
      </w:r>
      <w:r>
        <w:t xml:space="preserve"> </w:t>
      </w:r>
      <w:r w:rsidRPr="0058001E">
        <w:rPr>
          <w:i/>
        </w:rPr>
        <w:t>Sequence</w:t>
      </w:r>
      <w:r w:rsidRPr="00437F6C">
        <w:t xml:space="preserve"> Diagram </w:t>
      </w:r>
      <w:r>
        <w:t xml:space="preserve">API </w:t>
      </w:r>
      <w:r w:rsidRPr="00437F6C">
        <w:t>Lihat Avatar</w:t>
      </w:r>
    </w:p>
    <w:p w14:paraId="1F8418B7" w14:textId="40F6078F" w:rsidR="00CC203E" w:rsidRDefault="00CC203E" w:rsidP="001A5821">
      <w:pPr>
        <w:ind w:firstLine="720"/>
      </w:pPr>
      <w:r>
        <w:lastRenderedPageBreak/>
        <w:t xml:space="preserve">Dapat dilihat pada gambar </w:t>
      </w:r>
      <w:r w:rsidR="002E4232">
        <w:t>3.10</w:t>
      </w:r>
      <w:r>
        <w:t xml:space="preserve"> diatas, untuk mendapatkan gambar avatar pertama pengguna atau operator melakukan </w:t>
      </w:r>
      <w:r w:rsidR="002E4232">
        <w:t>permintaan data</w:t>
      </w:r>
      <w:r>
        <w:t xml:space="preserve"> avatar melalui endpoint “</w:t>
      </w:r>
      <w:r w:rsidR="00D15221">
        <w:t>/api</w:t>
      </w:r>
      <w:r>
        <w:t>/avatar” kemudian kontrole</w:t>
      </w:r>
      <w:r w:rsidR="001A5821">
        <w:t>r akan mengambil gam</w:t>
      </w:r>
      <w:r>
        <w:t xml:space="preserve">bar avatar didalam </w:t>
      </w:r>
      <w:r w:rsidR="002E4232">
        <w:t>penyimpanan Laravel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laravel untuk melakukan peyimpana file seperti gambar, log dan berkas lainnya, dengan menggunakan </w:t>
      </w:r>
      <w:r w:rsidR="001A5821" w:rsidRPr="002E4232">
        <w:rPr>
          <w:i/>
        </w:rPr>
        <w:t>storage</w:t>
      </w:r>
      <w:r w:rsidR="001A5821">
        <w:t xml:space="preserve"> kita bisa mengatur si</w:t>
      </w:r>
      <w:r w:rsidR="002E4232">
        <w:t>a</w:t>
      </w:r>
      <w:r w:rsidR="001A5821">
        <w:t>pa saja yang boleh mengakses penyimpanan tersebut sehingga lebih aman. Jika file telah ditemukan maka kontroler akan mengembalikan respon file dan jika tidak ditemukan maka kontroler akan mengembalikan nilai 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A42D35">
      <w:pPr>
        <w:pStyle w:val="SubBabIIIIII"/>
      </w:pPr>
      <w:r>
        <w:t>API Ganti Avatar</w:t>
      </w:r>
    </w:p>
    <w:p w14:paraId="266CD2C5" w14:textId="5FE042BC" w:rsidR="001A5821" w:rsidRDefault="0014207F" w:rsidP="0014207F">
      <w:pPr>
        <w:ind w:firstLine="720"/>
      </w:pPr>
      <w:r>
        <w:t>API ganti avatar digunakan untuk mengganti gambar avatar pengguna atau operator, pengguna dapat mengganti gambar avatar melalui aplikasi mobile. Diagarm dari API ganti avat</w:t>
      </w:r>
      <w:r w:rsidR="00AB64ED">
        <w:t>ar dapat dilihat pada gambar 3.11</w:t>
      </w:r>
      <w:r>
        <w:t xml:space="preserve"> dibawah.</w:t>
      </w:r>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35">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685BEDA5" w:rsidR="0014207F" w:rsidRDefault="0058001E" w:rsidP="0058001E">
      <w:pPr>
        <w:pStyle w:val="LabelGambar"/>
      </w:pPr>
      <w:r w:rsidRPr="0058001E">
        <w:rPr>
          <w:b/>
        </w:rPr>
        <w:t>Gambar 3.</w:t>
      </w:r>
      <w:r w:rsidRPr="0058001E">
        <w:rPr>
          <w:b/>
        </w:rPr>
        <w:fldChar w:fldCharType="begin"/>
      </w:r>
      <w:r w:rsidRPr="0058001E">
        <w:rPr>
          <w:b/>
        </w:rPr>
        <w:instrText xml:space="preserve"> SEQ Gambar_3. \* ARABIC </w:instrText>
      </w:r>
      <w:r w:rsidRPr="0058001E">
        <w:rPr>
          <w:b/>
        </w:rPr>
        <w:fldChar w:fldCharType="separate"/>
      </w:r>
      <w:r w:rsidR="008756C1">
        <w:rPr>
          <w:b/>
          <w:noProof/>
        </w:rPr>
        <w:t>11</w:t>
      </w:r>
      <w:r w:rsidRPr="0058001E">
        <w:rPr>
          <w:b/>
        </w:rPr>
        <w:fldChar w:fldCharType="end"/>
      </w:r>
      <w:r>
        <w:t xml:space="preserve"> </w:t>
      </w:r>
      <w:r w:rsidRPr="0058001E">
        <w:rPr>
          <w:i/>
        </w:rPr>
        <w:t>Sequence</w:t>
      </w:r>
      <w:r w:rsidRPr="004A5B6F">
        <w:t xml:space="preserve"> Diagram </w:t>
      </w:r>
      <w:r>
        <w:t xml:space="preserve">API </w:t>
      </w:r>
      <w:r w:rsidRPr="004A5B6F">
        <w:t>Ganti Avatar</w:t>
      </w:r>
    </w:p>
    <w:p w14:paraId="2E71F1C3" w14:textId="77777777" w:rsidR="0058001E" w:rsidRDefault="0058001E" w:rsidP="0058001E">
      <w:pPr>
        <w:pStyle w:val="LabelGambar"/>
      </w:pPr>
    </w:p>
    <w:p w14:paraId="5D1799A0" w14:textId="5057CABD" w:rsidR="00467788" w:rsidRDefault="004E783C" w:rsidP="00467788">
      <w:pPr>
        <w:ind w:firstLine="720"/>
      </w:pPr>
      <w:r>
        <w:t>Dapat dilihat pada gam</w:t>
      </w:r>
      <w:r w:rsidR="0014207F">
        <w:t>b</w:t>
      </w:r>
      <w:r>
        <w:t>a</w:t>
      </w:r>
      <w:r w:rsidR="0014207F">
        <w:t xml:space="preserve">r </w:t>
      </w:r>
      <w:r w:rsidR="00AB64ED">
        <w:t>3.11</w:t>
      </w:r>
      <w:r w:rsidR="0014207F">
        <w:t xml:space="preserve"> diatas, untuk mengganti avatar pertama pengguna atau oper</w:t>
      </w:r>
      <w:r w:rsidR="00AB64ED">
        <w:t>ator</w:t>
      </w:r>
      <w:r w:rsidR="0014207F">
        <w:t xml:space="preserve"> akan mengir</w:t>
      </w:r>
      <w:r w:rsidR="00F04888">
        <w:t>imakan file avatar yang baru mel</w:t>
      </w:r>
      <w:r w:rsidR="0014207F">
        <w:t xml:space="preserve">alui </w:t>
      </w:r>
      <w:r w:rsidR="0014207F" w:rsidRPr="00AB64ED">
        <w:rPr>
          <w:i/>
        </w:rPr>
        <w:t>endpoint</w:t>
      </w:r>
      <w:r w:rsidR="00F04888">
        <w:t xml:space="preserve"> “</w:t>
      </w:r>
      <w:r w:rsidR="00D15221">
        <w:t>/api</w:t>
      </w:r>
      <w:r w:rsidR="00F04888">
        <w:t xml:space="preserve">/update-avatar”,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xml:space="preserve">, kemudian file avatar yang baru akan disesuaikan namanya sesuai dengan format </w:t>
      </w:r>
      <w:r w:rsidR="00467788" w:rsidRPr="00AB64ED">
        <w:rPr>
          <w:i/>
        </w:rPr>
        <w:t>server</w:t>
      </w:r>
      <w:r w:rsidR="00467788">
        <w:t>, setelah nama</w:t>
      </w:r>
      <w:r w:rsidR="00AB64ED">
        <w:t>nya diganti</w:t>
      </w:r>
      <w:r w:rsidR="00467788">
        <w:t xml:space="preserve"> kemudian file akan disimpan didalam </w:t>
      </w:r>
      <w:r w:rsidR="00467788" w:rsidRPr="00AB64ED">
        <w:rPr>
          <w:i/>
        </w:rPr>
        <w:t>storage</w:t>
      </w:r>
      <w:r w:rsidR="00467788">
        <w:t xml:space="preserve"> dan kontroler juga akan memperbarui nama avatar didalam tabel </w:t>
      </w:r>
      <w:r w:rsidR="00467788" w:rsidRPr="00AB64ED">
        <w:rPr>
          <w:i/>
        </w:rPr>
        <w:t>users</w:t>
      </w:r>
      <w:r w:rsidR="00467788">
        <w:t>, terakhir kontor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A42D35">
      <w:pPr>
        <w:pStyle w:val="SubBabIIIIII"/>
      </w:pPr>
      <w:r>
        <w:t>API Verifikasi Akses</w:t>
      </w:r>
    </w:p>
    <w:p w14:paraId="1D09B33F" w14:textId="072E0042" w:rsidR="00467788" w:rsidRDefault="00467788" w:rsidP="00467788">
      <w:pPr>
        <w:ind w:firstLine="720"/>
      </w:pPr>
      <w:r>
        <w:t xml:space="preserve">Verifikasi akses digunakan oleh pengguna dan operator untuk memverifikasi diri mereka dan untuk mendapatkan akses terhadap suatu pintu dengan cara memindai </w:t>
      </w:r>
      <w:r w:rsidR="00DB084B">
        <w:t xml:space="preserve">kode </w:t>
      </w:r>
      <w:r>
        <w:t>QR dengan perangkat mobile</w:t>
      </w:r>
      <w:r w:rsidR="00DB084B">
        <w:t>. Diagram dari API verifikasi aks</w:t>
      </w:r>
      <w:r w:rsidR="00F73070">
        <w:t>es dapat dilihat pada gambar 3.12</w:t>
      </w:r>
      <w:r w:rsidR="00DB084B">
        <w:t xml:space="preserve"> dibawah.</w:t>
      </w:r>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36">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0AB905C8" w:rsidR="00DB084B" w:rsidRDefault="003222A8" w:rsidP="003222A8">
      <w:pPr>
        <w:pStyle w:val="LabelGambar"/>
      </w:pPr>
      <w:r w:rsidRPr="003222A8">
        <w:rPr>
          <w:b/>
        </w:rPr>
        <w:t>Gambar 3.</w:t>
      </w:r>
      <w:r w:rsidRPr="003222A8">
        <w:rPr>
          <w:b/>
        </w:rPr>
        <w:fldChar w:fldCharType="begin"/>
      </w:r>
      <w:r w:rsidRPr="003222A8">
        <w:rPr>
          <w:b/>
        </w:rPr>
        <w:instrText xml:space="preserve"> SEQ Gambar_3. \* ARABIC </w:instrText>
      </w:r>
      <w:r w:rsidRPr="003222A8">
        <w:rPr>
          <w:b/>
        </w:rPr>
        <w:fldChar w:fldCharType="separate"/>
      </w:r>
      <w:r w:rsidR="008756C1">
        <w:rPr>
          <w:b/>
          <w:noProof/>
        </w:rPr>
        <w:t>12</w:t>
      </w:r>
      <w:r w:rsidRPr="003222A8">
        <w:rPr>
          <w:b/>
        </w:rPr>
        <w:fldChar w:fldCharType="end"/>
      </w:r>
      <w:r>
        <w:t xml:space="preserve"> </w:t>
      </w:r>
      <w:r w:rsidRPr="003222A8">
        <w:rPr>
          <w:i/>
        </w:rPr>
        <w:t>Sequence</w:t>
      </w:r>
      <w:r w:rsidRPr="00ED6FA1">
        <w:t xml:space="preserve"> Diagram </w:t>
      </w:r>
      <w:r>
        <w:t xml:space="preserve">API </w:t>
      </w:r>
      <w:r w:rsidRPr="00ED6FA1">
        <w:t>Verifikasi Akses</w:t>
      </w:r>
    </w:p>
    <w:p w14:paraId="774786AD" w14:textId="77777777" w:rsidR="003222A8" w:rsidRPr="003222A8" w:rsidRDefault="003222A8" w:rsidP="003222A8"/>
    <w:p w14:paraId="762F9C5C" w14:textId="54E2B96D" w:rsidR="00DB084B" w:rsidRDefault="00DB084B" w:rsidP="00DB084B">
      <w:pPr>
        <w:ind w:firstLine="720"/>
      </w:pPr>
      <w:r>
        <w:t>Untuk mendapatkan akases ke pintu, setelah memindai kode QR pada pintu maka pengguna atau operator akan mendapatkan data informasi terkait pintu tersebut, kemudian data tersebut dikirimkan ke serve</w:t>
      </w:r>
      <w:r w:rsidR="003222A8">
        <w:t>r</w:t>
      </w:r>
      <w:r>
        <w:t xml:space="preserve"> melalui endpoint </w:t>
      </w:r>
      <w:r>
        <w:lastRenderedPageBreak/>
        <w:t>“</w:t>
      </w:r>
      <w:r w:rsidR="00D15221">
        <w:t>/api</w:t>
      </w:r>
      <w:r>
        <w:t xml:space="preserve">/verify-access/{door-id}”, kemudian kontroler akan mengambil data pintu pada tabel </w:t>
      </w:r>
      <w:r w:rsidRPr="003222A8">
        <w:rPr>
          <w:i/>
        </w:rPr>
        <w:t>doors</w:t>
      </w:r>
      <w:r w:rsidR="003222A8">
        <w:t>, jika permintaan bera</w:t>
      </w:r>
      <w:r>
        <w:t>sal dari operator gedung dimana pintu tersebut berada maka kontroler akan mengijinkan dengan mengambalikan respon berupa kode kunci pintu. Jika pengguna</w:t>
      </w:r>
      <w:r w:rsidR="003222A8">
        <w:t xml:space="preserve"> permintaan akses dilakukan oleh pengguna</w:t>
      </w:r>
      <w:r>
        <w:t xml:space="preserve"> biasa maka kontroler akan memeriksa daftar akses</w:t>
      </w:r>
      <w:r w:rsidR="00AD0CE5">
        <w:t xml:space="preserve"> didalam tabel </w:t>
      </w:r>
      <w:r w:rsidR="00AD0CE5" w:rsidRPr="003222A8">
        <w:rPr>
          <w:i/>
        </w:rPr>
        <w:t>access</w:t>
      </w:r>
      <w:r w:rsidR="00AD0CE5">
        <w:t xml:space="preserve">, jika pengguna memiliki akses dan masil berlaku maka kontroler akan mengembalikan respon </w:t>
      </w:r>
      <w:r w:rsidR="003222A8">
        <w:t xml:space="preserve">akses </w:t>
      </w:r>
      <w:r w:rsidR="00AD0CE5">
        <w:t>diij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A42D35">
      <w:pPr>
        <w:pStyle w:val="SubBabIIIIII"/>
      </w:pPr>
      <w:r>
        <w:t>API Daftar Akses</w:t>
      </w:r>
    </w:p>
    <w:p w14:paraId="3A2AFE02" w14:textId="740B6E82" w:rsidR="00AD0CE5" w:rsidRDefault="00AD0CE5" w:rsidP="00AD0CE5">
      <w:pPr>
        <w:ind w:firstLine="720"/>
      </w:pPr>
      <w:r>
        <w:t>API daftar akses digunakan untuk mendapatkan daftar dari pintu mana saja yang dapat diakses oleh pengguna, sehingga pengguna dapat mnegetahui pintu mana saja yang bisa diakses oleh dirinya. Diagram dari API dafar aks</w:t>
      </w:r>
      <w:r w:rsidR="000E48F9">
        <w:t>es dapat dilihat pada gambar 3.13</w:t>
      </w:r>
      <w:r>
        <w:t xml:space="preserve"> dibawah.</w:t>
      </w:r>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37">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0F8B2CC5" w:rsidR="0089306B" w:rsidRDefault="000E48F9" w:rsidP="000E48F9">
      <w:pPr>
        <w:pStyle w:val="LabelGambar"/>
      </w:pPr>
      <w:r w:rsidRPr="000E48F9">
        <w:rPr>
          <w:b/>
        </w:rPr>
        <w:t>Gambar 3.</w:t>
      </w:r>
      <w:r w:rsidRPr="000E48F9">
        <w:rPr>
          <w:b/>
        </w:rPr>
        <w:fldChar w:fldCharType="begin"/>
      </w:r>
      <w:r w:rsidRPr="000E48F9">
        <w:rPr>
          <w:b/>
        </w:rPr>
        <w:instrText xml:space="preserve"> SEQ Gambar_3. \* ARABIC </w:instrText>
      </w:r>
      <w:r w:rsidRPr="000E48F9">
        <w:rPr>
          <w:b/>
        </w:rPr>
        <w:fldChar w:fldCharType="separate"/>
      </w:r>
      <w:r w:rsidR="008756C1">
        <w:rPr>
          <w:b/>
          <w:noProof/>
        </w:rPr>
        <w:t>13</w:t>
      </w:r>
      <w:r w:rsidRPr="000E48F9">
        <w:rPr>
          <w:b/>
        </w:rPr>
        <w:fldChar w:fldCharType="end"/>
      </w:r>
      <w:r>
        <w:t xml:space="preserve"> </w:t>
      </w:r>
      <w:r w:rsidRPr="000E48F9">
        <w:rPr>
          <w:i/>
        </w:rPr>
        <w:t>Sequence</w:t>
      </w:r>
      <w:r w:rsidRPr="00654F13">
        <w:t xml:space="preserve"> Diagram</w:t>
      </w:r>
      <w:r>
        <w:t xml:space="preserve"> API</w:t>
      </w:r>
      <w:r w:rsidRPr="00654F13">
        <w:t xml:space="preserve"> Daftar Akses</w:t>
      </w:r>
    </w:p>
    <w:p w14:paraId="69414AD8" w14:textId="77777777" w:rsidR="000E48F9" w:rsidRDefault="000E48F9" w:rsidP="000E48F9">
      <w:pPr>
        <w:pStyle w:val="LabelGambar"/>
      </w:pPr>
    </w:p>
    <w:p w14:paraId="6A3ED574" w14:textId="4D225E91" w:rsidR="0089306B" w:rsidRDefault="000E48F9" w:rsidP="0089306B">
      <w:pPr>
        <w:ind w:firstLine="720"/>
      </w:pPr>
      <w:r>
        <w:t>Dapat dilihat pada gambar 3.13</w:t>
      </w:r>
      <w:r w:rsidR="0089306B">
        <w:t xml:space="preserve"> diatas, untuk mendapatkan daftar akses yang dimiliki pengguna mengirimkan request endpoint “</w:t>
      </w:r>
      <w:r w:rsidR="00D15221">
        <w:t>/api</w:t>
      </w:r>
      <w:r w:rsidR="0089306B">
        <w:t xml:space="preserve">/my-access”, kemudian kontroler akan </w:t>
      </w:r>
      <w:r>
        <w:t>melakukan pemeriksaan</w:t>
      </w:r>
      <w:r w:rsidR="0089306B">
        <w:t xml:space="preserve"> apakah permintaan datang dari </w:t>
      </w:r>
      <w:r w:rsidR="0089306B">
        <w:lastRenderedPageBreak/>
        <w:t>seorang operator atau pengguna biasa. Jika permintaan berasal dari seorang operator maka kontroler akan mengembalikan semua akses pintu atau semua daftar pintu yang ada</w:t>
      </w:r>
      <w:r>
        <w:t>,</w:t>
      </w:r>
      <w:r w:rsidR="0089306B">
        <w:t xml:space="preserve"> namun jika permintaan datang dari pengguna biasa maka kontroler akan mengembalikan data akses sesuai dengan </w:t>
      </w:r>
      <w:r>
        <w:t>akses yang dimiliki pengguna tersebut</w:t>
      </w:r>
      <w:r w:rsidR="0089306B">
        <w:t>.</w:t>
      </w:r>
    </w:p>
    <w:p w14:paraId="55344EF2" w14:textId="77777777" w:rsidR="0089306B" w:rsidRDefault="0089306B" w:rsidP="0089306B"/>
    <w:p w14:paraId="09C2F476" w14:textId="60E428EA" w:rsidR="000B4A57" w:rsidRDefault="000B4A57" w:rsidP="0031490A">
      <w:pPr>
        <w:pStyle w:val="SubBabIIIIII"/>
      </w:pPr>
      <w:r>
        <w:t xml:space="preserve">API </w:t>
      </w:r>
      <w:r w:rsidR="00BF6B0B">
        <w:t>Riwayat</w:t>
      </w:r>
      <w:r>
        <w:t xml:space="preserve"> Akses</w:t>
      </w:r>
    </w:p>
    <w:p w14:paraId="5C3BDFD9" w14:textId="4BF45DD9" w:rsidR="008D6498" w:rsidRDefault="008D6498" w:rsidP="00D83F0D">
      <w:pPr>
        <w:ind w:firstLine="720"/>
      </w:pPr>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 Diagram dari API riwayat akses dapat dilihat pada gambar </w:t>
      </w:r>
      <w:r w:rsidR="00483B89">
        <w:t>3.14</w:t>
      </w:r>
      <w:r w:rsidR="00D83F0D">
        <w:t xml:space="preserve"> dibawah.</w:t>
      </w:r>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38">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2AF1B7F6" w:rsidR="00926D56" w:rsidRDefault="00D243F3" w:rsidP="00D243F3">
      <w:pPr>
        <w:pStyle w:val="LabelGambar"/>
      </w:pPr>
      <w:r w:rsidRPr="00D243F3">
        <w:rPr>
          <w:b/>
        </w:rPr>
        <w:t>Gambar 3.</w:t>
      </w:r>
      <w:r w:rsidRPr="00D243F3">
        <w:rPr>
          <w:b/>
        </w:rPr>
        <w:fldChar w:fldCharType="begin"/>
      </w:r>
      <w:r w:rsidRPr="00D243F3">
        <w:rPr>
          <w:b/>
        </w:rPr>
        <w:instrText xml:space="preserve"> SEQ Gambar_3. \* ARABIC </w:instrText>
      </w:r>
      <w:r w:rsidRPr="00D243F3">
        <w:rPr>
          <w:b/>
        </w:rPr>
        <w:fldChar w:fldCharType="separate"/>
      </w:r>
      <w:r w:rsidR="008756C1">
        <w:rPr>
          <w:b/>
          <w:noProof/>
        </w:rPr>
        <w:t>14</w:t>
      </w:r>
      <w:r w:rsidRPr="00D243F3">
        <w:rPr>
          <w:b/>
        </w:rPr>
        <w:fldChar w:fldCharType="end"/>
      </w:r>
      <w:r>
        <w:t xml:space="preserve"> </w:t>
      </w:r>
      <w:r w:rsidRPr="00D243F3">
        <w:rPr>
          <w:i/>
        </w:rPr>
        <w:t>Sequence</w:t>
      </w:r>
      <w:r w:rsidRPr="00805BC3">
        <w:t xml:space="preserve"> Diagram </w:t>
      </w:r>
      <w:r>
        <w:t xml:space="preserve">API </w:t>
      </w:r>
      <w:r w:rsidRPr="00805BC3">
        <w:t>Riwayat Akses</w:t>
      </w:r>
    </w:p>
    <w:p w14:paraId="66C4649A" w14:textId="77777777" w:rsidR="00D243F3" w:rsidRDefault="00D243F3" w:rsidP="00D243F3">
      <w:pPr>
        <w:pStyle w:val="LabelGambar"/>
      </w:pPr>
    </w:p>
    <w:p w14:paraId="753B7C5B" w14:textId="185A95B5" w:rsidR="00926D56" w:rsidRDefault="00926D56" w:rsidP="00457179">
      <w:pPr>
        <w:ind w:firstLine="720"/>
      </w:pPr>
      <w:r>
        <w:t xml:space="preserve">Dapat dilihat pada gambar </w:t>
      </w:r>
      <w:r w:rsidR="00483B89">
        <w:t>3.14</w:t>
      </w:r>
      <w:r>
        <w:t xml:space="preserve"> untuk mendapatkan data riwayat akses maka pengguna akan melakukan </w:t>
      </w:r>
      <w:r w:rsidR="00483B89">
        <w:t>permintaan</w:t>
      </w:r>
      <w:r>
        <w:t xml:space="preserve"> ke </w:t>
      </w:r>
      <w:r w:rsidRPr="00483B89">
        <w:rPr>
          <w:i/>
        </w:rPr>
        <w:t>enpoint</w:t>
      </w:r>
      <w:r>
        <w:t xml:space="preserve"> </w:t>
      </w:r>
      <w:r w:rsidR="00457179">
        <w:t>“</w:t>
      </w:r>
      <w:r w:rsidR="00D15221">
        <w:t>/api</w:t>
      </w:r>
      <w:r w:rsidR="00457179">
        <w:t xml:space="preserve">/my-history”. Kemudian kontroller akan mengambil data riwayat akses pengguna dengan melakukan </w:t>
      </w:r>
      <w:r w:rsidR="00457179" w:rsidRPr="00483B89">
        <w:rPr>
          <w:i/>
        </w:rPr>
        <w:t>query</w:t>
      </w:r>
      <w:r w:rsidR="00457179">
        <w:t xml:space="preserve"> ke databse dengan menyertakan identitas pengguna sebagai parameter. Selanjutnya data yang sudah diperoleh</w:t>
      </w:r>
      <w:r w:rsidR="00382F79">
        <w:t xml:space="preserve"> seperti nama pintu, mana gedung, waktu aktifitas dan jenis aktif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A42D35">
      <w:pPr>
        <w:pStyle w:val="SubBabIIIIII"/>
      </w:pPr>
      <w:r>
        <w:lastRenderedPageBreak/>
        <w:t>API Daftar Pintu</w:t>
      </w:r>
    </w:p>
    <w:p w14:paraId="139B42DA" w14:textId="6DED7243" w:rsidR="00AD0CE5" w:rsidRDefault="00AD0CE5" w:rsidP="0089306B">
      <w:pPr>
        <w:ind w:firstLine="720"/>
      </w:pPr>
      <w:r>
        <w:t>API daftar pintu digunakan</w:t>
      </w:r>
      <w:r w:rsidR="006B6A8F">
        <w:t xml:space="preserve"> oleh operator untuk menampilkan</w:t>
      </w:r>
      <w:r>
        <w:t xml:space="preserve"> daftar pintu yang ada pada </w:t>
      </w:r>
      <w:r w:rsidR="006B6A8F">
        <w:t>suatu</w:t>
      </w:r>
      <w:r>
        <w:t xml:space="preserve"> gedung</w:t>
      </w:r>
      <w:r w:rsidR="0089306B">
        <w:t xml:space="preserve">, sehingga operator dapat mengetahui jumlah dan status pada setiap pintu. Diagram dari API daftar pintu dapat dilihat pada gambar </w:t>
      </w:r>
      <w:r w:rsidR="006B6A8F">
        <w:t>3.15</w:t>
      </w:r>
      <w:r w:rsidR="0089306B">
        <w:t xml:space="preserve"> dibawah.</w:t>
      </w:r>
    </w:p>
    <w:p w14:paraId="2A7FB9B3" w14:textId="26A8699C" w:rsidR="0089306B" w:rsidRDefault="0089306B" w:rsidP="0089306B">
      <w:pPr>
        <w:jc w:val="center"/>
      </w:pPr>
      <w:r>
        <w:rPr>
          <w:noProof/>
          <w:lang w:val="en-US"/>
        </w:rPr>
        <w:drawing>
          <wp:inline distT="0" distB="0" distL="0" distR="0" wp14:anchorId="25E85480" wp14:editId="10D2492C">
            <wp:extent cx="4076449" cy="2934586"/>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39">
                      <a:extLst>
                        <a:ext uri="{28A0092B-C50C-407E-A947-70E740481C1C}">
                          <a14:useLocalDpi xmlns:a14="http://schemas.microsoft.com/office/drawing/2010/main" val="0"/>
                        </a:ext>
                      </a:extLst>
                    </a:blip>
                    <a:srcRect l="18776" t="23117" r="5907" b="6989"/>
                    <a:stretch/>
                  </pic:blipFill>
                  <pic:spPr bwMode="auto">
                    <a:xfrm>
                      <a:off x="0" y="0"/>
                      <a:ext cx="4076580" cy="2934681"/>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2EA4FE60" w:rsidR="0089306B" w:rsidRDefault="006B6A8F" w:rsidP="006B6A8F">
      <w:pPr>
        <w:pStyle w:val="LabelGambar"/>
      </w:pPr>
      <w:r w:rsidRPr="006B6A8F">
        <w:rPr>
          <w:b/>
        </w:rPr>
        <w:t>Gambar 3.</w:t>
      </w:r>
      <w:r w:rsidRPr="006B6A8F">
        <w:rPr>
          <w:b/>
        </w:rPr>
        <w:fldChar w:fldCharType="begin"/>
      </w:r>
      <w:r w:rsidRPr="006B6A8F">
        <w:rPr>
          <w:b/>
        </w:rPr>
        <w:instrText xml:space="preserve"> SEQ Gambar_3. \* ARABIC </w:instrText>
      </w:r>
      <w:r w:rsidRPr="006B6A8F">
        <w:rPr>
          <w:b/>
        </w:rPr>
        <w:fldChar w:fldCharType="separate"/>
      </w:r>
      <w:r w:rsidR="008756C1">
        <w:rPr>
          <w:b/>
          <w:noProof/>
        </w:rPr>
        <w:t>15</w:t>
      </w:r>
      <w:r w:rsidRPr="006B6A8F">
        <w:rPr>
          <w:b/>
        </w:rPr>
        <w:fldChar w:fldCharType="end"/>
      </w:r>
      <w:r>
        <w:t xml:space="preserve"> </w:t>
      </w:r>
      <w:r w:rsidRPr="006B6A8F">
        <w:rPr>
          <w:i/>
        </w:rPr>
        <w:t>Sequence</w:t>
      </w:r>
      <w:r w:rsidRPr="0050649A">
        <w:t xml:space="preserve"> Diagram</w:t>
      </w:r>
      <w:r>
        <w:t xml:space="preserve"> API</w:t>
      </w:r>
      <w:r w:rsidRPr="0050649A">
        <w:t xml:space="preserve"> Daftar Pintu</w:t>
      </w:r>
    </w:p>
    <w:p w14:paraId="0ABF699E" w14:textId="77777777" w:rsidR="006B6A8F" w:rsidRDefault="006B6A8F" w:rsidP="006B6A8F">
      <w:pPr>
        <w:pStyle w:val="LabelGambar"/>
      </w:pPr>
    </w:p>
    <w:p w14:paraId="09E494A4" w14:textId="48D8C2FC" w:rsidR="0089306B" w:rsidRDefault="0089306B" w:rsidP="0089306B">
      <w:pPr>
        <w:ind w:firstLine="720"/>
      </w:pPr>
      <w:r>
        <w:t>Dapat dilihat pada gambar</w:t>
      </w:r>
      <w:r w:rsidR="00926D56">
        <w:t xml:space="preserve"> </w:t>
      </w:r>
      <w:r w:rsidR="006B6A8F">
        <w:t>3.15</w:t>
      </w:r>
      <w:r w:rsidR="00926D56">
        <w:t xml:space="preserve"> diatas, un</w:t>
      </w:r>
      <w:r>
        <w:t>t</w:t>
      </w:r>
      <w:r w:rsidR="00926D56">
        <w:t>u</w:t>
      </w:r>
      <w:r>
        <w:t>k mendapatkan daftar pintu maka operator akan melalakukan request ke endpoint “</w:t>
      </w:r>
      <w:r w:rsidR="00D15221">
        <w:t>/api</w:t>
      </w:r>
      <w:r>
        <w:t>/get-door” kemudian didalam kontroler dilakukan pengecekan untuk memastikan permintaan hanya berasal dari operator, jika permintaan berasal dari pengguna biasa maka kontroler akan mengembalikan respon tidak diijinkan</w:t>
      </w:r>
      <w:r w:rsidR="001C5C28">
        <w:t xml:space="preserve">. Selanjutnya kontroler akan mengambil data pintu pada tabel </w:t>
      </w:r>
      <w:r w:rsidR="001C5C28" w:rsidRPr="005210C7">
        <w:rPr>
          <w:i/>
        </w:rPr>
        <w:t>doors</w:t>
      </w:r>
      <w:r w:rsidR="001C5C28">
        <w:t xml:space="preserve"> dan mengirimkan rebagai respon ke operator.</w:t>
      </w:r>
    </w:p>
    <w:p w14:paraId="5AB7A361" w14:textId="77777777" w:rsidR="001C5C28" w:rsidRDefault="001C5C28" w:rsidP="0089306B">
      <w:pPr>
        <w:ind w:firstLine="720"/>
      </w:pPr>
    </w:p>
    <w:p w14:paraId="19D6D7AD" w14:textId="3B7D3F4F" w:rsidR="00AA658A" w:rsidRDefault="00AA658A" w:rsidP="00A42D35">
      <w:pPr>
        <w:pStyle w:val="SubBabIIIIII"/>
      </w:pPr>
      <w:r>
        <w:t xml:space="preserve">API </w:t>
      </w:r>
      <w:r w:rsidRPr="00CE68A9">
        <w:rPr>
          <w:i/>
        </w:rPr>
        <w:t>Remote</w:t>
      </w:r>
      <w:r>
        <w:t xml:space="preserve"> Pintu</w:t>
      </w:r>
    </w:p>
    <w:p w14:paraId="5DABDC5F" w14:textId="4A75C36D" w:rsidR="001C5C28" w:rsidRDefault="001C5C28" w:rsidP="001C5C28">
      <w:pPr>
        <w:ind w:firstLine="720"/>
      </w:pPr>
      <w:r>
        <w:t xml:space="preserve">API </w:t>
      </w:r>
      <w:r w:rsidRPr="00CE68A9">
        <w:rPr>
          <w:i/>
        </w:rPr>
        <w:t>remote</w:t>
      </w:r>
      <w:r>
        <w:t xml:space="preserve"> pintu digunakan oleh operator untuk membuka atau mengunci pintu secara jarak jauh melalui aplikasi </w:t>
      </w:r>
      <w:r w:rsidRPr="00CE68A9">
        <w:rPr>
          <w:i/>
        </w:rPr>
        <w:t>mobile</w:t>
      </w:r>
      <w:r>
        <w:t xml:space="preserve">. Dengan adanya fitur ini operator dapat mengendalikan pintu melaui aplikasi </w:t>
      </w:r>
      <w:r w:rsidRPr="00CE68A9">
        <w:rPr>
          <w:i/>
        </w:rPr>
        <w:t>mobile</w:t>
      </w:r>
      <w:r>
        <w:t xml:space="preserve"> dimana saja dan kapan saja tanpa harus berapa di ruangan operasional dengan menggunaka komputer. Diagram dari API </w:t>
      </w:r>
      <w:r w:rsidRPr="00CE68A9">
        <w:rPr>
          <w:i/>
        </w:rPr>
        <w:t>remote</w:t>
      </w:r>
      <w:r>
        <w:t xml:space="preserve"> pintu dapat dilihat pada gambar </w:t>
      </w:r>
      <w:r w:rsidR="0048427D">
        <w:t>3.16</w:t>
      </w:r>
      <w:r>
        <w:t xml:space="preserve"> dibawah.</w:t>
      </w:r>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40">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20B6D776" w:rsidR="00063342" w:rsidRDefault="0048427D" w:rsidP="0048427D">
      <w:pPr>
        <w:pStyle w:val="LabelGambar"/>
      </w:pPr>
      <w:r w:rsidRPr="0048427D">
        <w:rPr>
          <w:b/>
        </w:rPr>
        <w:t>Gambar 3.</w:t>
      </w:r>
      <w:r w:rsidRPr="0048427D">
        <w:rPr>
          <w:b/>
        </w:rPr>
        <w:fldChar w:fldCharType="begin"/>
      </w:r>
      <w:r w:rsidRPr="0048427D">
        <w:rPr>
          <w:b/>
        </w:rPr>
        <w:instrText xml:space="preserve"> SEQ Gambar_3. \* ARABIC </w:instrText>
      </w:r>
      <w:r w:rsidRPr="0048427D">
        <w:rPr>
          <w:b/>
        </w:rPr>
        <w:fldChar w:fldCharType="separate"/>
      </w:r>
      <w:r w:rsidR="008756C1">
        <w:rPr>
          <w:b/>
          <w:noProof/>
        </w:rPr>
        <w:t>16</w:t>
      </w:r>
      <w:r w:rsidRPr="0048427D">
        <w:rPr>
          <w:b/>
        </w:rPr>
        <w:fldChar w:fldCharType="end"/>
      </w:r>
      <w:r>
        <w:t xml:space="preserve"> </w:t>
      </w:r>
      <w:r w:rsidRPr="0048427D">
        <w:rPr>
          <w:i/>
        </w:rPr>
        <w:t>Sequence</w:t>
      </w:r>
      <w:r w:rsidRPr="00C6197C">
        <w:t xml:space="preserve"> Diagram</w:t>
      </w:r>
      <w:r>
        <w:t xml:space="preserve"> API</w:t>
      </w:r>
      <w:r w:rsidRPr="00C6197C">
        <w:t xml:space="preserve"> Remote Pintu</w:t>
      </w:r>
    </w:p>
    <w:p w14:paraId="21748B0F" w14:textId="77777777" w:rsidR="0048427D" w:rsidRDefault="0048427D" w:rsidP="0048427D">
      <w:pPr>
        <w:pStyle w:val="LabelGambar"/>
      </w:pPr>
    </w:p>
    <w:p w14:paraId="51D03101" w14:textId="7ACC040C" w:rsidR="00063342" w:rsidRDefault="00926D56" w:rsidP="008D0239">
      <w:pPr>
        <w:ind w:firstLine="720"/>
      </w:pPr>
      <w:r>
        <w:t xml:space="preserve">Dapat dilihat pada gamabar </w:t>
      </w:r>
      <w:r w:rsidR="0048427D">
        <w:t>3.16</w:t>
      </w:r>
      <w:r w:rsidR="00063342">
        <w:t xml:space="preserve"> diatas,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api</w:t>
      </w:r>
      <w:r w:rsidR="008D0239">
        <w:t>/remo</w:t>
      </w:r>
      <w:r w:rsidR="0048427D">
        <w:t>te-access”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barasal dari pengguna biasa maka kontroler akan mengeembalikan respon tidak diijinkan. Selanjutnya </w:t>
      </w:r>
      <w:r w:rsidR="000E7556">
        <w:t>kontroler akan menga</w:t>
      </w:r>
      <w:r w:rsidR="008D0239">
        <w:t>mbil data pintu untuk melengkapi informasi yang dibutuhkan seperti kode kunci, kode gedung, token dan lain sebagainya</w:t>
      </w:r>
      <w:r w:rsidR="000E7556">
        <w:t>, kemudian data akan disiarkan ke perangkat kunci pintu melalui koneksi websocket yang sudah terhubung, terakhir kontroler akan mengembalikan respon remote pintu telah dilaksanakan.</w:t>
      </w:r>
    </w:p>
    <w:p w14:paraId="6E43320C" w14:textId="3B3E3CB6" w:rsidR="001C5C28" w:rsidRDefault="001C5C28" w:rsidP="001C5C28">
      <w:pPr>
        <w:ind w:firstLine="720"/>
      </w:pPr>
    </w:p>
    <w:p w14:paraId="03930D98" w14:textId="4ABCAAAF" w:rsidR="00AA658A" w:rsidRDefault="00AA658A" w:rsidP="00A42D35">
      <w:pPr>
        <w:pStyle w:val="SubBabIIIIII"/>
      </w:pPr>
      <w:r>
        <w:t xml:space="preserve">API </w:t>
      </w:r>
      <w:r w:rsidRPr="00383720">
        <w:rPr>
          <w:i/>
        </w:rPr>
        <w:t>Door</w:t>
      </w:r>
      <w:r>
        <w:t xml:space="preserve"> </w:t>
      </w:r>
      <w:r w:rsidRPr="00383720">
        <w:rPr>
          <w:i/>
        </w:rPr>
        <w:t>Login</w:t>
      </w:r>
    </w:p>
    <w:p w14:paraId="5BE51E36" w14:textId="7C320C89"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pengeceka verifikasi email dan lainnya hal ini dikarenakan pada perangkat kunci pintu tidak menggunakan email sebagai identitasnya. Diagram dari API </w:t>
      </w:r>
      <w:r w:rsidR="003F5B2C">
        <w:t>door login</w:t>
      </w:r>
      <w:r>
        <w:t xml:space="preserve"> dapat dilihat pada gambar </w:t>
      </w:r>
      <w:r w:rsidR="00CC010A">
        <w:t>3.17</w:t>
      </w:r>
      <w:r>
        <w:t xml:space="preserve"> dibawah.</w:t>
      </w:r>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41">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4B68A943" w:rsidR="00F11985" w:rsidRDefault="00383720" w:rsidP="00383720">
      <w:pPr>
        <w:pStyle w:val="LabelGambar"/>
      </w:pPr>
      <w:r w:rsidRPr="00383720">
        <w:rPr>
          <w:b/>
        </w:rPr>
        <w:t>Gambar 3.</w:t>
      </w:r>
      <w:r w:rsidRPr="00383720">
        <w:rPr>
          <w:b/>
        </w:rPr>
        <w:fldChar w:fldCharType="begin"/>
      </w:r>
      <w:r w:rsidRPr="00383720">
        <w:rPr>
          <w:b/>
        </w:rPr>
        <w:instrText xml:space="preserve"> SEQ Gambar_3. \* ARABIC </w:instrText>
      </w:r>
      <w:r w:rsidRPr="00383720">
        <w:rPr>
          <w:b/>
        </w:rPr>
        <w:fldChar w:fldCharType="separate"/>
      </w:r>
      <w:r w:rsidR="008756C1">
        <w:rPr>
          <w:b/>
          <w:noProof/>
        </w:rPr>
        <w:t>17</w:t>
      </w:r>
      <w:r w:rsidRPr="00383720">
        <w:rPr>
          <w:b/>
        </w:rPr>
        <w:fldChar w:fldCharType="end"/>
      </w:r>
      <w:r>
        <w:t xml:space="preserve"> </w:t>
      </w:r>
      <w:r w:rsidRPr="00383720">
        <w:rPr>
          <w:i/>
        </w:rPr>
        <w:t>Sequence</w:t>
      </w:r>
      <w:r w:rsidRPr="00F054D2">
        <w:t xml:space="preserve"> Diagram </w:t>
      </w:r>
      <w:r>
        <w:t xml:space="preserve">API </w:t>
      </w:r>
      <w:r w:rsidRPr="009E0B84">
        <w:rPr>
          <w:i/>
        </w:rPr>
        <w:t>Door</w:t>
      </w:r>
      <w:r w:rsidRPr="00F054D2">
        <w:t xml:space="preserve"> </w:t>
      </w:r>
      <w:r w:rsidRPr="009E0B84">
        <w:rPr>
          <w:i/>
        </w:rPr>
        <w:t>Login</w:t>
      </w:r>
    </w:p>
    <w:p w14:paraId="0F60A27E" w14:textId="77777777" w:rsidR="00CC010A" w:rsidRDefault="00CC010A" w:rsidP="00383720">
      <w:pPr>
        <w:pStyle w:val="LabelGambar"/>
      </w:pPr>
    </w:p>
    <w:p w14:paraId="659DEE6C" w14:textId="0DD1F09A" w:rsidR="00F11985" w:rsidRDefault="00F11985" w:rsidP="00C4084A">
      <w:pPr>
        <w:ind w:firstLine="720"/>
      </w:pPr>
      <w:r>
        <w:t xml:space="preserve">Dapat dilihat pada gambar </w:t>
      </w:r>
      <w:r w:rsidR="00CC010A">
        <w:t>3.17</w:t>
      </w:r>
      <w:r>
        <w:t xml:space="preserve"> diatas, perangkat kunci pintu akan mengirimkan data </w:t>
      </w:r>
      <w:r w:rsidRPr="00813B23">
        <w:rPr>
          <w:i/>
        </w:rPr>
        <w:t>username</w:t>
      </w:r>
      <w:r>
        <w:t xml:space="preserve"> dan </w:t>
      </w:r>
      <w:r w:rsidRPr="00813B23">
        <w:rPr>
          <w:i/>
        </w:rPr>
        <w:t>password</w:t>
      </w:r>
      <w:r>
        <w:t xml:space="preserve"> melalui endpoint “/door/login”, kemudian kontroler akan memeriksa dan membandingkan dengan data pada tabel </w:t>
      </w:r>
      <w:r w:rsidRPr="00813B23">
        <w:rPr>
          <w:i/>
        </w:rPr>
        <w:t>doors</w:t>
      </w:r>
      <w:r>
        <w:t xml:space="preserve">, jika </w:t>
      </w:r>
      <w:r w:rsidR="00813B23">
        <w:t xml:space="preserve">data </w:t>
      </w:r>
      <w:r>
        <w:t xml:space="preserve">sesuai maka kontroler akan membuat token baru menggunakan sanctum dan mengembalikan respon token yang menandakan </w:t>
      </w:r>
      <w:r w:rsidRPr="00813B23">
        <w:rPr>
          <w:i/>
        </w:rPr>
        <w:t>login</w:t>
      </w:r>
      <w:r>
        <w:t xml:space="preserve"> berhasil, jika </w:t>
      </w:r>
      <w:r w:rsidR="00C4084A">
        <w:t>data tidak sesuai maka kontroler akan mengembalikan respon error.</w:t>
      </w:r>
    </w:p>
    <w:p w14:paraId="6B8B1200" w14:textId="77777777" w:rsidR="00C4084A" w:rsidRDefault="00C4084A" w:rsidP="00C4084A">
      <w:pPr>
        <w:ind w:firstLine="720"/>
      </w:pPr>
    </w:p>
    <w:p w14:paraId="4EF2914A" w14:textId="0D220B4C" w:rsidR="00AA658A" w:rsidRDefault="00AA658A" w:rsidP="00A42D35">
      <w:pPr>
        <w:pStyle w:val="SubBabIIIIII"/>
      </w:pPr>
      <w:r>
        <w:t xml:space="preserve">API </w:t>
      </w:r>
      <w:r w:rsidRPr="00DE456F">
        <w:rPr>
          <w:i/>
        </w:rPr>
        <w:t>Door Logout</w:t>
      </w:r>
    </w:p>
    <w:p w14:paraId="67D66E0D" w14:textId="1127F5B3"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cara menghapus semua token yang dimilikinya. Diagram dari API door logout dapat dilihat pada gambar </w:t>
      </w:r>
      <w:r>
        <w:t>3.18</w:t>
      </w:r>
      <w:r w:rsidR="00C4084A">
        <w:t xml:space="preserve"> dibawah.</w:t>
      </w:r>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42">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4CAD8397" w14:textId="2721DFFC" w:rsidR="00DE456F" w:rsidRDefault="00DE456F" w:rsidP="00DE456F">
      <w:pPr>
        <w:pStyle w:val="LabelGambar"/>
      </w:pPr>
      <w:r w:rsidRPr="00DE456F">
        <w:rPr>
          <w:b/>
        </w:rPr>
        <w:t>Gambar 3.</w:t>
      </w:r>
      <w:r w:rsidRPr="00DE456F">
        <w:rPr>
          <w:b/>
        </w:rPr>
        <w:fldChar w:fldCharType="begin"/>
      </w:r>
      <w:r w:rsidRPr="00DE456F">
        <w:rPr>
          <w:b/>
        </w:rPr>
        <w:instrText xml:space="preserve"> SEQ Gambar_3. \* ARABIC </w:instrText>
      </w:r>
      <w:r w:rsidRPr="00DE456F">
        <w:rPr>
          <w:b/>
        </w:rPr>
        <w:fldChar w:fldCharType="separate"/>
      </w:r>
      <w:r w:rsidR="008756C1">
        <w:rPr>
          <w:b/>
          <w:noProof/>
        </w:rPr>
        <w:t>18</w:t>
      </w:r>
      <w:r w:rsidRPr="00DE456F">
        <w:rPr>
          <w:b/>
        </w:rPr>
        <w:fldChar w:fldCharType="end"/>
      </w:r>
      <w:r>
        <w:t xml:space="preserve"> </w:t>
      </w:r>
      <w:r w:rsidRPr="00DE456F">
        <w:rPr>
          <w:i/>
        </w:rPr>
        <w:t>Sequence</w:t>
      </w:r>
      <w:r w:rsidRPr="00AB035B">
        <w:t xml:space="preserve"> Diagram </w:t>
      </w:r>
      <w:r w:rsidRPr="009E0B84">
        <w:rPr>
          <w:i/>
        </w:rPr>
        <w:t>API</w:t>
      </w:r>
      <w:r>
        <w:t xml:space="preserve"> </w:t>
      </w:r>
      <w:r w:rsidRPr="009E0B84">
        <w:rPr>
          <w:i/>
        </w:rPr>
        <w:t>Logout</w:t>
      </w:r>
    </w:p>
    <w:p w14:paraId="379E0ED9" w14:textId="77777777" w:rsidR="00DE456F" w:rsidRDefault="00DE456F" w:rsidP="00C4084A">
      <w:pPr>
        <w:ind w:firstLine="720"/>
      </w:pPr>
    </w:p>
    <w:p w14:paraId="5998E4E5" w14:textId="1805CD95" w:rsidR="00C4084A" w:rsidRDefault="00C4084A" w:rsidP="00C4084A">
      <w:pPr>
        <w:ind w:firstLine="720"/>
      </w:pPr>
      <w:r>
        <w:t xml:space="preserve">Pada gambar </w:t>
      </w:r>
      <w:r w:rsidR="00DE456F">
        <w:t>3.18</w:t>
      </w:r>
      <w:r>
        <w:t xml:space="preserve"> diatas, sebuah metode logout didalam kontroler akan dipanggil oleh route jika ada perangkat kunci pintu yang melakukan request ke endpoint “/door/logout”. Kemudian kontroler akan menghapus token dari perangkat kunci pintu sesuai dengan token yang dilampirkan didalam header pada saat request diterima. Terakhir kontroler akan mengembalikan respon logout.</w:t>
      </w:r>
    </w:p>
    <w:p w14:paraId="4FEF09B8" w14:textId="77777777" w:rsidR="00C4084A" w:rsidRDefault="00C4084A" w:rsidP="00C4084A">
      <w:pPr>
        <w:ind w:firstLine="720"/>
      </w:pPr>
    </w:p>
    <w:p w14:paraId="27756A0A" w14:textId="5991FCB5" w:rsidR="00AA658A" w:rsidRDefault="00AA658A" w:rsidP="00C4084A">
      <w:pPr>
        <w:pStyle w:val="SubBabIIIIII"/>
      </w:pPr>
      <w:r>
        <w:t xml:space="preserve">API </w:t>
      </w:r>
      <w:r w:rsidRPr="00D15684">
        <w:rPr>
          <w:i/>
        </w:rPr>
        <w:t>Door</w:t>
      </w:r>
      <w:r>
        <w:t xml:space="preserve"> </w:t>
      </w:r>
      <w:r w:rsidRPr="00D15684">
        <w:rPr>
          <w:i/>
        </w:rPr>
        <w:t>Register</w:t>
      </w:r>
    </w:p>
    <w:p w14:paraId="10B36E44" w14:textId="3B8F8DD9"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penguncian yang baru kedalam pintu. Pada saat operator menambaha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 xml:space="preserve">. Diagram dari API door register dapat dilihat pada gambar </w:t>
      </w:r>
      <w:r w:rsidR="009E0B84">
        <w:t>3.19</w:t>
      </w:r>
      <w:r>
        <w:t xml:space="preserve"> dibawah.</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43">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35C6B0EC" w:rsidR="00D5555E" w:rsidRDefault="00D15684" w:rsidP="00D15684">
      <w:pPr>
        <w:pStyle w:val="LabelGambar"/>
      </w:pPr>
      <w:r w:rsidRPr="00D15684">
        <w:rPr>
          <w:b/>
        </w:rPr>
        <w:t>Gambar 3.</w:t>
      </w:r>
      <w:r w:rsidRPr="00D15684">
        <w:rPr>
          <w:b/>
        </w:rPr>
        <w:fldChar w:fldCharType="begin"/>
      </w:r>
      <w:r w:rsidRPr="00D15684">
        <w:rPr>
          <w:b/>
        </w:rPr>
        <w:instrText xml:space="preserve"> SEQ Gambar_3. \* ARABIC </w:instrText>
      </w:r>
      <w:r w:rsidRPr="00D15684">
        <w:rPr>
          <w:b/>
        </w:rPr>
        <w:fldChar w:fldCharType="separate"/>
      </w:r>
      <w:r w:rsidR="008756C1">
        <w:rPr>
          <w:b/>
          <w:noProof/>
        </w:rPr>
        <w:t>19</w:t>
      </w:r>
      <w:r w:rsidRPr="00D15684">
        <w:rPr>
          <w:b/>
        </w:rPr>
        <w:fldChar w:fldCharType="end"/>
      </w:r>
      <w:r>
        <w:t xml:space="preserve"> </w:t>
      </w:r>
      <w:r w:rsidRPr="00D15684">
        <w:rPr>
          <w:i/>
        </w:rPr>
        <w:t>Sequence</w:t>
      </w:r>
      <w:r w:rsidRPr="00A36585">
        <w:t xml:space="preserve"> Diagram</w:t>
      </w:r>
      <w:r>
        <w:t xml:space="preserve"> API</w:t>
      </w:r>
      <w:r w:rsidRPr="00A36585">
        <w:t xml:space="preserve"> </w:t>
      </w:r>
      <w:r w:rsidRPr="009E0B84">
        <w:rPr>
          <w:i/>
        </w:rPr>
        <w:t>Door</w:t>
      </w:r>
      <w:r w:rsidRPr="00A36585">
        <w:t xml:space="preserve"> </w:t>
      </w:r>
      <w:r w:rsidRPr="009E0B84">
        <w:rPr>
          <w:i/>
        </w:rPr>
        <w:t>Register</w:t>
      </w:r>
    </w:p>
    <w:p w14:paraId="22EB167B" w14:textId="58BCB5D0" w:rsidR="00D5555E" w:rsidRDefault="00D5555E" w:rsidP="00454AF7">
      <w:pPr>
        <w:ind w:firstLine="720"/>
      </w:pPr>
      <w:r>
        <w:lastRenderedPageBreak/>
        <w:t xml:space="preserve">Dapat dilihat pada gambar </w:t>
      </w:r>
      <w:r w:rsidR="009E0B84">
        <w:t>3.19</w:t>
      </w:r>
      <w:r>
        <w:t xml:space="preserve"> diatas, </w:t>
      </w:r>
      <w:r w:rsidR="00454AF7">
        <w:t>unt</w:t>
      </w:r>
      <w:r w:rsidR="005C7F01">
        <w:t>uk menambah</w:t>
      </w:r>
      <w:r w:rsidR="00454AF7">
        <w:t xml:space="preserve">kan perangkat penguncian baru maka perangkat kunci pintu akan mengirimkan data nama perangkat yang akan didaftarkan dan kode pintu yang akan ditempati melalui endpoint “/door/register” kemudian kontroler akan mengambil data pada tabel </w:t>
      </w:r>
      <w:r w:rsidR="00454AF7" w:rsidRPr="0059156D">
        <w:rPr>
          <w:i/>
        </w:rPr>
        <w:t>doors</w:t>
      </w:r>
      <w:r w:rsidR="00454AF7">
        <w:t xml:space="preserve"> untuk memastika bahwa pintu masih kosong, jika pintu sudah ada perangkat pengunciannya maka kontroler akan mengembalikan respon sudah terisi dan kontroler akan mengembalikan respon error jika pintu yang dituju tidak ditemukan. Selanjutnya kontroler akan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keamanana karena </w:t>
      </w:r>
      <w:r w:rsidR="00454AF7" w:rsidRPr="0059156D">
        <w:rPr>
          <w:i/>
        </w:rPr>
        <w:t>password</w:t>
      </w:r>
      <w:r w:rsidR="00454AF7">
        <w:t xml:space="preserve"> bersiftar acak dan hanya diketahui oleh perangkat kunci pintu dan server. Terakhir kontroler akan mengembalikan respon berhasil direstai dengan password tadi untuk disimpan pada perangkat kunci pintu.</w:t>
      </w:r>
    </w:p>
    <w:p w14:paraId="7412D070" w14:textId="77777777" w:rsidR="00454AF7" w:rsidRDefault="00454AF7" w:rsidP="00454AF7">
      <w:pPr>
        <w:ind w:firstLine="720"/>
      </w:pPr>
    </w:p>
    <w:p w14:paraId="13FA8737" w14:textId="42879A1C" w:rsidR="00AA658A" w:rsidRDefault="00AA658A" w:rsidP="00A42D35">
      <w:pPr>
        <w:pStyle w:val="SubBabIIIIII"/>
      </w:pPr>
      <w:r>
        <w:t xml:space="preserve">API </w:t>
      </w:r>
      <w:r w:rsidRPr="00B61AE6">
        <w:rPr>
          <w:i/>
        </w:rPr>
        <w:t>Door</w:t>
      </w:r>
      <w:r>
        <w:t xml:space="preserve"> </w:t>
      </w:r>
      <w:r w:rsidRPr="00B61AE6">
        <w:rPr>
          <w:i/>
        </w:rPr>
        <w:t>Signature</w:t>
      </w:r>
    </w:p>
    <w:p w14:paraId="55C2D56D" w14:textId="5B80A059"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Pr="00B61AE6">
        <w:rPr>
          <w:i/>
        </w:rPr>
        <w:t>subcribe</w:t>
      </w:r>
      <w:r w:rsidR="00B61AE6">
        <w:t xml:space="preserve"> ke </w:t>
      </w:r>
      <w:r w:rsidR="00B61AE6" w:rsidRPr="00B61AE6">
        <w:rPr>
          <w:i/>
        </w:rPr>
        <w:t>channel</w:t>
      </w:r>
      <w:r>
        <w:t xml:space="preserve"> pusher. Pusher merupakan sebuah protokol komunikasi notifikasi yang dibangun menggunakan websocket</w:t>
      </w:r>
      <w:r w:rsidR="00457C7A">
        <w:t>, didalam</w:t>
      </w:r>
      <w:r w:rsidR="00EC18AC">
        <w:t xml:space="preserve"> pusher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cribe</w:t>
      </w:r>
      <w:r w:rsidR="00EC18AC">
        <w:t xml:space="preserve"> </w:t>
      </w:r>
      <w:r w:rsidR="00B61AE6">
        <w:t>yang</w:t>
      </w:r>
      <w:r w:rsidR="00EC18AC">
        <w:t xml:space="preserve"> nantinya client dapat menunggun </w:t>
      </w:r>
      <w:r w:rsidR="00EC18AC" w:rsidRPr="00B61AE6">
        <w:rPr>
          <w:i/>
        </w:rPr>
        <w:t>event</w:t>
      </w:r>
      <w:r w:rsidR="00EC18AC">
        <w:t xml:space="preserve"> yang disiarkan melalui </w:t>
      </w:r>
      <w:r w:rsidR="00EC18AC" w:rsidRPr="00B61AE6">
        <w:rPr>
          <w:i/>
        </w:rPr>
        <w:t>broadcast</w:t>
      </w:r>
      <w:r w:rsidR="00457C7A">
        <w:t xml:space="preserve"> pada setiap </w:t>
      </w:r>
      <w:r w:rsidR="00457C7A" w:rsidRPr="00B61AE6">
        <w:rPr>
          <w:i/>
        </w:rPr>
        <w:t>channel</w:t>
      </w:r>
      <w:r w:rsidR="00EC18AC">
        <w:t>.</w:t>
      </w:r>
      <w:r w:rsidR="00457C7A">
        <w:t xml:space="preserve"> Diagram dari API door signature dapat diliha</w:t>
      </w:r>
      <w:r w:rsidR="00892039">
        <w:t>t pada gambar 3.20</w:t>
      </w:r>
      <w:r w:rsidR="00457C7A">
        <w:t xml:space="preserve"> dibawah.</w:t>
      </w:r>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44">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3B1E841C" w:rsidR="00197C7D" w:rsidRDefault="000401CE" w:rsidP="000401CE">
      <w:pPr>
        <w:pStyle w:val="LabelGambar"/>
        <w:rPr>
          <w:i/>
        </w:rPr>
      </w:pPr>
      <w:r w:rsidRPr="000401CE">
        <w:rPr>
          <w:b/>
        </w:rPr>
        <w:t>Gambar 3.</w:t>
      </w:r>
      <w:r w:rsidRPr="000401CE">
        <w:rPr>
          <w:b/>
        </w:rPr>
        <w:fldChar w:fldCharType="begin"/>
      </w:r>
      <w:r w:rsidRPr="000401CE">
        <w:rPr>
          <w:b/>
        </w:rPr>
        <w:instrText xml:space="preserve"> SEQ Gambar_3. \* ARABIC </w:instrText>
      </w:r>
      <w:r w:rsidRPr="000401CE">
        <w:rPr>
          <w:b/>
        </w:rPr>
        <w:fldChar w:fldCharType="separate"/>
      </w:r>
      <w:r w:rsidR="008756C1">
        <w:rPr>
          <w:b/>
          <w:noProof/>
        </w:rPr>
        <w:t>20</w:t>
      </w:r>
      <w:r w:rsidRPr="000401CE">
        <w:rPr>
          <w:b/>
        </w:rPr>
        <w:fldChar w:fldCharType="end"/>
      </w:r>
      <w:r>
        <w:t xml:space="preserve"> </w:t>
      </w:r>
      <w:r w:rsidRPr="000401CE">
        <w:rPr>
          <w:i/>
        </w:rPr>
        <w:t>Sequence</w:t>
      </w:r>
      <w:r w:rsidRPr="008361BB">
        <w:t xml:space="preserve"> Diagram </w:t>
      </w:r>
      <w:r>
        <w:t xml:space="preserve">API </w:t>
      </w:r>
      <w:r w:rsidRPr="000401CE">
        <w:rPr>
          <w:i/>
        </w:rPr>
        <w:t>Door</w:t>
      </w:r>
      <w:r w:rsidRPr="008361BB">
        <w:t xml:space="preserve"> </w:t>
      </w:r>
      <w:r w:rsidRPr="000401CE">
        <w:rPr>
          <w:i/>
        </w:rPr>
        <w:t>Signature</w:t>
      </w:r>
    </w:p>
    <w:p w14:paraId="70456AA1" w14:textId="77777777" w:rsidR="00892039" w:rsidRDefault="00892039" w:rsidP="000401CE">
      <w:pPr>
        <w:pStyle w:val="LabelGambar"/>
      </w:pPr>
    </w:p>
    <w:p w14:paraId="668D9354" w14:textId="2D5D3452" w:rsidR="00197C7D" w:rsidRDefault="00892039" w:rsidP="00457179">
      <w:pPr>
        <w:ind w:firstLine="720"/>
      </w:pPr>
      <w:r>
        <w:lastRenderedPageBreak/>
        <w:t>Dapat dilihat pada gamabr 3.20</w:t>
      </w:r>
      <w:r w:rsidR="00F839ED">
        <w:t xml:space="preserve"> diatas, untuk mendapatkan kode </w:t>
      </w:r>
      <w:r w:rsidR="00F839ED" w:rsidRPr="005B471F">
        <w:rPr>
          <w:i/>
        </w:rPr>
        <w:t>signature</w:t>
      </w:r>
      <w:r w:rsidR="00F839ED">
        <w:t xml:space="preserve"> pusher pertama perangkat kunci pintu melakukan </w:t>
      </w:r>
      <w:r w:rsidR="005B471F">
        <w:t>permintaan</w:t>
      </w:r>
      <w:r w:rsidR="00F839ED">
        <w:t xml:space="preserve"> ke endpoint “/door/get-signature” dengan mengirimkan data-data seperti </w:t>
      </w:r>
      <w:r w:rsidR="00F839ED" w:rsidRPr="005B471F">
        <w:rPr>
          <w:i/>
        </w:rPr>
        <w:t>socket</w:t>
      </w:r>
      <w:r w:rsidR="00F839ED">
        <w:t xml:space="preserve">-id, </w:t>
      </w:r>
      <w:r w:rsidR="00F839ED" w:rsidRPr="005B471F">
        <w:rPr>
          <w:i/>
        </w:rPr>
        <w:t>office</w:t>
      </w:r>
      <w:r w:rsidR="00F839ED">
        <w:t xml:space="preserve">-id dan </w:t>
      </w:r>
      <w:r w:rsidR="00F839ED" w:rsidRPr="005B471F">
        <w:rPr>
          <w:i/>
        </w:rPr>
        <w:t>channel</w:t>
      </w:r>
      <w:r w:rsidR="00F839ED">
        <w:t xml:space="preserve">-data, dari data tersebut kemudian kontroler akan membuat kode </w:t>
      </w:r>
      <w:r w:rsidR="00F839ED" w:rsidRPr="005B471F">
        <w:rPr>
          <w:i/>
        </w:rPr>
        <w:t>signature</w:t>
      </w:r>
      <w:r w:rsidR="00F839ED">
        <w:t xml:space="preserve"> menggunakan metode yang ada pada protokol pusher yaitu :</w:t>
      </w:r>
    </w:p>
    <w:p w14:paraId="5CC5DA5B" w14:textId="77777777" w:rsidR="0066412D" w:rsidRDefault="0066412D" w:rsidP="00197C7D"/>
    <w:p w14:paraId="00F3DA2A" w14:textId="06A0AAD1" w:rsidR="00197C7D" w:rsidRPr="0066412D" w:rsidRDefault="0066412D" w:rsidP="00197C7D">
      <w:pPr>
        <w:jc w:val="center"/>
        <w:rPr>
          <w:rFonts w:ascii="Courier New" w:hAnsi="Courier New" w:cs="Courier New"/>
          <w:sz w:val="20"/>
          <w:szCs w:val="20"/>
        </w:rPr>
      </w:pPr>
      <w:r w:rsidRPr="0066412D">
        <w:rPr>
          <w:rFonts w:ascii="Courier New" w:hAnsi="Courier New" w:cs="Courier New"/>
          <w:sz w:val="20"/>
          <w:szCs w:val="20"/>
        </w:rPr>
        <w:t>sign = hash_hmac('sha256','socket:channel:data','secret_key')</w:t>
      </w:r>
    </w:p>
    <w:p w14:paraId="2D56CB5F" w14:textId="77777777" w:rsidR="0066412D" w:rsidRDefault="0066412D" w:rsidP="00197C7D">
      <w:pPr>
        <w:jc w:val="center"/>
      </w:pPr>
    </w:p>
    <w:p w14:paraId="2F623128" w14:textId="7A1EEDB4" w:rsidR="0066412D" w:rsidRDefault="00853540" w:rsidP="0066412D">
      <w:r>
        <w:t>dimana ‘</w:t>
      </w:r>
      <w:r w:rsidRPr="00853540">
        <w:rPr>
          <w:i/>
        </w:rPr>
        <w:t>secret</w:t>
      </w:r>
      <w:r>
        <w:t>_</w:t>
      </w:r>
      <w:r w:rsidRPr="00853540">
        <w:rPr>
          <w:i/>
        </w:rPr>
        <w:t>key</w:t>
      </w:r>
      <w:r>
        <w:t>’ merupakan kunci pusher yang terdapat pada server. S</w:t>
      </w:r>
      <w:r w:rsidR="0066412D">
        <w:t xml:space="preserve">etelah mendapatkan nilai signature kemudian kontroler akan m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A42D35">
      <w:pPr>
        <w:pStyle w:val="SubBabIIIIII"/>
      </w:pPr>
      <w:r>
        <w:t xml:space="preserve">API </w:t>
      </w:r>
      <w:r w:rsidRPr="008B0387">
        <w:rPr>
          <w:i/>
        </w:rPr>
        <w:t>Door</w:t>
      </w:r>
      <w:r>
        <w:t xml:space="preserve"> </w:t>
      </w:r>
      <w:r w:rsidRPr="008B0387">
        <w:rPr>
          <w:i/>
        </w:rPr>
        <w:t>Update</w:t>
      </w:r>
      <w:r>
        <w:t xml:space="preserve"> </w:t>
      </w:r>
      <w:r w:rsidRPr="008B0387">
        <w:rPr>
          <w:i/>
        </w:rPr>
        <w:t>Status</w:t>
      </w:r>
    </w:p>
    <w:p w14:paraId="5FB149C3" w14:textId="4594D122" w:rsidR="0003339E" w:rsidRDefault="0003339E" w:rsidP="00100243">
      <w:pPr>
        <w:ind w:firstLine="720"/>
      </w:pPr>
      <w:r>
        <w:t xml:space="preserve">API </w:t>
      </w:r>
      <w:r w:rsidRPr="008B0387">
        <w:rPr>
          <w:i/>
        </w:rPr>
        <w:t>door</w:t>
      </w:r>
      <w:r>
        <w:t xml:space="preserve"> </w:t>
      </w:r>
      <w:r w:rsidRPr="008B0387">
        <w:rPr>
          <w:i/>
        </w:rPr>
        <w:t>update</w:t>
      </w:r>
      <w:r>
        <w:t xml:space="preserve"> </w:t>
      </w:r>
      <w:r w:rsidRPr="008B0387">
        <w:rPr>
          <w:i/>
        </w:rPr>
        <w:t>status</w:t>
      </w:r>
      <w:r>
        <w:t xml:space="preserve"> digunak</w:t>
      </w:r>
      <w:r w:rsidR="008B0387">
        <w:t>a</w:t>
      </w:r>
      <w:r>
        <w:t xml:space="preserve">n oleh perangkat kunci pintu untuk memperbarui status pintu seperti pintu terbuka, pintu terkunci atau pintu terkoneksi. </w:t>
      </w:r>
      <w:r w:rsidR="00100243">
        <w:t>Pada setiap proses updata ini kunci pintu</w:t>
      </w:r>
      <w:r w:rsidR="008B0387">
        <w:t xml:space="preserve"> juga</w:t>
      </w:r>
      <w:r w:rsidR="00100243">
        <w:t xml:space="preserve"> akan diperbarui sehingga meningkatkan keamanan karena kode kunci selalu berubah</w:t>
      </w:r>
      <w:r w:rsidR="008B0387">
        <w:t xml:space="preserve"> secara dinamis</w:t>
      </w:r>
      <w:r w:rsidR="00100243">
        <w:t>. Diagram dari API door update stat</w:t>
      </w:r>
      <w:r w:rsidR="00286E6C">
        <w:t>us dapat dilihat pada gambar 3.21</w:t>
      </w:r>
      <w:r w:rsidR="00100243">
        <w:t xml:space="preserve"> dibawah.</w:t>
      </w:r>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45">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12C78123" w:rsidR="00191D7D" w:rsidRDefault="00316F6C" w:rsidP="00316F6C">
      <w:pPr>
        <w:pStyle w:val="LabelGambar"/>
      </w:pPr>
      <w:r w:rsidRPr="00316F6C">
        <w:rPr>
          <w:b/>
        </w:rPr>
        <w:t>Gambar 3.</w:t>
      </w:r>
      <w:r w:rsidRPr="00316F6C">
        <w:rPr>
          <w:b/>
        </w:rPr>
        <w:fldChar w:fldCharType="begin"/>
      </w:r>
      <w:r w:rsidRPr="00316F6C">
        <w:rPr>
          <w:b/>
        </w:rPr>
        <w:instrText xml:space="preserve"> SEQ Gambar_3. \* ARABIC </w:instrText>
      </w:r>
      <w:r w:rsidRPr="00316F6C">
        <w:rPr>
          <w:b/>
        </w:rPr>
        <w:fldChar w:fldCharType="separate"/>
      </w:r>
      <w:r w:rsidR="008756C1">
        <w:rPr>
          <w:b/>
          <w:noProof/>
        </w:rPr>
        <w:t>21</w:t>
      </w:r>
      <w:r w:rsidRPr="00316F6C">
        <w:rPr>
          <w:b/>
        </w:rPr>
        <w:fldChar w:fldCharType="end"/>
      </w:r>
      <w:r>
        <w:t xml:space="preserve"> </w:t>
      </w:r>
      <w:r w:rsidRPr="00316F6C">
        <w:rPr>
          <w:i/>
        </w:rPr>
        <w:t>Sequence</w:t>
      </w:r>
      <w:r w:rsidRPr="00C536C4">
        <w:t xml:space="preserve"> Diagram </w:t>
      </w:r>
      <w:r>
        <w:t xml:space="preserve">API </w:t>
      </w:r>
      <w:r w:rsidRPr="00316F6C">
        <w:rPr>
          <w:i/>
        </w:rPr>
        <w:t>Door</w:t>
      </w:r>
      <w:r w:rsidRPr="00C536C4">
        <w:t xml:space="preserve"> </w:t>
      </w:r>
      <w:r w:rsidRPr="00316F6C">
        <w:rPr>
          <w:i/>
        </w:rPr>
        <w:t>Update</w:t>
      </w:r>
      <w:r w:rsidRPr="00C536C4">
        <w:t xml:space="preserve"> </w:t>
      </w:r>
      <w:r w:rsidRPr="00316F6C">
        <w:rPr>
          <w:i/>
        </w:rPr>
        <w:t>Status</w:t>
      </w:r>
    </w:p>
    <w:p w14:paraId="44E5DC18" w14:textId="6282070B" w:rsidR="00191D7D" w:rsidRDefault="00191D7D" w:rsidP="00457179">
      <w:pPr>
        <w:ind w:firstLine="720"/>
      </w:pPr>
      <w:r>
        <w:lastRenderedPageBreak/>
        <w:t xml:space="preserve">Terlihat pada gambar </w:t>
      </w:r>
      <w:r w:rsidR="00286E6C">
        <w:t>3.21</w:t>
      </w:r>
      <w:r>
        <w:t xml:space="preserve"> diatas, untuk melakukan update status pertama perangkat kunci pintu akan mengirimkan data-data seperti status penguncian dan id </w:t>
      </w:r>
      <w:r w:rsidRPr="00286E6C">
        <w:rPr>
          <w:i/>
        </w:rPr>
        <w:t>socket</w:t>
      </w:r>
      <w:r>
        <w:t xml:space="preserve"> melalui </w:t>
      </w:r>
      <w:r w:rsidRPr="00286E6C">
        <w:rPr>
          <w:i/>
        </w:rPr>
        <w:t>endpoint</w:t>
      </w:r>
      <w:r>
        <w:t xml:space="preserve"> “/door/update-status”</w:t>
      </w:r>
      <w:r w:rsidR="002221D2">
        <w:t>, kemudian kontroler akan mengambil data pintu yang terkait untuk diperbarui menggunaka</w:t>
      </w:r>
      <w:r w:rsidR="00286E6C">
        <w:t>n</w:t>
      </w:r>
      <w:r w:rsidR="002221D2">
        <w:t xml:space="preserve"> data status dan 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dapat tersampaikan secara langsung, terakhir kontroler akan mengembalikan respon update status telah dilaksanakan.</w:t>
      </w:r>
    </w:p>
    <w:p w14:paraId="78420411" w14:textId="77777777" w:rsidR="002221D2" w:rsidRDefault="002221D2" w:rsidP="00191D7D"/>
    <w:p w14:paraId="2B65AE75" w14:textId="3A77F817" w:rsidR="00AA658A" w:rsidRDefault="00AA658A" w:rsidP="00A42D35">
      <w:pPr>
        <w:pStyle w:val="SubBabIIIIII"/>
      </w:pPr>
      <w:r>
        <w:t xml:space="preserve">API </w:t>
      </w:r>
      <w:r w:rsidRPr="0023341D">
        <w:rPr>
          <w:i/>
        </w:rPr>
        <w:t>Door Alert</w:t>
      </w:r>
    </w:p>
    <w:p w14:paraId="6A22FDCF" w14:textId="57FFF2DE"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Diagram dari API </w:t>
      </w:r>
      <w:r w:rsidRPr="00A36D2A">
        <w:rPr>
          <w:i/>
        </w:rPr>
        <w:t>door</w:t>
      </w:r>
      <w:r>
        <w:t xml:space="preserve"> </w:t>
      </w:r>
      <w:r w:rsidRPr="00A36D2A">
        <w:rPr>
          <w:i/>
        </w:rPr>
        <w:t>alert</w:t>
      </w:r>
      <w:r w:rsidR="00A36D2A">
        <w:t xml:space="preserve"> dapat dilihat pada gambar 3.22</w:t>
      </w:r>
      <w:r>
        <w:t xml:space="preserve"> dibawah.</w:t>
      </w:r>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46">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0A0C6ABB" w:rsidR="009E7205" w:rsidRDefault="00A36D2A" w:rsidP="00A36D2A">
      <w:pPr>
        <w:pStyle w:val="LabelGambar"/>
        <w:rPr>
          <w:i/>
        </w:rPr>
      </w:pPr>
      <w:r w:rsidRPr="00A36D2A">
        <w:rPr>
          <w:b/>
        </w:rPr>
        <w:t>Gambar 3.</w:t>
      </w:r>
      <w:r w:rsidRPr="00A36D2A">
        <w:rPr>
          <w:b/>
        </w:rPr>
        <w:fldChar w:fldCharType="begin"/>
      </w:r>
      <w:r w:rsidRPr="00A36D2A">
        <w:rPr>
          <w:b/>
        </w:rPr>
        <w:instrText xml:space="preserve"> SEQ Gambar_3. \* ARABIC </w:instrText>
      </w:r>
      <w:r w:rsidRPr="00A36D2A">
        <w:rPr>
          <w:b/>
        </w:rPr>
        <w:fldChar w:fldCharType="separate"/>
      </w:r>
      <w:r w:rsidR="008756C1">
        <w:rPr>
          <w:b/>
          <w:noProof/>
        </w:rPr>
        <w:t>22</w:t>
      </w:r>
      <w:r w:rsidRPr="00A36D2A">
        <w:rPr>
          <w:b/>
        </w:rPr>
        <w:fldChar w:fldCharType="end"/>
      </w:r>
      <w:r>
        <w:t xml:space="preserve"> </w:t>
      </w:r>
      <w:r w:rsidRPr="00A36D2A">
        <w:rPr>
          <w:i/>
        </w:rPr>
        <w:t>Sequence</w:t>
      </w:r>
      <w:r w:rsidRPr="00912FF4">
        <w:t xml:space="preserve"> Diagram</w:t>
      </w:r>
      <w:r>
        <w:t xml:space="preserve"> API</w:t>
      </w:r>
      <w:r w:rsidRPr="00912FF4">
        <w:t xml:space="preserve"> </w:t>
      </w:r>
      <w:r w:rsidRPr="00A36D2A">
        <w:rPr>
          <w:i/>
        </w:rPr>
        <w:t>Door</w:t>
      </w:r>
      <w:r w:rsidRPr="00912FF4">
        <w:t xml:space="preserve"> </w:t>
      </w:r>
      <w:r w:rsidRPr="00A36D2A">
        <w:rPr>
          <w:i/>
        </w:rPr>
        <w:t>Alert</w:t>
      </w:r>
    </w:p>
    <w:p w14:paraId="19674FCB" w14:textId="77777777" w:rsidR="00A36D2A" w:rsidRDefault="00A36D2A" w:rsidP="00A36D2A">
      <w:pPr>
        <w:pStyle w:val="LabelGambar"/>
      </w:pPr>
    </w:p>
    <w:p w14:paraId="7EBC4568" w14:textId="08F063C8" w:rsidR="00E469BE" w:rsidRDefault="00A36D2A" w:rsidP="002B2B1A">
      <w:pPr>
        <w:ind w:firstLine="720"/>
      </w:pPr>
      <w:r>
        <w:t>Dapat dilihat pada gambar 3.22</w:t>
      </w:r>
      <w:r w:rsidR="009E7205">
        <w:t xml:space="preserve"> diatas, untuk memberikan peringatan pertama perangkat kunci pintu akan mengirimakan data-data seperti id-pintu, id-</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 xml:space="preserve">“/door/alert” kemudian kontroler akan memeriksa pada tabel pintu untuk memastika bahwa pintu valid, jika pintu tudak ditemuakan maka kontroler akan mengembalikan respon error. Selanjutnya </w:t>
      </w:r>
      <w:r w:rsidR="009C2FFB">
        <w:lastRenderedPageBreak/>
        <w:t>kontroler akan menyiarkan peringatan melalui websocke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r>
        <w:t>Perancangan Penjadwalan</w:t>
      </w:r>
    </w:p>
    <w:p w14:paraId="5C27DD10" w14:textId="3D9B10E5" w:rsidR="006F1CCE" w:rsidRDefault="00F51043" w:rsidP="00457179">
      <w:pPr>
        <w:ind w:firstLine="720"/>
      </w:pPr>
      <w:r>
        <w:t>Penjadwalan digunakan untuk m</w:t>
      </w:r>
      <w:r w:rsidR="000969DE">
        <w:t>emeriksa data jadwal yang ada p</w:t>
      </w:r>
      <w:r>
        <w:t>ada tabel schedules</w:t>
      </w:r>
      <w:r w:rsidR="00EF1A82">
        <w:t xml:space="preserve">. Penjadwalan bekerja dengan menggunakan </w:t>
      </w:r>
      <w:r w:rsidR="00EF1A82" w:rsidRPr="00E02BCE">
        <w:rPr>
          <w:i/>
        </w:rPr>
        <w:t>kernel</w:t>
      </w:r>
      <w:r w:rsidR="00EF1A82">
        <w:t xml:space="preserve"> yang disediakan oleh laravel, kernel ini nantinya akan dijalankan oleh laravel dengan menggunakan </w:t>
      </w:r>
      <w:r w:rsidR="00EF1A82" w:rsidRPr="00E02BCE">
        <w:t>crontab</w:t>
      </w:r>
      <w:r w:rsidR="00EF1A82">
        <w:t xml:space="preserve"> yang diatur pada sistem operasi server. Crontab akan diatur untuk menjalankan perintah “</w:t>
      </w:r>
      <w:r w:rsidR="00EF1A82" w:rsidRPr="00E02BCE">
        <w:rPr>
          <w:i/>
        </w:rPr>
        <w:t>schedule</w:t>
      </w:r>
      <w:r w:rsidR="00EF1A82">
        <w:t>:</w:t>
      </w:r>
      <w:r w:rsidR="00EF1A82" w:rsidRPr="00E02BCE">
        <w:rPr>
          <w:i/>
        </w:rPr>
        <w:t>run</w:t>
      </w:r>
      <w:r w:rsidR="00EF1A82">
        <w:t>”</w:t>
      </w:r>
      <w:r w:rsidR="004A1521">
        <w:t xml:space="preserve"> setiap 1 menit sekali yang akan menjalankan fungsi</w:t>
      </w:r>
      <w:r w:rsidR="00E02BCE">
        <w:t xml:space="preserve"> pengecekan jadwal</w:t>
      </w:r>
      <w:r w:rsidR="004A1521">
        <w:t xml:space="preserve"> yang ada pada kernel.</w:t>
      </w:r>
    </w:p>
    <w:p w14:paraId="7AA8BCA1" w14:textId="37A798A2" w:rsidR="004A1521" w:rsidRDefault="004A1521" w:rsidP="004A1521"/>
    <w:p w14:paraId="3397425E" w14:textId="4FFDEC6B" w:rsidR="004A1521" w:rsidRDefault="004A1521" w:rsidP="000969DE">
      <w:pPr>
        <w:pStyle w:val="SubBabIIIIV"/>
      </w:pPr>
      <w:r>
        <w:t>Pengecekan Jadwal</w:t>
      </w:r>
    </w:p>
    <w:p w14:paraId="7DD15B0D" w14:textId="27DECD3F" w:rsidR="000969DE" w:rsidRDefault="000969DE" w:rsidP="00205CE2">
      <w:pPr>
        <w:ind w:firstLine="720"/>
      </w:pPr>
      <w:r>
        <w:t xml:space="preserve">Pengecekan jadwal dilakukan dengan cara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akan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 xml:space="preserve">perintah akan dikirimkan ke perangkat kunci pintu melalui websocket. Diagram dari pengecekan jadwal dapat dilihat pada gambar </w:t>
      </w:r>
      <w:r w:rsidR="005E5679">
        <w:t>3.23</w:t>
      </w:r>
      <w:r w:rsidR="00205CE2">
        <w:t xml:space="preserve"> dibawah.</w:t>
      </w:r>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47">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0270F299" w:rsidR="00041382" w:rsidRDefault="005F53EE" w:rsidP="005F53EE">
      <w:pPr>
        <w:pStyle w:val="LabelGambar"/>
      </w:pPr>
      <w:r w:rsidRPr="005F53EE">
        <w:rPr>
          <w:b/>
        </w:rPr>
        <w:t>Gambar 3.</w:t>
      </w:r>
      <w:r w:rsidRPr="005F53EE">
        <w:rPr>
          <w:b/>
        </w:rPr>
        <w:fldChar w:fldCharType="begin"/>
      </w:r>
      <w:r w:rsidRPr="005F53EE">
        <w:rPr>
          <w:b/>
        </w:rPr>
        <w:instrText xml:space="preserve"> SEQ Gambar_3. \* ARABIC </w:instrText>
      </w:r>
      <w:r w:rsidRPr="005F53EE">
        <w:rPr>
          <w:b/>
        </w:rPr>
        <w:fldChar w:fldCharType="separate"/>
      </w:r>
      <w:r w:rsidR="008756C1">
        <w:rPr>
          <w:b/>
          <w:noProof/>
        </w:rPr>
        <w:t>23</w:t>
      </w:r>
      <w:r w:rsidRPr="005F53EE">
        <w:rPr>
          <w:b/>
        </w:rPr>
        <w:fldChar w:fldCharType="end"/>
      </w:r>
      <w:r>
        <w:t xml:space="preserve"> </w:t>
      </w:r>
      <w:r w:rsidRPr="005F53EE">
        <w:rPr>
          <w:i/>
        </w:rPr>
        <w:t>Sequence</w:t>
      </w:r>
      <w:r>
        <w:t xml:space="preserve"> </w:t>
      </w:r>
      <w:r w:rsidRPr="00743D33">
        <w:t>Diagram Pengecekan Jadwal</w:t>
      </w:r>
    </w:p>
    <w:p w14:paraId="7C52C440" w14:textId="0BD825CE" w:rsidR="00041382" w:rsidRDefault="005E5679" w:rsidP="00041382">
      <w:pPr>
        <w:ind w:firstLine="720"/>
      </w:pPr>
      <w:r>
        <w:lastRenderedPageBreak/>
        <w:t>Terlihat pada gambar 3.23</w:t>
      </w:r>
      <w:r w:rsidR="00041382">
        <w:t xml:space="preserve"> diatas, </w:t>
      </w:r>
      <w:r w:rsidR="00041382" w:rsidRPr="009922B0">
        <w:rPr>
          <w:i/>
        </w:rPr>
        <w:t>crontab</w:t>
      </w:r>
      <w:r w:rsidR="00041382">
        <w:t xml:space="preserve"> akan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untuk mengam</w:t>
      </w:r>
      <w:r w:rsidR="009922B0">
        <w:t>bil data yang sesuai dengan mem</w:t>
      </w:r>
      <w:r w:rsidR="00041382">
        <w:t>p</w:t>
      </w:r>
      <w:r w:rsidR="009922B0">
        <w:t>er</w:t>
      </w:r>
      <w:r w:rsidR="00041382">
        <w:t xml:space="preserve">hatikan tanggal, waktu dan status jadwal, setelah data didapatkan kemudian job akan mengirimkan event ke setiap perangkat kunci pintu yang ada pada data jadwal tersebut, setelah semua event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atau sedang berjalan. Terakhir job akan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205CE2">
      <w:pPr>
        <w:pStyle w:val="SubBabIIIIV"/>
      </w:pPr>
      <w:r>
        <w:t>Atur Ulang</w:t>
      </w:r>
      <w:r w:rsidR="004A1521">
        <w:t xml:space="preserve"> Jadwal</w:t>
      </w:r>
    </w:p>
    <w:p w14:paraId="14047025" w14:textId="1B33E53D"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tatusnya seperti awal mula sehingga memerlukan proses atur ulang jadwal untuk membersihkan dan mengatur ulang jadwal. Jadwal akan dibersihkan dan diatur ulang setiap 24 jam sekali dengan menggunakan sebuah </w:t>
      </w:r>
      <w:r w:rsidRPr="00A51208">
        <w:rPr>
          <w:i/>
        </w:rPr>
        <w:t>job</w:t>
      </w:r>
      <w:r>
        <w:t xml:space="preserve"> pada </w:t>
      </w:r>
      <w:r w:rsidRPr="00A51208">
        <w:rPr>
          <w:i/>
        </w:rPr>
        <w:t>kernel</w:t>
      </w:r>
      <w:r w:rsidR="00A51208">
        <w:t xml:space="preserve"> L</w:t>
      </w:r>
      <w:r>
        <w:t xml:space="preserve">aravel. Diagram dari </w:t>
      </w:r>
      <w:r w:rsidRPr="00A51208">
        <w:rPr>
          <w:i/>
        </w:rPr>
        <w:t>job</w:t>
      </w:r>
      <w:r>
        <w:t xml:space="preserve"> atur ulang jadwal dapat dilihat pada gambar </w:t>
      </w:r>
      <w:r w:rsidR="00A679B5">
        <w:t>3.24</w:t>
      </w:r>
      <w:r>
        <w:t xml:space="preserve"> dibawah.</w:t>
      </w:r>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48">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5DBC0067" w:rsidR="00F72D85" w:rsidRDefault="00A51208" w:rsidP="00A51208">
      <w:pPr>
        <w:pStyle w:val="LabelGambar"/>
      </w:pPr>
      <w:r w:rsidRPr="00A51208">
        <w:rPr>
          <w:b/>
        </w:rPr>
        <w:t>Gambar 3.</w:t>
      </w:r>
      <w:r w:rsidRPr="00A51208">
        <w:rPr>
          <w:b/>
        </w:rPr>
        <w:fldChar w:fldCharType="begin"/>
      </w:r>
      <w:r w:rsidRPr="00A51208">
        <w:rPr>
          <w:b/>
        </w:rPr>
        <w:instrText xml:space="preserve"> SEQ Gambar_3. \* ARABIC </w:instrText>
      </w:r>
      <w:r w:rsidRPr="00A51208">
        <w:rPr>
          <w:b/>
        </w:rPr>
        <w:fldChar w:fldCharType="separate"/>
      </w:r>
      <w:r w:rsidR="008756C1">
        <w:rPr>
          <w:b/>
          <w:noProof/>
        </w:rPr>
        <w:t>24</w:t>
      </w:r>
      <w:r w:rsidRPr="00A51208">
        <w:rPr>
          <w:b/>
        </w:rPr>
        <w:fldChar w:fldCharType="end"/>
      </w:r>
      <w:r>
        <w:t xml:space="preserve"> </w:t>
      </w:r>
      <w:r w:rsidRPr="00A51208">
        <w:rPr>
          <w:i/>
        </w:rPr>
        <w:t>Sequence</w:t>
      </w:r>
      <w:r>
        <w:t xml:space="preserve"> Diagram </w:t>
      </w:r>
      <w:r w:rsidRPr="00F91662">
        <w:t>Atur Ulang Jadwal</w:t>
      </w:r>
    </w:p>
    <w:p w14:paraId="6C4D7173" w14:textId="712B11F5" w:rsidR="00F72D85" w:rsidRDefault="00005397" w:rsidP="00005397">
      <w:pPr>
        <w:ind w:firstLine="720"/>
      </w:pPr>
      <w:r>
        <w:lastRenderedPageBreak/>
        <w:t xml:space="preserve">Dapat dilihat pada gambar </w:t>
      </w:r>
      <w:r w:rsidR="00A679B5">
        <w:t>3.24</w:t>
      </w:r>
      <w:r>
        <w:t xml:space="preserve"> diatas, </w:t>
      </w:r>
      <w:r w:rsidRPr="00687688">
        <w:rPr>
          <w:i/>
        </w:rPr>
        <w:t>crontab</w:t>
      </w:r>
      <w:r>
        <w:t xml:space="preserve"> akan mengirimkan perintah ke </w:t>
      </w:r>
      <w:r w:rsidRPr="00687688">
        <w:rPr>
          <w:i/>
        </w:rPr>
        <w:t>kernel</w:t>
      </w:r>
      <w:r>
        <w:t xml:space="preserve"> untuk menjalankan job atur ulang jadwal.  Didalam </w:t>
      </w:r>
      <w:r w:rsidRPr="00687688">
        <w:rPr>
          <w:i/>
        </w:rPr>
        <w:t>job</w:t>
      </w:r>
      <w:r>
        <w:t xml:space="preserve"> tersebut pertama </w:t>
      </w:r>
      <w:r w:rsidRPr="00687688">
        <w:rPr>
          <w:i/>
        </w:rPr>
        <w:t>job</w:t>
      </w:r>
      <w:r>
        <w:t xml:space="preserve"> akan menghapus data jadwal yang sudah kadaluarsa pada tabel </w:t>
      </w:r>
      <w:r w:rsidRPr="00687688">
        <w:rPr>
          <w:i/>
        </w:rPr>
        <w:t>schedules</w:t>
      </w:r>
      <w:r>
        <w:t xml:space="preserve"> yaitu jadwal yang sudah dilaksanakan dan tidak berulang, kemudian pada job ini juga akan menghapus kartu akses pengguna yang sudah kadaluarsa, kemudian job akan memperbarui setiap jadwal yang sudah pernah dilaksanakan menjadi “</w:t>
      </w:r>
      <w:r w:rsidRPr="00687688">
        <w:rPr>
          <w:i/>
        </w:rPr>
        <w:t>waiting</w:t>
      </w:r>
      <w:r>
        <w:t>” atau menunggu untuk dilaksanakan kembali.</w:t>
      </w:r>
    </w:p>
    <w:p w14:paraId="7171211D" w14:textId="77777777" w:rsidR="00F72D85" w:rsidRDefault="00F72D85" w:rsidP="00EF1A82">
      <w:pPr>
        <w:ind w:firstLine="720"/>
      </w:pPr>
    </w:p>
    <w:p w14:paraId="5A3EE44B" w14:textId="14F73A4A" w:rsidR="004B7EBA" w:rsidRDefault="004B7EBA" w:rsidP="009338D0">
      <w:pPr>
        <w:pStyle w:val="SubBabIII"/>
        <w:ind w:hanging="720"/>
      </w:pPr>
      <w:r>
        <w:t>Perancangan Komunikasi Websocket</w:t>
      </w:r>
    </w:p>
    <w:p w14:paraId="2B6938FE" w14:textId="6B09AB57" w:rsidR="00E469BE" w:rsidRDefault="00E469BE" w:rsidP="0008490A">
      <w:pPr>
        <w:ind w:firstLine="720"/>
      </w:pPr>
      <w:r>
        <w:t xml:space="preserve">Websocket digunakan sebagai jalur komunikasi yang menghubungkan antara </w:t>
      </w:r>
      <w:r w:rsidR="0008490A" w:rsidRPr="00C9016A">
        <w:rPr>
          <w:i/>
        </w:rPr>
        <w:t>server</w:t>
      </w:r>
      <w:r w:rsidR="0008490A">
        <w:t xml:space="preserve"> dengan </w:t>
      </w:r>
      <w:r>
        <w:t xml:space="preserve">perangkan kunci pintu, dengan adanya komunikasi websocket </w:t>
      </w:r>
      <w:r w:rsidR="0008490A">
        <w:t>maka perangkat kunci pintu</w:t>
      </w:r>
      <w:r>
        <w:t xml:space="preserve"> dan </w:t>
      </w:r>
      <w:r w:rsidRPr="00C9016A">
        <w:rPr>
          <w:i/>
        </w:rPr>
        <w:t>server</w:t>
      </w:r>
      <w:r>
        <w:t xml:space="preserve"> akan selalu terhubung</w:t>
      </w:r>
      <w:r w:rsidR="0008490A">
        <w:t xml:space="preserve"> sehingga dapat berkomunikasi secara langsung.</w:t>
      </w:r>
    </w:p>
    <w:p w14:paraId="3A46D07D" w14:textId="08137F51" w:rsidR="008311EA" w:rsidRDefault="0008490A" w:rsidP="008311EA">
      <w:r>
        <w:tab/>
      </w:r>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pusher sebagai protokol komunikasi websocket yang menghubungkan antara perangkat kunci pintu dengan </w:t>
      </w:r>
      <w:r w:rsidR="001C0DEF" w:rsidRPr="00C9016A">
        <w:rPr>
          <w:i/>
        </w:rPr>
        <w:t>server</w:t>
      </w:r>
      <w:r w:rsidR="001C0DEF">
        <w:t xml:space="preserve"> dengan konfigurasi seperti yang terlihat pada gambar </w:t>
      </w:r>
      <w:r w:rsidR="00C9016A">
        <w:t>3.25</w:t>
      </w:r>
      <w:r w:rsidR="001C0DEF">
        <w:t xml:space="preserve"> dibawah.</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49">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1B2D452D" w:rsidR="00C24898" w:rsidRDefault="00C9016A" w:rsidP="00C9016A">
      <w:pPr>
        <w:pStyle w:val="LabelGambar"/>
      </w:pPr>
      <w:r w:rsidRPr="00C9016A">
        <w:rPr>
          <w:b/>
        </w:rPr>
        <w:t>Gambar 3.</w:t>
      </w:r>
      <w:r w:rsidRPr="00C9016A">
        <w:rPr>
          <w:b/>
        </w:rPr>
        <w:fldChar w:fldCharType="begin"/>
      </w:r>
      <w:r w:rsidRPr="00C9016A">
        <w:rPr>
          <w:b/>
        </w:rPr>
        <w:instrText xml:space="preserve"> SEQ Gambar_3. \* ARABIC </w:instrText>
      </w:r>
      <w:r w:rsidRPr="00C9016A">
        <w:rPr>
          <w:b/>
        </w:rPr>
        <w:fldChar w:fldCharType="separate"/>
      </w:r>
      <w:r w:rsidR="008756C1">
        <w:rPr>
          <w:b/>
          <w:noProof/>
        </w:rPr>
        <w:t>25</w:t>
      </w:r>
      <w:r w:rsidRPr="00C9016A">
        <w:rPr>
          <w:b/>
        </w:rPr>
        <w:fldChar w:fldCharType="end"/>
      </w:r>
      <w:r>
        <w:t xml:space="preserve"> </w:t>
      </w:r>
      <w:r w:rsidRPr="00640618">
        <w:t>Konfigurasi Websocket</w:t>
      </w:r>
    </w:p>
    <w:p w14:paraId="32C3830D" w14:textId="77777777" w:rsidR="00C9016A" w:rsidRDefault="00C9016A" w:rsidP="00C9016A">
      <w:pPr>
        <w:pStyle w:val="LabelGambar"/>
      </w:pPr>
    </w:p>
    <w:p w14:paraId="79810DE3" w14:textId="6ABF1B4E" w:rsidR="00C24898" w:rsidRDefault="00C24898" w:rsidP="00366C4B">
      <w:pPr>
        <w:ind w:firstLine="720"/>
      </w:pPr>
      <w:r>
        <w:t xml:space="preserve">Dapat dilihat pada gambar </w:t>
      </w:r>
      <w:r w:rsidR="00C9016A">
        <w:t>3.25</w:t>
      </w:r>
      <w:r>
        <w:t xml:space="preserve"> diatas, setiap pintu akan dikelompokkan berdasarkan dengan gedung dengan satu orang operator, setiap gedung akan memiliki satu </w:t>
      </w:r>
      <w:r w:rsidRPr="00F17D1C">
        <w:rPr>
          <w:i/>
        </w:rPr>
        <w:t>channel</w:t>
      </w:r>
      <w:r>
        <w:t xml:space="preserve"> pusher yang dapat di</w:t>
      </w:r>
      <w:r w:rsidR="00F17D1C">
        <w:t>-</w:t>
      </w:r>
      <w:r w:rsidRPr="00F17D1C">
        <w:rPr>
          <w:i/>
        </w:rPr>
        <w:t>subscribe</w:t>
      </w:r>
      <w:r>
        <w:t xml:space="preserve"> oleh perangkat penguncian didalam gedung ter</w:t>
      </w:r>
      <w:r w:rsidR="00366C4B">
        <w:t xml:space="preserve">sebut, untuk mengawasi semua aktifitas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aktifitas semua perangkat </w:t>
      </w:r>
      <w:r w:rsidR="00366C4B">
        <w:lastRenderedPageBreak/>
        <w:t xml:space="preserve">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5B958199" w:rsidR="002E34E5" w:rsidRDefault="002E34E5" w:rsidP="00366C4B">
      <w:pPr>
        <w:ind w:firstLine="720"/>
      </w:pPr>
      <w:r>
        <w:t xml:space="preserve">Laravel mengirimkan data atau perintah ke perangkat kunci pintu melalui pusher menggunakan sebuah </w:t>
      </w:r>
      <w:r w:rsidRPr="00F17D1C">
        <w:rPr>
          <w:i/>
        </w:rPr>
        <w:t>event</w:t>
      </w:r>
      <w:r>
        <w:t xml:space="preserve">, setiap </w:t>
      </w:r>
      <w:r w:rsidRPr="00F17D1C">
        <w:rPr>
          <w:i/>
        </w:rPr>
        <w:t>event</w:t>
      </w:r>
      <w:r>
        <w:t xml:space="preserve"> seperti kunci atau buka pintu dipanggil baik melalui website maupun API maka </w:t>
      </w:r>
      <w:r w:rsidRPr="00F17D1C">
        <w:rPr>
          <w:i/>
        </w:rPr>
        <w:t>event</w:t>
      </w:r>
      <w:r>
        <w:t xml:space="preserve"> tersebut akan disiarkan ke </w:t>
      </w:r>
      <w:r w:rsidRPr="00F17D1C">
        <w:rPr>
          <w:i/>
        </w:rPr>
        <w:t>channel</w:t>
      </w:r>
      <w:r>
        <w:t xml:space="preserve"> sesuai dengan kode perintah dan </w:t>
      </w:r>
      <w:r w:rsidRPr="00F17D1C">
        <w:rPr>
          <w:i/>
        </w:rPr>
        <w:t>channel</w:t>
      </w:r>
      <w:r>
        <w:t xml:space="preserve"> yang dituju.</w:t>
      </w:r>
    </w:p>
    <w:p w14:paraId="375B880A" w14:textId="2C0DC357" w:rsidR="00366C4B" w:rsidRDefault="00240814" w:rsidP="00C24898">
      <w:r>
        <w:tab/>
        <w:t xml:space="preserve">Didalam pusher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channel yang ada serta mengelola semua </w:t>
      </w:r>
      <w:r w:rsidRPr="00F17D1C">
        <w:rPr>
          <w:i/>
        </w:rPr>
        <w:t>subsc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ebsocket.</w:t>
      </w:r>
    </w:p>
    <w:p w14:paraId="55B21649" w14:textId="77777777" w:rsidR="00240814" w:rsidRDefault="00240814" w:rsidP="00C24898"/>
    <w:p w14:paraId="6B83F708" w14:textId="7BA98128" w:rsidR="004B7EBA" w:rsidRDefault="00240814" w:rsidP="009338D0">
      <w:pPr>
        <w:pStyle w:val="SubBabIII"/>
        <w:ind w:hanging="720"/>
      </w:pPr>
      <w:r>
        <w:t>Perancangan</w:t>
      </w:r>
      <w:r w:rsidR="001C0DEF">
        <w:t xml:space="preserve"> </w:t>
      </w:r>
      <w:r w:rsidR="005B7488">
        <w:t>Server</w:t>
      </w:r>
    </w:p>
    <w:p w14:paraId="45E57B1E" w14:textId="51CF18D6" w:rsidR="007415FF" w:rsidRPr="008E70DE" w:rsidRDefault="0095203F" w:rsidP="008E70DE">
      <w:pPr>
        <w:ind w:firstLine="720"/>
      </w:pPr>
      <w:r>
        <w:t>Dengan menggunakan L</w:t>
      </w:r>
      <w:r w:rsidR="00240814" w:rsidRPr="008A6397">
        <w:t xml:space="preserve">aravel sebagai backend yang mengatur kinerja dari perangkat kunci pintu tentunya diperlukan sebuah </w:t>
      </w:r>
      <w:r w:rsidR="00240814" w:rsidRPr="006A69BF">
        <w:rPr>
          <w:i/>
        </w:rPr>
        <w:t>serve</w:t>
      </w:r>
      <w:r w:rsidR="008A6397" w:rsidRPr="006A69BF">
        <w:rPr>
          <w:i/>
        </w:rPr>
        <w:t>r</w:t>
      </w:r>
      <w:r w:rsidR="008A6397" w:rsidRPr="008A6397">
        <w:t xml:space="preserve">. </w:t>
      </w:r>
      <w:r w:rsidR="008A6397" w:rsidRPr="006A69BF">
        <w:rPr>
          <w:i/>
        </w:rPr>
        <w:t>Server</w:t>
      </w:r>
      <w:r w:rsidR="008A6397" w:rsidRPr="008A6397">
        <w:t xml:space="preserve"> ini akan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Diagram dari </w:t>
      </w:r>
      <w:r w:rsidR="008A6397" w:rsidRPr="006A69BF">
        <w:rPr>
          <w:i/>
        </w:rPr>
        <w:t>backend</w:t>
      </w:r>
      <w:r w:rsidR="008A6397">
        <w:t xml:space="preserve"> </w:t>
      </w:r>
      <w:r w:rsidR="008A6397" w:rsidRPr="006A69BF">
        <w:rPr>
          <w:i/>
        </w:rPr>
        <w:t>server</w:t>
      </w:r>
      <w:r w:rsidR="008A6397">
        <w:t xml:space="preserve"> da</w:t>
      </w:r>
      <w:r w:rsidR="00E0047C">
        <w:t>pat dilihat pada gambar 3.26</w:t>
      </w:r>
      <w:r w:rsidR="008A6397">
        <w:t xml:space="preserve"> dibawah.</w:t>
      </w:r>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0">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0A0ECFDF" w:rsidR="008A6397" w:rsidRDefault="00D00996" w:rsidP="00D00996">
      <w:pPr>
        <w:pStyle w:val="LabelGambar"/>
      </w:pPr>
      <w:r w:rsidRPr="00D00996">
        <w:rPr>
          <w:b/>
        </w:rPr>
        <w:t>Gambar 3.</w:t>
      </w:r>
      <w:r w:rsidRPr="00D00996">
        <w:rPr>
          <w:b/>
        </w:rPr>
        <w:fldChar w:fldCharType="begin"/>
      </w:r>
      <w:r w:rsidRPr="00D00996">
        <w:rPr>
          <w:b/>
        </w:rPr>
        <w:instrText xml:space="preserve"> SEQ Gambar_3. \* ARABIC </w:instrText>
      </w:r>
      <w:r w:rsidRPr="00D00996">
        <w:rPr>
          <w:b/>
        </w:rPr>
        <w:fldChar w:fldCharType="separate"/>
      </w:r>
      <w:r w:rsidR="008756C1">
        <w:rPr>
          <w:b/>
          <w:noProof/>
        </w:rPr>
        <w:t>26</w:t>
      </w:r>
      <w:r w:rsidRPr="00D00996">
        <w:rPr>
          <w:b/>
        </w:rPr>
        <w:fldChar w:fldCharType="end"/>
      </w:r>
      <w:r>
        <w:t xml:space="preserve"> </w:t>
      </w:r>
      <w:r w:rsidRPr="00634E22">
        <w:t>Konfigurasi Server</w:t>
      </w:r>
    </w:p>
    <w:p w14:paraId="02F19C88" w14:textId="77777777" w:rsidR="00D00996" w:rsidRDefault="00D00996" w:rsidP="00D00996">
      <w:pPr>
        <w:pStyle w:val="LabelGambar"/>
        <w:rPr>
          <w:rFonts w:eastAsia="Calibri" w:cs="Times New Roman"/>
          <w:szCs w:val="24"/>
          <w:lang w:val="en-US"/>
        </w:rPr>
      </w:pPr>
    </w:p>
    <w:p w14:paraId="3D213A2F" w14:textId="7945A0EC" w:rsidR="007B0619" w:rsidRDefault="00032DF8" w:rsidP="008E70DE">
      <w:pPr>
        <w:ind w:firstLine="720"/>
      </w:pPr>
      <w:r>
        <w:rPr>
          <w:lang w:val="en-US"/>
        </w:rPr>
        <w:lastRenderedPageBreak/>
        <w:t xml:space="preserve">Dapat dilihat pada gambar </w:t>
      </w:r>
      <w:r w:rsidR="001011BB">
        <w:rPr>
          <w:lang w:val="en-US"/>
        </w:rPr>
        <w:t>3.26</w:t>
      </w:r>
      <w:r>
        <w:rPr>
          <w:lang w:val="en-US"/>
        </w:rPr>
        <w:t xml:space="preserve"> diatas, </w:t>
      </w:r>
      <w:r w:rsidRPr="001011BB">
        <w:rPr>
          <w:i/>
          <w:lang w:val="en-US"/>
        </w:rPr>
        <w:t>server</w:t>
      </w:r>
      <w:r>
        <w:rPr>
          <w:lang w:val="en-US"/>
        </w:rPr>
        <w:t xml:space="preserve"> dibangun menggunakan sistem operasi ubuntu 20.</w:t>
      </w:r>
      <w:r w:rsidR="008E70DE">
        <w:rPr>
          <w:lang w:val="en-US"/>
        </w:rPr>
        <w:t>0</w:t>
      </w:r>
      <w:r>
        <w:rPr>
          <w:lang w:val="en-US"/>
        </w:rPr>
        <w:t xml:space="preserve">4, ubuntu merupakan bagian dari sistem operasi linux yang biasa digunakan baik untuk perangkat dekstop maupun </w:t>
      </w:r>
      <w:r w:rsidRPr="001011BB">
        <w:rPr>
          <w:i/>
          <w:lang w:val="en-US"/>
        </w:rPr>
        <w:t>server</w:t>
      </w:r>
      <w:r>
        <w:rPr>
          <w:lang w:val="en-US"/>
        </w:rPr>
        <w:t xml:space="preserve"> karena </w:t>
      </w:r>
      <w:r w:rsidRPr="001011BB">
        <w:rPr>
          <w:i/>
          <w:lang w:val="en-US"/>
        </w:rPr>
        <w:t>open</w:t>
      </w:r>
      <w:r>
        <w:rPr>
          <w:lang w:val="en-US"/>
        </w:rPr>
        <w:t xml:space="preserve"> </w:t>
      </w:r>
      <w:r w:rsidRPr="001011BB">
        <w:rPr>
          <w:i/>
          <w:lang w:val="en-US"/>
        </w:rPr>
        <w:t>source</w:t>
      </w:r>
      <w:r>
        <w:rPr>
          <w:lang w:val="en-US"/>
        </w:rPr>
        <w:t xml:space="preserve"> dan ringan.</w:t>
      </w:r>
      <w:r w:rsidR="002F6FCD">
        <w:rPr>
          <w:lang w:val="en-US"/>
        </w:rPr>
        <w:t xml:space="preserve"> </w:t>
      </w:r>
      <w:r w:rsidR="002F6FCD">
        <w:t>Dengan menggunakan u</w:t>
      </w:r>
      <w:r w:rsidR="002F6FCD" w:rsidRPr="002F6FCD">
        <w:t xml:space="preserve">buntu 20.04 sebagai sistem operasi server, </w:t>
      </w:r>
      <w:r w:rsidR="002F6FCD">
        <w:t xml:space="preserve">kita dapat </w:t>
      </w:r>
      <w:r w:rsidR="002F6FCD" w:rsidRPr="002F6FCD">
        <w:t xml:space="preserve">memanfaatkan kestabilan, keamanan, dan dukungan jangka panjang </w:t>
      </w:r>
      <w:r w:rsidR="000C74EC">
        <w:t>untuk menjalankan aplikasi l</w:t>
      </w:r>
      <w:r w:rsidR="002F6FCD" w:rsidRPr="002F6FCD">
        <w:t>aravel dengan aman dan efisien.</w:t>
      </w:r>
    </w:p>
    <w:p w14:paraId="021AA2DB" w14:textId="7336B859" w:rsidR="008E70DE" w:rsidRDefault="008E70DE" w:rsidP="008E70DE">
      <w:pPr>
        <w:ind w:firstLine="720"/>
      </w:pPr>
      <w:r>
        <w:t xml:space="preserve">Didalam sistem operasi ubuntu 20.04 dipasang nginx yang digunakan sebagai web </w:t>
      </w:r>
      <w:r w:rsidRPr="000C74EC">
        <w:rPr>
          <w:i/>
        </w:rPr>
        <w:t>server</w:t>
      </w:r>
      <w:r>
        <w:t xml:space="preserve"> untuk menjalankan aplikasi laravel.  Dengan menggunakan nginx maka aplikasi laravel dapat dijalankan dengan efisien dikarenakan nginx memiliki karakteristik ringan dan cepat</w:t>
      </w:r>
      <w:r w:rsidR="00742696">
        <w:t>. Dengan menggunakan nginx kita juga bisa membagi server menjadi beberapa blok yang dapat digunakan untuk menjalankan API dan websocket secara bersamaan. Pada nginx juga dipasang sertifikat SSL yang digunakan untuk mengenkripsi semua komunikasi dengan menggunakan HTTPS sehingga kemanan data akan terjamin dengan adanya jalur komunikasi yang terenkripsi.</w:t>
      </w:r>
    </w:p>
    <w:p w14:paraId="3CAABE28" w14:textId="26EA20B5" w:rsidR="00FB5651" w:rsidRDefault="00FB5651" w:rsidP="008E70DE">
      <w:pPr>
        <w:ind w:firstLine="720"/>
      </w:pPr>
      <w:r>
        <w:t>Didalam ubuntu juga dipasang MySQL sebagai pusat penyimpanan data yang terhubung ke laravel</w:t>
      </w:r>
      <w:r w:rsidR="00BB5E2D">
        <w:t>, dengan menggunakan database yang berjalan pada server yang sama maka kecepatan transfer data akan sangat cepat dengan menghilangkan latensi jaringan hal ini sesuai dengan karakteristik sistem yang dibangun yaitu sistem cepat dan efisien.</w:t>
      </w:r>
    </w:p>
    <w:p w14:paraId="7EF5976B" w14:textId="108D82A5" w:rsidR="00BB5E2D" w:rsidRDefault="00BB5E2D" w:rsidP="008E70DE">
      <w:pPr>
        <w:ind w:firstLine="720"/>
      </w:pPr>
      <w:r>
        <w:t>Dengan adanya fitur penjadwalan otomatis didaiam sistem kunci pintu maka kita juga harus memasang crontab untuk menjalankan penjadwalan yang ada pada laravel, penjadwalan akan dipanggil setiap 1 menit sekali untuk memeriksa apakah ada jadwal yang harus dilaksanakan atau tidak.</w:t>
      </w:r>
    </w:p>
    <w:p w14:paraId="04B0DFFC" w14:textId="12559463" w:rsidR="00BB5E2D" w:rsidRDefault="00BB5E2D" w:rsidP="008E70DE">
      <w:pPr>
        <w:ind w:firstLine="720"/>
      </w:pPr>
      <w:r>
        <w:t xml:space="preserve">Pada laravel juga mengimplementasikan fitur antrian yang bertujuan untuk meningkatkan kinerja dasi sistem sehingga fungsi antrian harus dijaga agar selalu berada dalam kondisi berjalan, oleh karena itu maka pada server suja dipasang supervisor yang digunakan untuk memantau </w:t>
      </w:r>
      <w:r w:rsidR="00724605">
        <w:t xml:space="preserve">kinerja dari antrian. Supervisor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di</w:t>
      </w:r>
      <w:r w:rsidR="00724605">
        <w:t>dalam</w:t>
      </w:r>
      <w:r w:rsidR="00724605" w:rsidRPr="00724605">
        <w:t xml:space="preserve"> sistem operasi</w:t>
      </w:r>
      <w:r w:rsidR="00724605">
        <w:t xml:space="preserve">. </w:t>
      </w:r>
      <w:r w:rsidR="00724605" w:rsidRPr="00724605">
        <w:t>Supervisor akan memastikan bahwa prose</w:t>
      </w:r>
      <w:r w:rsidR="00724605">
        <w:t>s antrian pada laravel</w:t>
      </w:r>
      <w:r w:rsidR="00724605" w:rsidRPr="00724605">
        <w:t xml:space="preserve"> teta</w:t>
      </w:r>
      <w:r w:rsidR="00724605">
        <w:t>p berjalan secara terus-menerus dan akan</w:t>
      </w:r>
      <w:r w:rsidR="00724605" w:rsidRPr="00724605">
        <w:t xml:space="preserve"> memulai ulan</w:t>
      </w:r>
      <w:r w:rsidR="00BC6452">
        <w:t xml:space="preserve">g proses jika terjadi </w:t>
      </w:r>
      <w:r w:rsidR="00BC6452">
        <w:lastRenderedPageBreak/>
        <w:t>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034D39CF" w14:textId="3EB9FB03" w:rsidR="00AE0134" w:rsidRDefault="001B7DBF" w:rsidP="00F67222">
      <w:pPr>
        <w:ind w:firstLine="720"/>
      </w:pPr>
      <w:r>
        <w:t>Supervisor juga digunak</w:t>
      </w:r>
      <w:r w:rsidR="000C74EC">
        <w:t>a</w:t>
      </w:r>
      <w:r>
        <w:t xml:space="preserve">n untuk menjaga websocket berjalan secara terus menerus, websocket memegang peranan penting didalam </w:t>
      </w:r>
      <w:r w:rsidR="000C74EC">
        <w:t>sistem</w:t>
      </w:r>
      <w:r>
        <w:t xml:space="preserve"> ini karena websocket menjadi jalur komunikasi yang menghubungkan perangkat kunci pintu dengan </w:t>
      </w:r>
      <w:r w:rsidRPr="000C74EC">
        <w:rPr>
          <w:i/>
        </w:rPr>
        <w:t>server</w:t>
      </w:r>
      <w:r>
        <w:t xml:space="preserve"> pusat, sehingga jika terjadi gangguan pada kinerja websocket maka seluruh kinerja dari perangkat kunci pintu akan terganggu, oleh karena itu diperlukan pengawasan menggunakan supervisor untuk menjaga </w:t>
      </w:r>
      <w:r w:rsidR="00F67222">
        <w:t>kinerja dari</w:t>
      </w:r>
      <w:r>
        <w:t xml:space="preserve"> websocket.</w:t>
      </w:r>
    </w:p>
    <w:p w14:paraId="64330C4D" w14:textId="77777777" w:rsidR="00975A13" w:rsidRDefault="00975A13" w:rsidP="00975A13"/>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6E5796A6" w14:textId="77777777" w:rsidR="00610909" w:rsidRPr="00610909" w:rsidRDefault="00610909" w:rsidP="00AE0134">
      <w:pPr>
        <w:pStyle w:val="HeadingI"/>
      </w:pPr>
      <w:bookmarkStart w:id="63" w:name="_Toc106612753"/>
      <w:bookmarkStart w:id="64" w:name="_Toc133873644"/>
      <w:r w:rsidRPr="00610909">
        <w:lastRenderedPageBreak/>
        <w:t>BAB IV</w:t>
      </w:r>
      <w:bookmarkEnd w:id="63"/>
      <w:bookmarkEnd w:id="64"/>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0209FFBB" w14:textId="05DF7AD9" w:rsidR="00610909" w:rsidRDefault="00610909"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r>
        <w:t xml:space="preserve">Kajian Hasil </w:t>
      </w:r>
      <w:r w:rsidR="000C1E3E">
        <w:t>Perancangan</w:t>
      </w:r>
    </w:p>
    <w:p w14:paraId="0A415A2F" w14:textId="16827C4B" w:rsidR="00897C66" w:rsidRDefault="00897C66" w:rsidP="00897C66">
      <w:pPr>
        <w:ind w:firstLine="709"/>
      </w:pPr>
      <w:r>
        <w:t xml:space="preserve">Untuk melihat hasil dari perancangan API aplikasi mobile dan perangkat kunci pintu maka dilakukan uji coba menggunakan postman. Postman merupakan sebuah software yang digunakan untuk melakukan request </w:t>
      </w:r>
      <w:r w:rsidR="00D15221">
        <w:t>ke</w:t>
      </w:r>
      <w:r>
        <w:t xml:space="preserve"> API, dengan menggunakan postman maka akan terlihat hasil respon yang dikirimkan oleh server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r>
        <w:t xml:space="preserve">API </w:t>
      </w:r>
      <w:r w:rsidR="000D2119" w:rsidRPr="00CC4BE1">
        <w:rPr>
          <w:i/>
        </w:rPr>
        <w:t>Login</w:t>
      </w:r>
    </w:p>
    <w:p w14:paraId="10011230" w14:textId="3CD4A380" w:rsidR="00DD4DD2" w:rsidRDefault="00BA3F60" w:rsidP="00DD4DD2">
      <w:pPr>
        <w:ind w:firstLine="709"/>
      </w:pPr>
      <w:r>
        <w:t xml:space="preserve">API </w:t>
      </w:r>
      <w:r w:rsidRPr="005D7ACB">
        <w:rPr>
          <w:i/>
        </w:rPr>
        <w:t>login</w:t>
      </w:r>
      <w:r>
        <w:t xml:space="preserve"> akan menerima alamat email dan </w:t>
      </w:r>
      <w:r w:rsidRPr="005D7ACB">
        <w:rPr>
          <w:i/>
        </w:rPr>
        <w:t>password</w:t>
      </w:r>
      <w:r>
        <w:t xml:space="preserve"> pengguna </w:t>
      </w:r>
      <w:r w:rsidR="00897C66">
        <w:t xml:space="preserve">untuk melakukan autentikasi. Hasil dari perancangan dari API </w:t>
      </w:r>
      <w:r w:rsidR="00897C66" w:rsidRPr="005D7ACB">
        <w:rPr>
          <w:i/>
        </w:rPr>
        <w:t>login</w:t>
      </w:r>
      <w:r w:rsidR="00897C66">
        <w:t xml:space="preserve"> dapat dilihat </w:t>
      </w:r>
      <w:r w:rsidR="00CC4BE1">
        <w:t>pada gambar 4.1</w:t>
      </w:r>
      <w:r w:rsidR="00897C66">
        <w:t xml:space="preserve"> dibawah.</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039995" cy="2833382"/>
                    </a:xfrm>
                    <a:prstGeom prst="rect">
                      <a:avLst/>
                    </a:prstGeom>
                  </pic:spPr>
                </pic:pic>
              </a:graphicData>
            </a:graphic>
          </wp:inline>
        </w:drawing>
      </w:r>
    </w:p>
    <w:p w14:paraId="30B2F7D8" w14:textId="7D124FF0" w:rsidR="00DD4DD2" w:rsidRDefault="00CC4BE1" w:rsidP="00CC4BE1">
      <w:pPr>
        <w:pStyle w:val="LabelGambar"/>
        <w:rPr>
          <w:i/>
        </w:rPr>
      </w:pPr>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F15C79">
        <w:rPr>
          <w:b/>
          <w:noProof/>
        </w:rPr>
        <w:t>1</w:t>
      </w:r>
      <w:r w:rsidRPr="00CC4BE1">
        <w:rPr>
          <w:b/>
        </w:rPr>
        <w:fldChar w:fldCharType="end"/>
      </w:r>
      <w:r>
        <w:t xml:space="preserve"> </w:t>
      </w:r>
      <w:r w:rsidRPr="00E71D19">
        <w:t xml:space="preserve">Hasil API </w:t>
      </w:r>
      <w:r w:rsidRPr="00CC4BE1">
        <w:rPr>
          <w:i/>
        </w:rPr>
        <w:t>Login</w:t>
      </w:r>
    </w:p>
    <w:p w14:paraId="0BA4B906" w14:textId="77777777" w:rsidR="00CC4BE1" w:rsidRDefault="00CC4BE1" w:rsidP="00CC4BE1">
      <w:pPr>
        <w:pStyle w:val="LabelGambar"/>
      </w:pPr>
    </w:p>
    <w:p w14:paraId="2A1E4530" w14:textId="25FBD242"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DD4DD2" w:rsidRPr="00CC4BE1">
        <w:rPr>
          <w:i/>
        </w:rPr>
        <w:t>enpoint</w:t>
      </w:r>
      <w:r w:rsidR="00DD4DD2">
        <w:t xml:space="preserve"> “/api/login”. API </w:t>
      </w:r>
      <w:r w:rsidR="00DD4DD2" w:rsidRPr="00CC4BE1">
        <w:rPr>
          <w:i/>
        </w:rPr>
        <w:t>login</w:t>
      </w:r>
      <w:r w:rsidR="00DD4DD2">
        <w:t xml:space="preserve"> akan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5CDAE91E" w14:textId="3B0692BD" w:rsidR="00DD4DD2" w:rsidRDefault="00DD4DD2" w:rsidP="002959BE">
      <w:pPr>
        <w:rPr>
          <w:noProof/>
          <w:lang w:val="en-US"/>
        </w:rPr>
      </w:pPr>
    </w:p>
    <w:p w14:paraId="40C320C1" w14:textId="1F4F04F0" w:rsidR="00383256" w:rsidRDefault="00383256" w:rsidP="002959BE">
      <w:r>
        <w:rPr>
          <w:noProof/>
          <w:lang w:val="en-US"/>
        </w:rPr>
        <w:lastRenderedPageBreak/>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039995" cy="2833382"/>
                    </a:xfrm>
                    <a:prstGeom prst="rect">
                      <a:avLst/>
                    </a:prstGeom>
                  </pic:spPr>
                </pic:pic>
              </a:graphicData>
            </a:graphic>
          </wp:inline>
        </w:drawing>
      </w:r>
    </w:p>
    <w:p w14:paraId="50820269" w14:textId="59006153" w:rsidR="00C911F8" w:rsidRDefault="00CC4BE1" w:rsidP="00CC4BE1">
      <w:pPr>
        <w:pStyle w:val="LabelGambar"/>
      </w:pPr>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F15C79">
        <w:rPr>
          <w:b/>
          <w:noProof/>
        </w:rPr>
        <w:t>2</w:t>
      </w:r>
      <w:r w:rsidRPr="00CC4BE1">
        <w:rPr>
          <w:b/>
        </w:rPr>
        <w:fldChar w:fldCharType="end"/>
      </w:r>
      <w:r>
        <w:t xml:space="preserve"> </w:t>
      </w:r>
      <w:r w:rsidRPr="00241B4D">
        <w:t xml:space="preserve">Hasil API </w:t>
      </w:r>
      <w:r w:rsidRPr="00CC4BE1">
        <w:rPr>
          <w:i/>
        </w:rPr>
        <w:t>Login</w:t>
      </w:r>
      <w:r>
        <w:t xml:space="preserve"> Email Belum Terverifikasi</w:t>
      </w:r>
    </w:p>
    <w:p w14:paraId="19D04909" w14:textId="77777777" w:rsidR="00CC4BE1" w:rsidRDefault="00CC4BE1" w:rsidP="00CC4BE1">
      <w:pPr>
        <w:pStyle w:val="LabelGambar"/>
      </w:pPr>
    </w:p>
    <w:p w14:paraId="597CFAD0" w14:textId="1C08FCD0" w:rsidR="00BF0ACB" w:rsidRDefault="00C911F8" w:rsidP="00BF0ACB">
      <w:pPr>
        <w:ind w:firstLine="709"/>
      </w:pPr>
      <w:r>
        <w:t xml:space="preserve">Pada API </w:t>
      </w:r>
      <w:r w:rsidRPr="005D7ACB">
        <w:rPr>
          <w:i/>
        </w:rPr>
        <w:t>login</w:t>
      </w:r>
      <w:r>
        <w:t xml:space="preserve"> juga dilakukan pengecekan email pengguna, seper</w:t>
      </w:r>
      <w:r w:rsidR="00C429BD">
        <w:t>ti yang terlihat pada gambar 4.2,</w:t>
      </w:r>
      <w:r>
        <w:t xml:space="preserve"> pengguna yang belum melakukan verifikasi email akan menerima respon status email belum terverifikasi</w:t>
      </w:r>
      <w:r w:rsidR="00BF0ACB">
        <w:t xml:space="preserve"> dan pengguna akan menerima kode OTP yang dikirimkan ke email pengguna seper</w:t>
      </w:r>
      <w:r w:rsidR="00C429BD">
        <w:t>ti yang terlihat pada gambar 4.3</w:t>
      </w:r>
      <w:r>
        <w:t>.</w:t>
      </w:r>
      <w:r w:rsidR="00096DEC">
        <w:t xml:space="preserve"> Pada kondisi ini API juga memberikan token yang akan digunakan oleh pengguna untuk melakukan verifikasi email karena API untuk melakukan verifikasi email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039995" cy="2833382"/>
                    </a:xfrm>
                    <a:prstGeom prst="rect">
                      <a:avLst/>
                    </a:prstGeom>
                  </pic:spPr>
                </pic:pic>
              </a:graphicData>
            </a:graphic>
          </wp:inline>
        </w:drawing>
      </w:r>
    </w:p>
    <w:p w14:paraId="51D98E60" w14:textId="09183FDB" w:rsidR="00C429BD" w:rsidRDefault="00C429BD" w:rsidP="00C429BD">
      <w:pPr>
        <w:pStyle w:val="LabelGambar"/>
      </w:pPr>
      <w:r w:rsidRPr="00C429BD">
        <w:rPr>
          <w:b/>
        </w:rPr>
        <w:t>Gambar 4.</w:t>
      </w:r>
      <w:r w:rsidRPr="00C429BD">
        <w:rPr>
          <w:b/>
        </w:rPr>
        <w:fldChar w:fldCharType="begin"/>
      </w:r>
      <w:r w:rsidRPr="00C429BD">
        <w:rPr>
          <w:b/>
        </w:rPr>
        <w:instrText xml:space="preserve"> SEQ Gambar_4. \* ARABIC </w:instrText>
      </w:r>
      <w:r w:rsidRPr="00C429BD">
        <w:rPr>
          <w:b/>
        </w:rPr>
        <w:fldChar w:fldCharType="separate"/>
      </w:r>
      <w:r w:rsidR="00F15C79">
        <w:rPr>
          <w:b/>
          <w:noProof/>
        </w:rPr>
        <w:t>3</w:t>
      </w:r>
      <w:r w:rsidRPr="00C429BD">
        <w:rPr>
          <w:b/>
        </w:rPr>
        <w:fldChar w:fldCharType="end"/>
      </w:r>
      <w:r>
        <w:t xml:space="preserve"> </w:t>
      </w:r>
      <w:r w:rsidRPr="00375298">
        <w:t>Email Kode OTP</w:t>
      </w:r>
    </w:p>
    <w:p w14:paraId="484E638A" w14:textId="12DFD23C" w:rsidR="000D2119" w:rsidRDefault="003D142C" w:rsidP="000D2119">
      <w:pPr>
        <w:pStyle w:val="SubBabIVI"/>
        <w:ind w:left="709" w:hanging="709"/>
      </w:pPr>
      <w:r>
        <w:lastRenderedPageBreak/>
        <w:t xml:space="preserve">API </w:t>
      </w:r>
      <w:r w:rsidR="002A242B" w:rsidRPr="005D7ACB">
        <w:rPr>
          <w:i/>
        </w:rPr>
        <w:t>Logout</w:t>
      </w:r>
      <w:r w:rsidR="002A242B">
        <w:t xml:space="preserve"> </w:t>
      </w:r>
    </w:p>
    <w:p w14:paraId="054DD507" w14:textId="22126030" w:rsidR="00DD4DD2" w:rsidRDefault="00DD4DD2" w:rsidP="003F2A90">
      <w:pPr>
        <w:ind w:firstLine="709"/>
      </w:pPr>
      <w:r>
        <w:t xml:space="preserve">API </w:t>
      </w:r>
      <w:r w:rsidRPr="005D7ACB">
        <w:rPr>
          <w:i/>
        </w:rPr>
        <w:t>logout</w:t>
      </w:r>
      <w:r>
        <w:t xml:space="preserve"> digunakan untuk mengakhiri sesi </w:t>
      </w:r>
      <w:r w:rsidRPr="005D7ACB">
        <w:rPr>
          <w:i/>
        </w:rPr>
        <w:t>login</w:t>
      </w:r>
      <w:r>
        <w:t xml:space="preserve"> pengguna dengan menghapus semua token yang dimiliki oleh pengguna. API </w:t>
      </w:r>
      <w:r w:rsidRPr="005D7ACB">
        <w:rPr>
          <w:i/>
        </w:rPr>
        <w:t>logout</w:t>
      </w:r>
      <w:r>
        <w:t xml:space="preserve"> akan </w:t>
      </w:r>
      <w:r w:rsidR="005D7ACB">
        <w:t>menerima</w:t>
      </w:r>
      <w:r w:rsidR="003F2A90">
        <w:t xml:space="preserve"> permintaan </w:t>
      </w:r>
      <w:r w:rsidR="003F2A90" w:rsidRPr="005D7ACB">
        <w:rPr>
          <w:i/>
        </w:rPr>
        <w:t>logout</w:t>
      </w:r>
      <w:r w:rsidR="003F2A90">
        <w:t xml:space="preserve"> pengguna dengan melampirkan token yang dimiliki. Hasil dari API </w:t>
      </w:r>
      <w:r w:rsidR="003F2A90" w:rsidRPr="005D7ACB">
        <w:rPr>
          <w:i/>
        </w:rPr>
        <w:t>logout</w:t>
      </w:r>
      <w:r w:rsidR="003F2A90">
        <w:t xml:space="preserve"> dapat dilihat pada gambar x.x dibawah.</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039995" cy="2833382"/>
                    </a:xfrm>
                    <a:prstGeom prst="rect">
                      <a:avLst/>
                    </a:prstGeom>
                  </pic:spPr>
                </pic:pic>
              </a:graphicData>
            </a:graphic>
          </wp:inline>
        </w:drawing>
      </w:r>
    </w:p>
    <w:p w14:paraId="13D6CF83" w14:textId="137FECE7" w:rsidR="003F2A90" w:rsidRDefault="005D7ACB" w:rsidP="005D7ACB">
      <w:pPr>
        <w:pStyle w:val="LabelGambar"/>
        <w:rPr>
          <w:i/>
        </w:rPr>
      </w:pPr>
      <w:r w:rsidRPr="005D7ACB">
        <w:rPr>
          <w:b/>
        </w:rPr>
        <w:t>Gambar 4.</w:t>
      </w:r>
      <w:r w:rsidRPr="005D7ACB">
        <w:rPr>
          <w:b/>
        </w:rPr>
        <w:fldChar w:fldCharType="begin"/>
      </w:r>
      <w:r w:rsidRPr="005D7ACB">
        <w:rPr>
          <w:b/>
        </w:rPr>
        <w:instrText xml:space="preserve"> SEQ Gambar_4. \* ARABIC </w:instrText>
      </w:r>
      <w:r w:rsidRPr="005D7ACB">
        <w:rPr>
          <w:b/>
        </w:rPr>
        <w:fldChar w:fldCharType="separate"/>
      </w:r>
      <w:r w:rsidR="00F15C79">
        <w:rPr>
          <w:b/>
          <w:noProof/>
        </w:rPr>
        <w:t>4</w:t>
      </w:r>
      <w:r w:rsidRPr="005D7ACB">
        <w:rPr>
          <w:b/>
        </w:rPr>
        <w:fldChar w:fldCharType="end"/>
      </w:r>
      <w:r>
        <w:t xml:space="preserve"> </w:t>
      </w:r>
      <w:r w:rsidRPr="00E751E1">
        <w:t xml:space="preserve">Hasil API </w:t>
      </w:r>
      <w:r w:rsidRPr="005D7ACB">
        <w:rPr>
          <w:i/>
        </w:rPr>
        <w:t>Logout</w:t>
      </w:r>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api/logout”. API logout akan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r>
        <w:t xml:space="preserve">API </w:t>
      </w:r>
      <w:r w:rsidR="002A242B">
        <w:t>Verifikasi Email</w:t>
      </w:r>
    </w:p>
    <w:p w14:paraId="517259CE" w14:textId="5941FE47" w:rsidR="00096DEC" w:rsidRDefault="00C85C85" w:rsidP="00BF0ACB">
      <w:pPr>
        <w:ind w:firstLine="709"/>
      </w:pPr>
      <w:r>
        <w:t>Pada saat pengguna melakukan login dan mendapatkan respon email belum terverifikas</w:t>
      </w:r>
      <w:r w:rsidR="007F1E09">
        <w:t>i maka pengguna</w:t>
      </w:r>
      <w:r>
        <w:t xml:space="preserve"> akan mendapatkan sebuah kode OTP yang dikirimkan ke email pengguna</w:t>
      </w:r>
      <w:r w:rsidR="00BF0ACB">
        <w:t xml:space="preserve">. </w:t>
      </w:r>
      <w:r>
        <w:t xml:space="preserve">API verifikasi email akan menerima </w:t>
      </w:r>
      <w:r w:rsidR="007F1E09">
        <w:t xml:space="preserve">kode </w:t>
      </w:r>
      <w:r>
        <w:t>OTP yang telah diterima</w:t>
      </w:r>
      <w:r w:rsidR="007F1E09">
        <w:t xml:space="preserve"> oleh pengguna</w:t>
      </w:r>
      <w:r>
        <w:t xml:space="preserve"> untuk melakukan verifikasi email. </w:t>
      </w:r>
      <w:r w:rsidR="007F1E09">
        <w:t xml:space="preserve">Dengan menggunakan langkah verifikasi ini maka hanya pengguna atau operator dengan email yang valid dan aktif yang dapat mengakses API sehingga akan meningkatkan keamanan dari API tersebut. </w:t>
      </w:r>
      <w:r>
        <w:t>Hasil dari API verifikasi ema</w:t>
      </w:r>
      <w:r w:rsidR="007F1E09">
        <w:t>il dapat dilihat pada gambar 4.5</w:t>
      </w:r>
      <w:r>
        <w:t xml:space="preserve"> dibawah.</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39995" cy="2833382"/>
                    </a:xfrm>
                    <a:prstGeom prst="rect">
                      <a:avLst/>
                    </a:prstGeom>
                  </pic:spPr>
                </pic:pic>
              </a:graphicData>
            </a:graphic>
          </wp:inline>
        </w:drawing>
      </w:r>
    </w:p>
    <w:p w14:paraId="01714F59" w14:textId="0AB97C7D" w:rsidR="00546308" w:rsidRDefault="007F1E09" w:rsidP="007F1E09">
      <w:pPr>
        <w:pStyle w:val="LabelGambar"/>
      </w:pPr>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F15C79">
        <w:rPr>
          <w:b/>
          <w:noProof/>
        </w:rPr>
        <w:t>5</w:t>
      </w:r>
      <w:r w:rsidRPr="007F1E09">
        <w:rPr>
          <w:b/>
        </w:rPr>
        <w:fldChar w:fldCharType="end"/>
      </w:r>
      <w:r>
        <w:t xml:space="preserve"> </w:t>
      </w:r>
      <w:r w:rsidRPr="00406DBD">
        <w:t>Hasil API Verifikasi Email</w:t>
      </w:r>
    </w:p>
    <w:p w14:paraId="08E970C6" w14:textId="77777777" w:rsidR="007F1E09" w:rsidRDefault="007F1E09" w:rsidP="007F1E09">
      <w:pPr>
        <w:pStyle w:val="LabelGambar"/>
      </w:pPr>
    </w:p>
    <w:p w14:paraId="72FDC439" w14:textId="3FBEBB0D" w:rsidR="00546308" w:rsidRDefault="007F1E09" w:rsidP="001E5B5F">
      <w:pPr>
        <w:ind w:firstLine="709"/>
      </w:pPr>
      <w:r>
        <w:t>Gambar 4.5</w:t>
      </w:r>
      <w:r w:rsidR="00546308">
        <w:t xml:space="preserve"> menampilkan hasil dari API verifikasi email yang dikirimkan melalui </w:t>
      </w:r>
      <w:r>
        <w:rPr>
          <w:i/>
        </w:rPr>
        <w:t>end</w:t>
      </w:r>
      <w:r w:rsidR="00546308" w:rsidRPr="007F1E09">
        <w:rPr>
          <w:i/>
        </w:rPr>
        <w:t>point</w:t>
      </w:r>
      <w:r w:rsidR="00546308">
        <w:t xml:space="preserve"> “api/verify-email”.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API verifikasi email juga akan memeriksa waktu kadaluarsa</w:t>
      </w:r>
      <w:r>
        <w:t xml:space="preserve"> dari</w:t>
      </w:r>
      <w:r w:rsidR="001E5B5F">
        <w:t xml:space="preserve"> kode OTP, jika kode OTP sudah kadaluarsa maka verifikasi akan gagal seperti yang terlihat pada gambar x.x dibawah.</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039995" cy="2833382"/>
                    </a:xfrm>
                    <a:prstGeom prst="rect">
                      <a:avLst/>
                    </a:prstGeom>
                  </pic:spPr>
                </pic:pic>
              </a:graphicData>
            </a:graphic>
          </wp:inline>
        </w:drawing>
      </w:r>
    </w:p>
    <w:p w14:paraId="0A6F1EB6" w14:textId="3027F214" w:rsidR="007F1E09" w:rsidRDefault="007F1E09" w:rsidP="007F1E09">
      <w:pPr>
        <w:pStyle w:val="LabelGambar"/>
      </w:pPr>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F15C79">
        <w:rPr>
          <w:b/>
          <w:noProof/>
        </w:rPr>
        <w:t>6</w:t>
      </w:r>
      <w:r w:rsidRPr="007F1E09">
        <w:rPr>
          <w:b/>
        </w:rPr>
        <w:fldChar w:fldCharType="end"/>
      </w:r>
      <w:r>
        <w:t xml:space="preserve"> </w:t>
      </w:r>
      <w:r w:rsidRPr="00F9049B">
        <w:t>Kode OTP Kadaluarsa</w:t>
      </w:r>
    </w:p>
    <w:p w14:paraId="386118B9" w14:textId="682F9C29" w:rsidR="002A242B" w:rsidRDefault="003D142C" w:rsidP="000D2119">
      <w:pPr>
        <w:pStyle w:val="SubBabIVI"/>
        <w:ind w:left="709" w:hanging="709"/>
      </w:pPr>
      <w:r>
        <w:lastRenderedPageBreak/>
        <w:t xml:space="preserve">API </w:t>
      </w:r>
      <w:r w:rsidR="002A242B" w:rsidRPr="00C146E0">
        <w:rPr>
          <w:i/>
        </w:rPr>
        <w:t>Reset</w:t>
      </w:r>
      <w:r w:rsidR="002A242B">
        <w:t xml:space="preserve"> </w:t>
      </w:r>
      <w:r w:rsidR="002A242B" w:rsidRPr="00C146E0">
        <w:rPr>
          <w:i/>
        </w:rPr>
        <w:t>Password</w:t>
      </w:r>
    </w:p>
    <w:p w14:paraId="741E2B08" w14:textId="3FBCFCD7" w:rsidR="000A508A" w:rsidRDefault="00846743" w:rsidP="00846743">
      <w:pPr>
        <w:ind w:firstLine="709"/>
      </w:pPr>
      <w:r>
        <w:t xml:space="preserve">API </w:t>
      </w:r>
      <w:r w:rsidRPr="00C146E0">
        <w:rPr>
          <w:i/>
        </w:rPr>
        <w:t>reset</w:t>
      </w:r>
      <w:r>
        <w:t xml:space="preserve"> </w:t>
      </w:r>
      <w:r w:rsidRPr="00C146E0">
        <w:rPr>
          <w:i/>
        </w:rPr>
        <w:t>password</w:t>
      </w:r>
      <w:r>
        <w:t xml:space="preserve"> akan menerima email dari pengguna dan mengirimkan url yang dapat digunakan untuk membuat </w:t>
      </w:r>
      <w:r w:rsidRPr="00C146E0">
        <w:rPr>
          <w:i/>
        </w:rPr>
        <w:t>password</w:t>
      </w:r>
      <w:r>
        <w:t xml:space="preserve"> baru ke email pengguna. Hasil dari API </w:t>
      </w:r>
      <w:r w:rsidRPr="00C146E0">
        <w:rPr>
          <w:i/>
        </w:rPr>
        <w:t>reset</w:t>
      </w:r>
      <w:r>
        <w:t xml:space="preserve"> </w:t>
      </w:r>
      <w:r w:rsidRPr="00C146E0">
        <w:rPr>
          <w:i/>
        </w:rPr>
        <w:t>password</w:t>
      </w:r>
      <w:r>
        <w:t xml:space="preserve"> dapat dilihat pada gambar </w:t>
      </w:r>
      <w:r w:rsidR="00C146E0">
        <w:t>4.7</w:t>
      </w:r>
      <w:r>
        <w:t xml:space="preserve"> dibawah.</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039995" cy="2833382"/>
                    </a:xfrm>
                    <a:prstGeom prst="rect">
                      <a:avLst/>
                    </a:prstGeom>
                  </pic:spPr>
                </pic:pic>
              </a:graphicData>
            </a:graphic>
          </wp:inline>
        </w:drawing>
      </w:r>
    </w:p>
    <w:p w14:paraId="073BA09D" w14:textId="7686522C" w:rsidR="00DE7BD9" w:rsidRDefault="00C146E0" w:rsidP="00C146E0">
      <w:pPr>
        <w:pStyle w:val="LabelGambar"/>
        <w:rPr>
          <w:i/>
        </w:rPr>
      </w:pPr>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F15C79">
        <w:rPr>
          <w:b/>
          <w:noProof/>
        </w:rPr>
        <w:t>7</w:t>
      </w:r>
      <w:r w:rsidRPr="00C146E0">
        <w:rPr>
          <w:b/>
        </w:rPr>
        <w:fldChar w:fldCharType="end"/>
      </w:r>
      <w:r>
        <w:t xml:space="preserve"> </w:t>
      </w:r>
      <w:r w:rsidRPr="004D2361">
        <w:t xml:space="preserve">Hasil API </w:t>
      </w:r>
      <w:r w:rsidRPr="00C146E0">
        <w:rPr>
          <w:i/>
        </w:rPr>
        <w:t>Reset</w:t>
      </w:r>
      <w:r w:rsidRPr="004D2361">
        <w:t xml:space="preserve"> </w:t>
      </w:r>
      <w:r w:rsidRPr="00C146E0">
        <w:rPr>
          <w:i/>
        </w:rPr>
        <w:t>Password</w:t>
      </w:r>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039995" cy="2833382"/>
                    </a:xfrm>
                    <a:prstGeom prst="rect">
                      <a:avLst/>
                    </a:prstGeom>
                  </pic:spPr>
                </pic:pic>
              </a:graphicData>
            </a:graphic>
          </wp:inline>
        </w:drawing>
      </w:r>
    </w:p>
    <w:p w14:paraId="1EF43022" w14:textId="4232F644" w:rsidR="00C146E0" w:rsidRDefault="00C146E0" w:rsidP="00C146E0">
      <w:pPr>
        <w:pStyle w:val="LabelGambar"/>
      </w:pPr>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F15C79">
        <w:rPr>
          <w:b/>
          <w:noProof/>
        </w:rPr>
        <w:t>8</w:t>
      </w:r>
      <w:r w:rsidRPr="00C146E0">
        <w:rPr>
          <w:b/>
        </w:rPr>
        <w:fldChar w:fldCharType="end"/>
      </w:r>
      <w:r>
        <w:t xml:space="preserve"> </w:t>
      </w:r>
      <w:r w:rsidRPr="0001160C">
        <w:t>Email Reset Password</w:t>
      </w:r>
    </w:p>
    <w:p w14:paraId="39C4C435" w14:textId="77777777" w:rsidR="00C146E0" w:rsidRDefault="00C146E0" w:rsidP="00C146E0">
      <w:pPr>
        <w:pStyle w:val="LabelGambar"/>
      </w:pPr>
    </w:p>
    <w:p w14:paraId="50BA36F4" w14:textId="6830B804"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api/</w:t>
      </w:r>
      <w:r w:rsidR="00DE7BD9">
        <w:t xml:space="preserve">reset-password”. Pengguna akan mengirimkan alamat email pada </w:t>
      </w:r>
      <w:r w:rsidR="00DE7BD9" w:rsidRPr="00C146E0">
        <w:rPr>
          <w:i/>
        </w:rPr>
        <w:t>body</w:t>
      </w:r>
      <w:r w:rsidR="00DE7BD9">
        <w:t xml:space="preserve"> </w:t>
      </w:r>
      <w:r w:rsidR="00DE7BD9" w:rsidRPr="00C146E0">
        <w:rPr>
          <w:i/>
        </w:rPr>
        <w:t>request</w:t>
      </w:r>
      <w:r w:rsidR="00DE7BD9">
        <w:t xml:space="preserve"> dan API akan memberikan respon status beserta data alamat email. </w:t>
      </w:r>
      <w:r w:rsidR="00DE7BD9">
        <w:lastRenderedPageBreak/>
        <w:t xml:space="preserve">Pada proses ini API juga akan mengirimkan url </w:t>
      </w:r>
      <w:r w:rsidR="00DE7BD9" w:rsidRPr="00C146E0">
        <w:rPr>
          <w:i/>
        </w:rPr>
        <w:t>reset</w:t>
      </w:r>
      <w:r w:rsidR="00DE7BD9">
        <w:t xml:space="preserve"> </w:t>
      </w:r>
      <w:r w:rsidR="00DE7BD9" w:rsidRPr="00C146E0">
        <w:rPr>
          <w:i/>
        </w:rPr>
        <w:t>password</w:t>
      </w:r>
      <w:r w:rsidR="00DE7BD9">
        <w:t xml:space="preserve"> ke email pengguna seper</w:t>
      </w:r>
      <w:r w:rsidR="001569AE">
        <w:t>ti yang terlihat pada gambar 4.8</w:t>
      </w:r>
      <w:r w:rsidR="00DE7BD9">
        <w:t xml:space="preserve">, pengguna dapat menggunakan url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r>
        <w:t xml:space="preserve">API </w:t>
      </w:r>
      <w:r w:rsidR="002A242B">
        <w:t xml:space="preserve">Ganti </w:t>
      </w:r>
      <w:r w:rsidR="002A242B" w:rsidRPr="00E5324F">
        <w:rPr>
          <w:i/>
        </w:rPr>
        <w:t>Password</w:t>
      </w:r>
    </w:p>
    <w:p w14:paraId="6D21574B" w14:textId="1E78C0FF" w:rsidR="00DE7BD9" w:rsidRDefault="00B81E1A" w:rsidP="00B81E1A">
      <w:pPr>
        <w:ind w:firstLine="709"/>
      </w:pPr>
      <w:r>
        <w:t xml:space="preserve">API ganti password akan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akan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Hasil dari API ganti </w:t>
      </w:r>
      <w:r w:rsidRPr="00E5324F">
        <w:rPr>
          <w:i/>
        </w:rPr>
        <w:t>password</w:t>
      </w:r>
      <w:r>
        <w:t xml:space="preserve"> dapat dilihat pada gambar x.x dibawah.</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039995" cy="2833382"/>
                    </a:xfrm>
                    <a:prstGeom prst="rect">
                      <a:avLst/>
                    </a:prstGeom>
                  </pic:spPr>
                </pic:pic>
              </a:graphicData>
            </a:graphic>
          </wp:inline>
        </w:drawing>
      </w:r>
    </w:p>
    <w:p w14:paraId="304B52E8" w14:textId="35D135E3" w:rsidR="00E5324F" w:rsidRDefault="00E5324F" w:rsidP="00E5324F">
      <w:pPr>
        <w:pStyle w:val="LabelGambar"/>
      </w:pPr>
      <w:r w:rsidRPr="00E5324F">
        <w:rPr>
          <w:b/>
        </w:rPr>
        <w:t>Gambar 4.</w:t>
      </w:r>
      <w:r w:rsidRPr="00E5324F">
        <w:rPr>
          <w:b/>
        </w:rPr>
        <w:fldChar w:fldCharType="begin"/>
      </w:r>
      <w:r w:rsidRPr="00E5324F">
        <w:rPr>
          <w:b/>
        </w:rPr>
        <w:instrText xml:space="preserve"> SEQ Gambar_4. \* ARABIC </w:instrText>
      </w:r>
      <w:r w:rsidRPr="00E5324F">
        <w:rPr>
          <w:b/>
        </w:rPr>
        <w:fldChar w:fldCharType="separate"/>
      </w:r>
      <w:r w:rsidR="00F15C79">
        <w:rPr>
          <w:b/>
          <w:noProof/>
        </w:rPr>
        <w:t>9</w:t>
      </w:r>
      <w:r w:rsidRPr="00E5324F">
        <w:rPr>
          <w:b/>
        </w:rPr>
        <w:fldChar w:fldCharType="end"/>
      </w:r>
      <w:r>
        <w:t xml:space="preserve"> </w:t>
      </w:r>
      <w:r w:rsidRPr="00FD3DB7">
        <w:t xml:space="preserve">Hasil API Ganti </w:t>
      </w:r>
      <w:r w:rsidRPr="00E5324F">
        <w:rPr>
          <w:i/>
        </w:rPr>
        <w:t>Password</w:t>
      </w:r>
    </w:p>
    <w:p w14:paraId="6CE418C5" w14:textId="77777777" w:rsidR="00E5324F" w:rsidRDefault="00E5324F" w:rsidP="00E5324F">
      <w:pPr>
        <w:pStyle w:val="LabelGambar"/>
      </w:pPr>
    </w:p>
    <w:p w14:paraId="224959CB" w14:textId="7AA2F567"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9C475D" w:rsidRPr="00E5324F">
        <w:rPr>
          <w:i/>
        </w:rPr>
        <w:t>enpoint</w:t>
      </w:r>
      <w:r w:rsidR="009C475D">
        <w:t xml:space="preserve"> “/api/change-password”. Pengguna akan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t>, penggunakan juga meme</w:t>
      </w:r>
      <w:r w:rsidR="009C475D">
        <w:t xml:space="preserve">rlukan token </w:t>
      </w:r>
      <w:r w:rsidR="009C475D" w:rsidRPr="00E5324F">
        <w:rPr>
          <w:i/>
        </w:rPr>
        <w:t>login</w:t>
      </w:r>
      <w:r w:rsidR="009C475D">
        <w:t xml:space="preserve"> untuk mengakses </w:t>
      </w:r>
      <w:r w:rsidR="009C475D" w:rsidRPr="00E5324F">
        <w:rPr>
          <w:i/>
        </w:rPr>
        <w:t>enpoint</w:t>
      </w:r>
      <w:r w:rsidR="009C475D">
        <w:t xml:space="preserve"> ini. API ganti </w:t>
      </w:r>
      <w:r w:rsidR="009C475D" w:rsidRPr="00E5324F">
        <w:rPr>
          <w:i/>
        </w:rPr>
        <w:t>password</w:t>
      </w:r>
      <w:r w:rsidR="009C475D">
        <w:t xml:space="preserve"> akan memberikan respon status dan pesan apakah </w:t>
      </w:r>
      <w:r w:rsidR="009C475D" w:rsidRPr="00E5324F">
        <w:rPr>
          <w:i/>
        </w:rPr>
        <w:t>password</w:t>
      </w:r>
      <w:r w:rsidR="009C475D">
        <w:t xml:space="preserve"> baru berhasil tersimpan atau tidak.</w:t>
      </w:r>
      <w:r w:rsidR="007F0CE3">
        <w:t xml:space="preserve"> Dengan adanya API ganti password maka pengguna dan operator dapat mengganti password secara berkala sesuai dengan kehendak masing-masing untuk meningkatkan kemanan akun mereka.</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r>
        <w:lastRenderedPageBreak/>
        <w:t xml:space="preserve">API </w:t>
      </w:r>
      <w:r w:rsidR="002A242B">
        <w:t>Ganti Profil</w:t>
      </w:r>
    </w:p>
    <w:p w14:paraId="378C73F5" w14:textId="7DD25CAE" w:rsidR="008F4278" w:rsidRDefault="009C475D" w:rsidP="009C475D">
      <w:pPr>
        <w:ind w:firstLine="709"/>
      </w:pPr>
      <w:r>
        <w:t>API ganti profil akan menerima data pengguna yang akan diganti seperti nama, email,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dah melakukan autentikasi. Hasil dari API ganti profil dapat di</w:t>
      </w:r>
      <w:r w:rsidR="003F1C17">
        <w:t>lihat pada gambar 4.10</w:t>
      </w:r>
      <w:r w:rsidR="0034254A">
        <w:t xml:space="preserve"> dibawah.</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039995" cy="2833382"/>
                    </a:xfrm>
                    <a:prstGeom prst="rect">
                      <a:avLst/>
                    </a:prstGeom>
                  </pic:spPr>
                </pic:pic>
              </a:graphicData>
            </a:graphic>
          </wp:inline>
        </w:drawing>
      </w:r>
    </w:p>
    <w:p w14:paraId="6A49498D" w14:textId="118CE0B7" w:rsidR="0034254A" w:rsidRDefault="003F1C17" w:rsidP="003F1C17">
      <w:pPr>
        <w:pStyle w:val="LabelGambar"/>
      </w:pPr>
      <w:r w:rsidRPr="003F1C17">
        <w:rPr>
          <w:b/>
        </w:rPr>
        <w:t>Gambar 4.</w:t>
      </w:r>
      <w:r w:rsidRPr="003F1C17">
        <w:rPr>
          <w:b/>
        </w:rPr>
        <w:fldChar w:fldCharType="begin"/>
      </w:r>
      <w:r w:rsidRPr="003F1C17">
        <w:rPr>
          <w:b/>
        </w:rPr>
        <w:instrText xml:space="preserve"> SEQ Gambar_4. \* ARABIC </w:instrText>
      </w:r>
      <w:r w:rsidRPr="003F1C17">
        <w:rPr>
          <w:b/>
        </w:rPr>
        <w:fldChar w:fldCharType="separate"/>
      </w:r>
      <w:r w:rsidR="00F15C79">
        <w:rPr>
          <w:b/>
          <w:noProof/>
        </w:rPr>
        <w:t>10</w:t>
      </w:r>
      <w:r w:rsidRPr="003F1C17">
        <w:rPr>
          <w:b/>
        </w:rPr>
        <w:fldChar w:fldCharType="end"/>
      </w:r>
      <w:r>
        <w:t xml:space="preserve"> </w:t>
      </w:r>
      <w:r w:rsidRPr="00FD24BB">
        <w:t>API Ganti Profil</w:t>
      </w:r>
    </w:p>
    <w:p w14:paraId="649587BF" w14:textId="77777777" w:rsidR="003F1C17" w:rsidRDefault="003F1C17" w:rsidP="003F1C17">
      <w:pPr>
        <w:pStyle w:val="LabelGambar"/>
      </w:pPr>
    </w:p>
    <w:p w14:paraId="0C59FAF7" w14:textId="0B80F959"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t>api/update-profile”. Pengguna</w:t>
      </w:r>
      <w:r w:rsidR="0034254A">
        <w:t xml:space="preserve"> akan mengirimkan data yang akan diganti seperti nama, email,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API akan memberikan respon b</w:t>
      </w:r>
      <w:r>
        <w:t>erupa status dan data pengguna</w:t>
      </w:r>
      <w:r w:rsidR="0034254A">
        <w:t xml:space="preserve"> yang sudah dirubah seper</w:t>
      </w:r>
      <w:r>
        <w:t>ti yang terlihat pada gambar 4.10</w:t>
      </w:r>
      <w:r w:rsidR="0034254A">
        <w:t xml:space="preserve"> diatas.</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r>
        <w:t xml:space="preserve">API </w:t>
      </w:r>
      <w:r w:rsidR="002A242B">
        <w:t>Lihat Avatar</w:t>
      </w:r>
    </w:p>
    <w:p w14:paraId="3C9FEAF6" w14:textId="6DC6A30F" w:rsidR="00413393" w:rsidRDefault="00B3452C" w:rsidP="00B3452C">
      <w:pPr>
        <w:ind w:firstLine="709"/>
      </w:pPr>
      <w:r>
        <w:t xml:space="preserve">Setiap gambar avatar pengguna tidak tersedia untuk publik, pengguna akan melakukan </w:t>
      </w:r>
      <w:r w:rsidRPr="00DC58BC">
        <w:rPr>
          <w:i/>
        </w:rPr>
        <w:t>request</w:t>
      </w:r>
      <w:r>
        <w:t xml:space="preserve"> untuk mendapatkan gambar avatar dengan melampirkan token </w:t>
      </w:r>
      <w:r w:rsidRPr="00DC58BC">
        <w:rPr>
          <w:i/>
        </w:rPr>
        <w:t>login</w:t>
      </w:r>
      <w:r>
        <w:t xml:space="preserve"> ke API lihat avatar. </w:t>
      </w:r>
      <w:r w:rsidR="00DC58BC">
        <w:t xml:space="preserve">API lihat avatar aakan memberikan respon berupa gambar avatar dari setiap pengguna atau operator untuk ditampilkan pada aplikasi masing-masing mobile. </w:t>
      </w:r>
      <w:r>
        <w:t xml:space="preserve">Hasil dari API lihat avatar dapat dilihat pada gambar </w:t>
      </w:r>
      <w:r w:rsidR="00DC58BC">
        <w:t xml:space="preserve">4.11 </w:t>
      </w:r>
      <w:r>
        <w:t xml:space="preserve"> dibawah.</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039995" cy="2833382"/>
                    </a:xfrm>
                    <a:prstGeom prst="rect">
                      <a:avLst/>
                    </a:prstGeom>
                  </pic:spPr>
                </pic:pic>
              </a:graphicData>
            </a:graphic>
          </wp:inline>
        </w:drawing>
      </w:r>
    </w:p>
    <w:p w14:paraId="2C8ED874" w14:textId="6920D0FB" w:rsidR="00985BC4" w:rsidRDefault="00DC58BC" w:rsidP="00DC58BC">
      <w:pPr>
        <w:pStyle w:val="LabelGambar"/>
      </w:pPr>
      <w:r w:rsidRPr="00DC58BC">
        <w:rPr>
          <w:b/>
        </w:rPr>
        <w:t>Gambar 4.</w:t>
      </w:r>
      <w:r w:rsidRPr="00DC58BC">
        <w:rPr>
          <w:b/>
        </w:rPr>
        <w:fldChar w:fldCharType="begin"/>
      </w:r>
      <w:r w:rsidRPr="00DC58BC">
        <w:rPr>
          <w:b/>
        </w:rPr>
        <w:instrText xml:space="preserve"> SEQ Gambar_4. \* ARABIC </w:instrText>
      </w:r>
      <w:r w:rsidRPr="00DC58BC">
        <w:rPr>
          <w:b/>
        </w:rPr>
        <w:fldChar w:fldCharType="separate"/>
      </w:r>
      <w:r w:rsidR="00F15C79">
        <w:rPr>
          <w:b/>
          <w:noProof/>
        </w:rPr>
        <w:t>11</w:t>
      </w:r>
      <w:r w:rsidRPr="00DC58BC">
        <w:rPr>
          <w:b/>
        </w:rPr>
        <w:fldChar w:fldCharType="end"/>
      </w:r>
      <w:r>
        <w:t xml:space="preserve"> </w:t>
      </w:r>
      <w:r w:rsidRPr="00140A26">
        <w:t>Hasil API Lihat Avatar</w:t>
      </w:r>
    </w:p>
    <w:p w14:paraId="57BCEFD9" w14:textId="77777777" w:rsidR="00DC58BC" w:rsidRDefault="00DC58BC" w:rsidP="00DC58BC">
      <w:pPr>
        <w:pStyle w:val="LabelGambar"/>
      </w:pPr>
    </w:p>
    <w:p w14:paraId="7F12A7EA" w14:textId="17AB4068" w:rsidR="00985BC4" w:rsidRDefault="00DC58BC" w:rsidP="00985BC4">
      <w:pPr>
        <w:ind w:firstLine="709"/>
      </w:pPr>
      <w:r>
        <w:t>Gambar 4.11</w:t>
      </w:r>
      <w:r w:rsidR="00985BC4">
        <w:t xml:space="preserve"> merupakan hasil dari API livat avatar yang dikirimkan melalui </w:t>
      </w:r>
      <w:r w:rsidR="00985BC4" w:rsidRPr="00DC58BC">
        <w:rPr>
          <w:i/>
        </w:rPr>
        <w:t>endpoint</w:t>
      </w:r>
      <w:r w:rsidR="00985BC4">
        <w:t xml:space="preserve"> “</w:t>
      </w:r>
      <w:r w:rsidR="00B06C7E">
        <w:t>/</w:t>
      </w:r>
      <w:r w:rsidR="00985BC4">
        <w:t xml:space="preserve">api/avatar”,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akan mengembalikan respon </w:t>
      </w:r>
      <w:r>
        <w:t xml:space="preserve">berupa gambar </w:t>
      </w:r>
      <w:r w:rsidRPr="00DC58BC">
        <w:rPr>
          <w:i/>
        </w:rPr>
        <w:t>default</w:t>
      </w:r>
      <w:r>
        <w:t xml:space="preserve"> untuk avatar yang terlas disediakan oleh 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r>
        <w:t xml:space="preserve">API </w:t>
      </w:r>
      <w:r w:rsidR="002A242B">
        <w:t>Ganti Avatar</w:t>
      </w:r>
    </w:p>
    <w:p w14:paraId="13DF7A1E" w14:textId="1552C11B" w:rsidR="00735008" w:rsidRDefault="005C1E34" w:rsidP="00AA103B">
      <w:pPr>
        <w:ind w:firstLine="709"/>
      </w:pPr>
      <w:r>
        <w:t xml:space="preserve">Pengguna dan operator dapat memperbarui gambar avatar melalui aplikasi mobile. </w:t>
      </w:r>
      <w:r w:rsidR="00735008">
        <w:t xml:space="preserve">Untuk mengganti avatar melalui aplikasi mobile pengguna akan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diijinkan untuk mengunggah file gambar dengan dengan ukuran maksimal 1 MB hal ini bertujuan untuk mencegah pengguna mengunggah file lain seperti dokumen atau pdf dan juga untuk membatasi ukuran file proses pengiriman gambar dapat berjalan dengan lancar. </w:t>
      </w:r>
      <w:r w:rsidR="00735008">
        <w:t>Hasil dari API ganti avat</w:t>
      </w:r>
      <w:r w:rsidR="00356D33">
        <w:t>ar dapat dilihat pada gambar 4.12</w:t>
      </w:r>
      <w:r w:rsidR="00735008">
        <w:t xml:space="preserve"> dibawah ini.</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39995" cy="2833382"/>
                    </a:xfrm>
                    <a:prstGeom prst="rect">
                      <a:avLst/>
                    </a:prstGeom>
                  </pic:spPr>
                </pic:pic>
              </a:graphicData>
            </a:graphic>
          </wp:inline>
        </w:drawing>
      </w:r>
    </w:p>
    <w:p w14:paraId="13B3352A" w14:textId="10138E90" w:rsidR="00B06C7E" w:rsidRDefault="007619C6" w:rsidP="007619C6">
      <w:pPr>
        <w:pStyle w:val="LabelGambar"/>
      </w:pPr>
      <w:r w:rsidRPr="007619C6">
        <w:rPr>
          <w:b/>
        </w:rPr>
        <w:t>Gambar 4.</w:t>
      </w:r>
      <w:r w:rsidRPr="007619C6">
        <w:rPr>
          <w:b/>
        </w:rPr>
        <w:fldChar w:fldCharType="begin"/>
      </w:r>
      <w:r w:rsidRPr="007619C6">
        <w:rPr>
          <w:b/>
        </w:rPr>
        <w:instrText xml:space="preserve"> SEQ Gambar_4. \* ARABIC </w:instrText>
      </w:r>
      <w:r w:rsidRPr="007619C6">
        <w:rPr>
          <w:b/>
        </w:rPr>
        <w:fldChar w:fldCharType="separate"/>
      </w:r>
      <w:r w:rsidR="00F15C79">
        <w:rPr>
          <w:b/>
          <w:noProof/>
        </w:rPr>
        <w:t>12</w:t>
      </w:r>
      <w:r w:rsidRPr="007619C6">
        <w:rPr>
          <w:b/>
        </w:rPr>
        <w:fldChar w:fldCharType="end"/>
      </w:r>
      <w:r>
        <w:t xml:space="preserve"> </w:t>
      </w:r>
      <w:r w:rsidRPr="00CD1EF1">
        <w:t>Hasil API Ganti Avatar</w:t>
      </w:r>
    </w:p>
    <w:p w14:paraId="3AD21D31" w14:textId="77777777" w:rsidR="007619C6" w:rsidRDefault="007619C6" w:rsidP="007619C6">
      <w:pPr>
        <w:pStyle w:val="LabelGambar"/>
      </w:pPr>
    </w:p>
    <w:p w14:paraId="5D0B505E" w14:textId="4191E55C"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api/update-avatar”. Pengguna akan mengirimkan file gambar avatar ke API disertai dengan token </w:t>
      </w:r>
      <w:r w:rsidR="00B06C7E" w:rsidRPr="007619C6">
        <w:rPr>
          <w:i/>
        </w:rPr>
        <w:t>login</w:t>
      </w:r>
      <w:r w:rsidR="00B06C7E">
        <w:t xml:space="preserve"> yang dimiliki, API akan memberikan respon status dan nama file avatar yang berhasil tersimpan didalam server.</w:t>
      </w:r>
    </w:p>
    <w:p w14:paraId="140700E3" w14:textId="77777777" w:rsidR="00B06C7E" w:rsidRDefault="00B06C7E" w:rsidP="00B06C7E"/>
    <w:p w14:paraId="47FDF627" w14:textId="26B9B466" w:rsidR="002A242B" w:rsidRDefault="003D142C" w:rsidP="000D2119">
      <w:pPr>
        <w:pStyle w:val="SubBabIVI"/>
        <w:ind w:left="709" w:hanging="709"/>
      </w:pPr>
      <w:r>
        <w:t xml:space="preserve">API </w:t>
      </w:r>
      <w:r w:rsidR="002A242B">
        <w:t>Verifikasi Akses</w:t>
      </w:r>
    </w:p>
    <w:p w14:paraId="4E2E9198" w14:textId="0C58A6DD" w:rsidR="00B06C7E" w:rsidRDefault="004423E9" w:rsidP="00B06C7E">
      <w:pPr>
        <w:ind w:firstLine="709"/>
      </w:pPr>
      <w:r>
        <w:t xml:space="preserve">Pada setiap pintu akan terpasang kode QR yang menjadi identitas dari pintu tersebut. Pengguna dan operator dapat menggunakan kode QR tersebut untuk membuka pintu. </w:t>
      </w:r>
      <w:r w:rsidR="00B06C7E">
        <w:t>Ketika pengguna</w:t>
      </w:r>
      <w:r>
        <w:t xml:space="preserve"> atau operator</w:t>
      </w:r>
      <w:r w:rsidR="00B06C7E">
        <w:t xml:space="preserve"> melakukan pemindaian kode QR untuk membuka pintu maka perangkat mobile akan mengirimkan request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akan meningkatkan keamanan sistem penguncian pintu gedung ini. </w:t>
      </w:r>
      <w:r w:rsidR="00B06C7E">
        <w:t>Hasil dari API verifikasi aks</w:t>
      </w:r>
      <w:r w:rsidR="008E2D19">
        <w:t xml:space="preserve">es dapat dilihat pada gambar 4.13 </w:t>
      </w:r>
      <w:r w:rsidR="00B06C7E">
        <w:t>dibawah.</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39995" cy="2833382"/>
                    </a:xfrm>
                    <a:prstGeom prst="rect">
                      <a:avLst/>
                    </a:prstGeom>
                  </pic:spPr>
                </pic:pic>
              </a:graphicData>
            </a:graphic>
          </wp:inline>
        </w:drawing>
      </w:r>
    </w:p>
    <w:p w14:paraId="5FDE7E26" w14:textId="4B98D7A4" w:rsidR="00AE1303" w:rsidRDefault="004423E9" w:rsidP="004423E9">
      <w:pPr>
        <w:pStyle w:val="LabelGambar"/>
      </w:pPr>
      <w:r w:rsidRPr="004423E9">
        <w:rPr>
          <w:b/>
        </w:rPr>
        <w:t>Gambar 4.</w:t>
      </w:r>
      <w:r w:rsidRPr="004423E9">
        <w:rPr>
          <w:b/>
        </w:rPr>
        <w:fldChar w:fldCharType="begin"/>
      </w:r>
      <w:r w:rsidRPr="004423E9">
        <w:rPr>
          <w:b/>
        </w:rPr>
        <w:instrText xml:space="preserve"> SEQ Gambar_4. \* ARABIC </w:instrText>
      </w:r>
      <w:r w:rsidRPr="004423E9">
        <w:rPr>
          <w:b/>
        </w:rPr>
        <w:fldChar w:fldCharType="separate"/>
      </w:r>
      <w:r w:rsidR="00F15C79">
        <w:rPr>
          <w:b/>
          <w:noProof/>
        </w:rPr>
        <w:t>13</w:t>
      </w:r>
      <w:r w:rsidRPr="004423E9">
        <w:rPr>
          <w:b/>
        </w:rPr>
        <w:fldChar w:fldCharType="end"/>
      </w:r>
      <w:r>
        <w:t xml:space="preserve"> </w:t>
      </w:r>
      <w:r w:rsidRPr="00AB3124">
        <w:t>Hasil API Verifikasi Akses</w:t>
      </w:r>
    </w:p>
    <w:p w14:paraId="26BB2705" w14:textId="77777777" w:rsidR="004423E9" w:rsidRDefault="004423E9" w:rsidP="004423E9">
      <w:pPr>
        <w:pStyle w:val="LabelGambar"/>
      </w:pPr>
    </w:p>
    <w:p w14:paraId="41094143" w14:textId="18912D6C"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api/verify-access/{id}” dimana id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8E2D19">
        <w:t xml:space="preserve">diijinkan </w:t>
      </w:r>
      <w:r w:rsidR="00AE1303">
        <w:t>dan</w:t>
      </w:r>
      <w:r w:rsidR="008E2D19">
        <w:t xml:space="preserve"> API akan memberikan respon</w:t>
      </w:r>
      <w:r w:rsidR="00AE1303">
        <w:t xml:space="preserve"> data </w:t>
      </w:r>
      <w:r w:rsidR="008E2D19">
        <w:t xml:space="preserve">yang digunakan </w:t>
      </w:r>
      <w:r w:rsidR="00AE1303">
        <w:t>untuk membuka pintu seperti nama pintu, kunci pintu dan nama bluetooth untuk berkomunikasi dengan perangkat kunci pintu.</w:t>
      </w:r>
      <w:r w:rsidR="00303334">
        <w:t xml:space="preserve"> Namun jika akses pengguna tidak ditemukan atau akses pengguna sedang diblokir maka Api verifikasi akses akan memberikan respon gagal atau tidak diijinkan dan tidak akan me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r>
        <w:t>API Daftar Akses</w:t>
      </w:r>
    </w:p>
    <w:p w14:paraId="7B161E73" w14:textId="05C39CEC" w:rsidR="00BA4F89" w:rsidRDefault="00BA4F89" w:rsidP="00BA4F89">
      <w:pPr>
        <w:ind w:firstLine="709"/>
      </w:pPr>
      <w:r>
        <w:t>API daftar akses akan memberikan informasi pintu mana saja yang dapat diakses oleh pengguna. Setiap penggguna dengan pengguna lain mungkin memil</w:t>
      </w:r>
      <w:r w:rsidR="00AB0380">
        <w:t>iki akses yang berbeda, pemberi</w:t>
      </w:r>
      <w:r>
        <w:t>an akses pintu kepada pengguna</w:t>
      </w:r>
      <w:r w:rsidR="00AB0380">
        <w:t xml:space="preserve"> tertentu akan diatur oleh seor</w:t>
      </w:r>
      <w:r>
        <w:t>ang operator. Seorang operator dapat memberikan akses atau menghapus akses pengguna pada pintu tertentu, operator juga dapat menghentikan sementara akses pengguna untuk keperluan tertentu. Hasil dari API daftar aks</w:t>
      </w:r>
      <w:r w:rsidR="00510AB9">
        <w:t>es dapat dilihat pada gambar 4.14</w:t>
      </w:r>
      <w:r>
        <w:t xml:space="preserve"> dibawah.</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71B65166" w14:textId="0B56AC4D" w:rsidR="00BA4F89" w:rsidRDefault="00D46CD0" w:rsidP="00D46CD0">
      <w:pPr>
        <w:pStyle w:val="LabelGambar"/>
      </w:pPr>
      <w:r w:rsidRPr="00D46CD0">
        <w:rPr>
          <w:b/>
        </w:rPr>
        <w:t>Gambar 4.</w:t>
      </w:r>
      <w:r w:rsidRPr="00D46CD0">
        <w:rPr>
          <w:b/>
        </w:rPr>
        <w:fldChar w:fldCharType="begin"/>
      </w:r>
      <w:r w:rsidRPr="00D46CD0">
        <w:rPr>
          <w:b/>
        </w:rPr>
        <w:instrText xml:space="preserve"> SEQ Gambar_4. \* ARABIC </w:instrText>
      </w:r>
      <w:r w:rsidRPr="00D46CD0">
        <w:rPr>
          <w:b/>
        </w:rPr>
        <w:fldChar w:fldCharType="separate"/>
      </w:r>
      <w:r w:rsidR="00F15C79">
        <w:rPr>
          <w:b/>
          <w:noProof/>
        </w:rPr>
        <w:t>14</w:t>
      </w:r>
      <w:r w:rsidRPr="00D46CD0">
        <w:rPr>
          <w:b/>
        </w:rPr>
        <w:fldChar w:fldCharType="end"/>
      </w:r>
      <w:r>
        <w:t xml:space="preserve"> </w:t>
      </w:r>
      <w:r w:rsidRPr="00DE2D65">
        <w:t>Hasil API Daftar Akses</w:t>
      </w:r>
    </w:p>
    <w:p w14:paraId="2F2BDF19" w14:textId="77777777" w:rsidR="00D46CD0" w:rsidRDefault="00D46CD0" w:rsidP="00D46CD0">
      <w:pPr>
        <w:pStyle w:val="LabelGambar"/>
      </w:pPr>
    </w:p>
    <w:p w14:paraId="7A5DB92D" w14:textId="23490FB2" w:rsidR="00BA4F89" w:rsidRDefault="00894F7E" w:rsidP="00354E04">
      <w:pPr>
        <w:ind w:firstLine="709"/>
      </w:pPr>
      <w:r>
        <w:t>Gamb</w:t>
      </w:r>
      <w:r w:rsidR="001A131F">
        <w:t>ar 4.14</w:t>
      </w:r>
      <w:r w:rsidR="00354E04">
        <w:t xml:space="preserve"> merupakan hasil dari API daftar akses yang dikirimkan oleh pengguna melalui </w:t>
      </w:r>
      <w:r w:rsidR="00354E04" w:rsidRPr="001A131F">
        <w:rPr>
          <w:i/>
        </w:rPr>
        <w:t>enpoint</w:t>
      </w:r>
      <w:r w:rsidR="00354E04">
        <w:t xml:space="preserve"> “/api/my-access”. API daftar akses akan memberikan respon berupa daftar informasi pintu yang dapat diakses oleh penggu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r w:rsidR="00C07997">
        <w:t xml:space="preserve"> Dengan adanya informasi ini pengguna dapat mengelola akses merekan dengan efisien sesuai dengan</w:t>
      </w:r>
      <w:r w:rsidR="008A283D">
        <w:t xml:space="preserve"> kebutuhan masing-masing pengguna.</w:t>
      </w:r>
    </w:p>
    <w:p w14:paraId="1A9B098E" w14:textId="77777777" w:rsidR="00BA4F89" w:rsidRDefault="00BA4F89" w:rsidP="00BA4F89">
      <w:pPr>
        <w:ind w:left="709"/>
      </w:pPr>
    </w:p>
    <w:p w14:paraId="44FDC833" w14:textId="3D418947" w:rsidR="00981A9A" w:rsidRDefault="00981A9A" w:rsidP="000D2119">
      <w:pPr>
        <w:pStyle w:val="SubBabIVI"/>
        <w:ind w:left="709" w:hanging="709"/>
      </w:pPr>
      <w:r>
        <w:t>API Riwayat Akses</w:t>
      </w:r>
    </w:p>
    <w:p w14:paraId="71083278" w14:textId="6AEB3A50" w:rsidR="00F05E46" w:rsidRDefault="00F05E46" w:rsidP="00F05E46">
      <w:pPr>
        <w:ind w:firstLine="709"/>
      </w:pPr>
      <w:r>
        <w:t>API riwayat akses akan memberikan informasi kepada pengguna terkait dengan catatan aktifitas pengguna didalam sistem penguncian gedung ini dengan menampilkan data riwayat aktifitas pada aplikasi pengguna. API ini dapat diakses oleh pengguna maupun operator untuk melihat aktifitas mereka</w:t>
      </w:r>
      <w:r w:rsidR="00685E8C">
        <w:t xml:space="preserve"> didalam sistem penguncian pintu gedung ini</w:t>
      </w:r>
      <w:r>
        <w:t xml:space="preserve">. </w:t>
      </w:r>
      <w:r w:rsidR="00C07997">
        <w:t xml:space="preserve">Pencatatan aktifitas dilakukan berdasarkan kegiatan pengguna dan operator seperti memindai kode QR, membuka kunci pintu melakui akses </w:t>
      </w:r>
      <w:r w:rsidR="00C07997" w:rsidRPr="00C07997">
        <w:rPr>
          <w:i/>
        </w:rPr>
        <w:t>remote</w:t>
      </w:r>
      <w:r w:rsidR="00C07997">
        <w:t xml:space="preserve">, membuat jadwal pintu otomatis dan lain sebagainya. </w:t>
      </w:r>
      <w:r>
        <w:t>Hasil dari A</w:t>
      </w:r>
      <w:r w:rsidR="00C07997">
        <w:t>PI dapat dilihat pada gambar 4.15</w:t>
      </w:r>
      <w:r>
        <w:t xml:space="preserve"> dibawah.</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54812FAD" w14:textId="72AF6DFB" w:rsidR="00F05E46" w:rsidRDefault="00357723" w:rsidP="00357723">
      <w:pPr>
        <w:pStyle w:val="LabelGambar"/>
      </w:pPr>
      <w:r w:rsidRPr="00357723">
        <w:rPr>
          <w:b/>
        </w:rPr>
        <w:t>Gambar 4.</w:t>
      </w:r>
      <w:r w:rsidRPr="00357723">
        <w:rPr>
          <w:b/>
        </w:rPr>
        <w:fldChar w:fldCharType="begin"/>
      </w:r>
      <w:r w:rsidRPr="00357723">
        <w:rPr>
          <w:b/>
        </w:rPr>
        <w:instrText xml:space="preserve"> SEQ Gambar_4. \* ARABIC </w:instrText>
      </w:r>
      <w:r w:rsidRPr="00357723">
        <w:rPr>
          <w:b/>
        </w:rPr>
        <w:fldChar w:fldCharType="separate"/>
      </w:r>
      <w:r w:rsidR="00F15C79">
        <w:rPr>
          <w:b/>
          <w:noProof/>
        </w:rPr>
        <w:t>15</w:t>
      </w:r>
      <w:r w:rsidRPr="00357723">
        <w:rPr>
          <w:b/>
        </w:rPr>
        <w:fldChar w:fldCharType="end"/>
      </w:r>
      <w:r>
        <w:t xml:space="preserve"> </w:t>
      </w:r>
      <w:r w:rsidRPr="00A94AB7">
        <w:t>API Riwayat Akses</w:t>
      </w:r>
    </w:p>
    <w:p w14:paraId="30329266" w14:textId="77777777" w:rsidR="00357723" w:rsidRDefault="00357723" w:rsidP="00357723">
      <w:pPr>
        <w:pStyle w:val="LabelGambar"/>
      </w:pPr>
    </w:p>
    <w:p w14:paraId="2605C77E" w14:textId="38EB662B" w:rsidR="00DF00FC" w:rsidRDefault="00357723" w:rsidP="00D04AB0">
      <w:pPr>
        <w:ind w:firstLine="709"/>
      </w:pPr>
      <w:r>
        <w:t>Gambar 4.15</w:t>
      </w:r>
      <w:r w:rsidR="00DF00FC">
        <w:t xml:space="preserve"> merupakan hasil dari API riwayat akses. API riwayat akses akan memberikan data pencatatan aktifitas pengguna seperti melakukan pindai kode QR dan membuka pintu disertai dengan waktu dan tanggal aktifitas tersebut.</w:t>
      </w:r>
      <w:r w:rsidR="00D04AB0">
        <w:t xml:space="preserve"> Setiap aktifitas penguncian akan tersimpan didalam </w:t>
      </w:r>
      <w:r w:rsidR="00D04AB0" w:rsidRPr="00357723">
        <w:rPr>
          <w:i/>
        </w:rPr>
        <w:t>database</w:t>
      </w:r>
      <w:r w:rsidR="00D04AB0">
        <w:t xml:space="preserve"> sebagai riwayat aktifitas, se</w:t>
      </w:r>
      <w:r>
        <w:t>o</w:t>
      </w:r>
      <w:r w:rsidR="00D04AB0">
        <w:t xml:space="preserve">rang operator dapat melihat semua aktifitas yang terjadi didalam sistem penguncian tetapi pengguna hanya dapat melihat aktifitas </w:t>
      </w:r>
      <w:r>
        <w:t>dirinya sendiri. Pada gambar 4.15</w:t>
      </w:r>
      <w:r w:rsidR="00D04AB0">
        <w:t xml:space="preserve"> terlihat </w:t>
      </w:r>
      <w:r>
        <w:t xml:space="preserve">bahwa </w:t>
      </w:r>
      <w:r w:rsidR="00D04AB0">
        <w:t>data riwayat aktifitas berupa nama pintu, waktu, dan jenis aktifitas yang dilakukan. Data riwayat akses hanya tersedia dalam kurun waktu 1 bulan dan setiap awal bulan maka data riwayat akses akan di pindahkan kedalam penyimpanan server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r>
        <w:t xml:space="preserve">API </w:t>
      </w:r>
      <w:r w:rsidR="002A242B">
        <w:t>Daftar Pintu</w:t>
      </w:r>
    </w:p>
    <w:p w14:paraId="6F20B6F6" w14:textId="255DC1E3" w:rsidR="00A30E86" w:rsidRDefault="00A17CC6" w:rsidP="00A17CC6">
      <w:pPr>
        <w:ind w:firstLine="709"/>
      </w:pPr>
      <w:r>
        <w:t>API daftar pintu digunakan untuk mendapatkan daftar pintu yang ada pada sebuah gedung, data tersebut kemudian ditampilkan pada aplikasi mobile yang akan memberikan informasi</w:t>
      </w:r>
      <w:r w:rsidR="00322846">
        <w:t xml:space="preserve"> terkai</w:t>
      </w:r>
      <w:r>
        <w:t xml:space="preserve">t kondisi pintu apakah terkunci, </w:t>
      </w:r>
      <w:r w:rsidRPr="0038165A">
        <w:rPr>
          <w:i/>
        </w:rPr>
        <w:t>offline</w:t>
      </w:r>
      <w:r>
        <w:t xml:space="preserve"> atau kondisi lainnya. API ini hanya dapat diakses oleh operator gedung karena hak pengelolaan pintu gedung berada pada tangan operator. Hasil dari API daftar pintu </w:t>
      </w:r>
      <w:r w:rsidR="0038165A">
        <w:t>dapat dilihat pada gambar 4.16</w:t>
      </w:r>
      <w:r>
        <w:t xml:space="preserve"> dibawah.</w:t>
      </w:r>
    </w:p>
    <w:p w14:paraId="1B51D4F6" w14:textId="77777777" w:rsidR="00D04AB0" w:rsidRDefault="00D04AB0" w:rsidP="00A17CC6">
      <w:pPr>
        <w:ind w:firstLine="709"/>
      </w:pPr>
    </w:p>
    <w:p w14:paraId="1D1DDCF5" w14:textId="5DFE5224" w:rsidR="00A17CC6" w:rsidRDefault="00DE3952" w:rsidP="00A17CC6">
      <w:r>
        <w:rPr>
          <w:noProof/>
          <w:lang w:val="en-US"/>
        </w:rPr>
        <w:drawing>
          <wp:inline distT="0" distB="0" distL="0" distR="0" wp14:anchorId="00A21BBA" wp14:editId="10FDAD5B">
            <wp:extent cx="5039995" cy="2833382"/>
            <wp:effectExtent l="0" t="0" r="8255" b="508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0F39D4DA" w14:textId="345BD1B4" w:rsidR="00560282" w:rsidRDefault="00253124" w:rsidP="00253124">
      <w:pPr>
        <w:pStyle w:val="LabelGambar"/>
      </w:pPr>
      <w:r w:rsidRPr="00253124">
        <w:rPr>
          <w:b/>
        </w:rPr>
        <w:t>Gambar 4.</w:t>
      </w:r>
      <w:r w:rsidRPr="00253124">
        <w:rPr>
          <w:b/>
        </w:rPr>
        <w:fldChar w:fldCharType="begin"/>
      </w:r>
      <w:r w:rsidRPr="00253124">
        <w:rPr>
          <w:b/>
        </w:rPr>
        <w:instrText xml:space="preserve"> SEQ Gambar_4. \* ARABIC </w:instrText>
      </w:r>
      <w:r w:rsidRPr="00253124">
        <w:rPr>
          <w:b/>
        </w:rPr>
        <w:fldChar w:fldCharType="separate"/>
      </w:r>
      <w:r w:rsidR="00F15C79">
        <w:rPr>
          <w:b/>
          <w:noProof/>
        </w:rPr>
        <w:t>16</w:t>
      </w:r>
      <w:r w:rsidRPr="00253124">
        <w:rPr>
          <w:b/>
        </w:rPr>
        <w:fldChar w:fldCharType="end"/>
      </w:r>
      <w:r>
        <w:t xml:space="preserve"> </w:t>
      </w:r>
      <w:r w:rsidRPr="00C535ED">
        <w:t>Hasil API Daftar Pintu</w:t>
      </w:r>
    </w:p>
    <w:p w14:paraId="01A32840" w14:textId="77777777" w:rsidR="00253124" w:rsidRDefault="00253124" w:rsidP="00253124">
      <w:pPr>
        <w:pStyle w:val="LabelGambar"/>
      </w:pPr>
    </w:p>
    <w:p w14:paraId="0AD15785" w14:textId="6685BE43"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api/get-door”. Pengguna akan mengirimkan token login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akan memberikan respon bahwa pengguna tersebut tidah diijinkan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r>
        <w:t xml:space="preserve">API </w:t>
      </w:r>
      <w:r w:rsidR="002A242B" w:rsidRPr="00985CC1">
        <w:rPr>
          <w:i/>
        </w:rPr>
        <w:t>Remote</w:t>
      </w:r>
      <w:r w:rsidR="002A242B">
        <w:t xml:space="preserve"> Pintu</w:t>
      </w:r>
    </w:p>
    <w:p w14:paraId="79CEEA4B" w14:textId="3D97BED4" w:rsidR="00D06810" w:rsidRDefault="004B241F" w:rsidP="00305F0B">
      <w:pPr>
        <w:ind w:firstLine="709"/>
      </w:pPr>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rsidR="00F91132">
        <w:t>Untuk membuka atau mengunci pintu sacara jarak jauh melalui koneksi internet, maka seorang o</w:t>
      </w:r>
      <w:r w:rsidR="007A578C">
        <w:t>pera</w:t>
      </w:r>
      <w:r w:rsidR="00322846">
        <w:t xml:space="preserve">tor akan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server akan mengirimkan perintah ke perangkat kunci pintu melalui koneksi websocket yang sudah terhubung.</w:t>
      </w:r>
      <w:r w:rsidR="00F91132">
        <w:t xml:space="preserve"> Namun jika terjadi permasalahan maka API akan memberikan respon error.</w:t>
      </w:r>
      <w:r w:rsidR="00322846">
        <w:t xml:space="preserve"> Hasil dari API remote pin</w:t>
      </w:r>
      <w:r>
        <w:t>tu dapat dilihat pada gambar 4.17</w:t>
      </w:r>
      <w:r w:rsidR="00322846">
        <w:t xml:space="preserve"> dibawah.</w:t>
      </w:r>
    </w:p>
    <w:p w14:paraId="7D67AF5B" w14:textId="4FBA7A43" w:rsidR="00372C97" w:rsidRDefault="00DE3952" w:rsidP="00372C97">
      <w:r>
        <w:rPr>
          <w:noProof/>
          <w:lang w:val="en-US"/>
        </w:rPr>
        <w:lastRenderedPageBreak/>
        <w:drawing>
          <wp:inline distT="0" distB="0" distL="0" distR="0" wp14:anchorId="3FF134C1" wp14:editId="5521EE5E">
            <wp:extent cx="5039995" cy="2833382"/>
            <wp:effectExtent l="0" t="0" r="8255" b="508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0E16A253" w14:textId="7800F1CC" w:rsidR="00CC0CF9" w:rsidRDefault="00F91132" w:rsidP="00F91132">
      <w:pPr>
        <w:pStyle w:val="LabelGambar"/>
      </w:pPr>
      <w:r w:rsidRPr="00F91132">
        <w:rPr>
          <w:b/>
        </w:rPr>
        <w:t>Gambar 4.</w:t>
      </w:r>
      <w:r w:rsidRPr="00F91132">
        <w:rPr>
          <w:b/>
        </w:rPr>
        <w:fldChar w:fldCharType="begin"/>
      </w:r>
      <w:r w:rsidRPr="00F91132">
        <w:rPr>
          <w:b/>
        </w:rPr>
        <w:instrText xml:space="preserve"> SEQ Gambar_4. \* ARABIC </w:instrText>
      </w:r>
      <w:r w:rsidRPr="00F91132">
        <w:rPr>
          <w:b/>
        </w:rPr>
        <w:fldChar w:fldCharType="separate"/>
      </w:r>
      <w:r w:rsidR="00F15C79">
        <w:rPr>
          <w:b/>
          <w:noProof/>
        </w:rPr>
        <w:t>17</w:t>
      </w:r>
      <w:r w:rsidRPr="00F91132">
        <w:rPr>
          <w:b/>
        </w:rPr>
        <w:fldChar w:fldCharType="end"/>
      </w:r>
      <w:r>
        <w:t xml:space="preserve"> </w:t>
      </w:r>
      <w:r w:rsidRPr="003437CC">
        <w:t xml:space="preserve">Hasil API </w:t>
      </w:r>
      <w:r w:rsidRPr="00F91132">
        <w:rPr>
          <w:i/>
        </w:rPr>
        <w:t>Remote</w:t>
      </w:r>
      <w:r w:rsidRPr="003437CC">
        <w:t xml:space="preserve"> Pintu</w:t>
      </w:r>
    </w:p>
    <w:p w14:paraId="5749284D" w14:textId="77777777" w:rsidR="00F91132" w:rsidRDefault="00F91132" w:rsidP="00F91132">
      <w:pPr>
        <w:pStyle w:val="LabelGambar"/>
      </w:pPr>
    </w:p>
    <w:p w14:paraId="155E08A5" w14:textId="5C44F0C0" w:rsidR="00CC0CF9" w:rsidRDefault="00F91132" w:rsidP="00CC0CF9">
      <w:pPr>
        <w:ind w:firstLine="709"/>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api/remote-access”. Untuk membuka atau mengunci pintu sacara jarak jauh melalui koneksi internet operator akan mengirimkan identitas pintu yang dituju serta aktifitas yang dilakukan seperti </w:t>
      </w:r>
      <w:r w:rsidR="00CC0CF9" w:rsidRPr="00B77DD3">
        <w:rPr>
          <w:i/>
        </w:rPr>
        <w:t>lock</w:t>
      </w:r>
      <w:r w:rsidR="00CC0CF9">
        <w:t xml:space="preserve"> atau </w:t>
      </w:r>
      <w:r w:rsidR="00CC0CF9" w:rsidRPr="00B77DD3">
        <w:rPr>
          <w:i/>
        </w:rPr>
        <w:t>open</w:t>
      </w:r>
      <w:r w:rsidR="00CC0CF9">
        <w:t xml:space="preserve"> yang menjelaskan aktifi</w:t>
      </w:r>
      <w:r w:rsidR="0009753A">
        <w:t>tas membuka dan mengun</w:t>
      </w:r>
      <w:r w:rsidR="00B77DD3">
        <w:t xml:space="preserve">ci pintu, kemudian server akan </w:t>
      </w:r>
      <w:r w:rsidR="0009753A">
        <w:t>memeriksa permintaan dan mengirimkan perintah ke perangkat kunci pintu melalui koneksi websocket seper</w:t>
      </w:r>
      <w:r w:rsidR="00690F6D">
        <w:t>ti yang terlihat pada gambar 4.18</w:t>
      </w:r>
      <w:r w:rsidR="0009753A">
        <w:t xml:space="preserve"> dibawah.</w:t>
      </w:r>
    </w:p>
    <w:p w14:paraId="61068E80" w14:textId="25DF0788" w:rsidR="0009753A" w:rsidRDefault="00ED60F7" w:rsidP="0009753A">
      <w:r>
        <w:rPr>
          <w:noProof/>
          <w:lang w:val="en-US"/>
        </w:rPr>
        <w:drawing>
          <wp:inline distT="0" distB="0" distL="0" distR="0" wp14:anchorId="7830C09F" wp14:editId="00FBB3B4">
            <wp:extent cx="5039995" cy="2833382"/>
            <wp:effectExtent l="0" t="0" r="825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2736A24C" w14:textId="7DF58B46" w:rsidR="00B77DD3" w:rsidRDefault="00B77DD3" w:rsidP="00B77DD3">
      <w:pPr>
        <w:pStyle w:val="LabelGambar"/>
      </w:pPr>
      <w:r w:rsidRPr="00B77DD3">
        <w:rPr>
          <w:b/>
        </w:rPr>
        <w:t>Gambar 4.</w:t>
      </w:r>
      <w:r w:rsidRPr="00B77DD3">
        <w:rPr>
          <w:b/>
        </w:rPr>
        <w:fldChar w:fldCharType="begin"/>
      </w:r>
      <w:r w:rsidRPr="00B77DD3">
        <w:rPr>
          <w:b/>
        </w:rPr>
        <w:instrText xml:space="preserve"> SEQ Gambar_4. \* ARABIC </w:instrText>
      </w:r>
      <w:r w:rsidRPr="00B77DD3">
        <w:rPr>
          <w:b/>
        </w:rPr>
        <w:fldChar w:fldCharType="separate"/>
      </w:r>
      <w:r w:rsidR="00F15C79">
        <w:rPr>
          <w:b/>
          <w:noProof/>
        </w:rPr>
        <w:t>18</w:t>
      </w:r>
      <w:r w:rsidRPr="00B77DD3">
        <w:rPr>
          <w:b/>
        </w:rPr>
        <w:fldChar w:fldCharType="end"/>
      </w:r>
      <w:r>
        <w:t xml:space="preserve"> </w:t>
      </w:r>
      <w:r w:rsidRPr="00FC04A5">
        <w:t xml:space="preserve">Aktifitas </w:t>
      </w:r>
      <w:r w:rsidRPr="00B77DD3">
        <w:rPr>
          <w:i/>
        </w:rPr>
        <w:t>Door</w:t>
      </w:r>
      <w:r w:rsidRPr="00FC04A5">
        <w:t xml:space="preserve"> </w:t>
      </w:r>
      <w:r w:rsidRPr="00B77DD3">
        <w:rPr>
          <w:i/>
        </w:rPr>
        <w:t>Remote</w:t>
      </w:r>
    </w:p>
    <w:p w14:paraId="65BB8796" w14:textId="043591C2" w:rsidR="00FF574D" w:rsidRDefault="004F033F" w:rsidP="00FF574D">
      <w:pPr>
        <w:ind w:firstLine="709"/>
      </w:pPr>
      <w:r>
        <w:lastRenderedPageBreak/>
        <w:t>Gambar 4.18</w:t>
      </w:r>
      <w:r w:rsidR="00FF574D">
        <w:t xml:space="preserve"> diatas memperlihatkan aktifitas websoket pada </w:t>
      </w:r>
      <w:r w:rsidR="00FF574D" w:rsidRPr="004213A3">
        <w:rPr>
          <w:i/>
        </w:rPr>
        <w:t>server</w:t>
      </w:r>
      <w:r w:rsidR="00FF574D">
        <w:t xml:space="preserve">, pada saat API remote pintu dipanggil maka </w:t>
      </w:r>
      <w:r w:rsidR="00FF574D" w:rsidRPr="004213A3">
        <w:rPr>
          <w:i/>
        </w:rPr>
        <w:t>server</w:t>
      </w:r>
      <w:r w:rsidR="00FF574D">
        <w:t xml:space="preserve"> akan mengirimkan perintah ke perangkat kunci pintu pada </w:t>
      </w:r>
      <w:r w:rsidR="00FF574D" w:rsidRPr="004213A3">
        <w:rPr>
          <w:i/>
        </w:rPr>
        <w:t>channel</w:t>
      </w:r>
      <w:r w:rsidR="00FF574D">
        <w:t xml:space="preserve"> yang sudah ditentukan. Websocket akan mengirimkan data identitas dari pintu, aktifitas yang harus dilakukan serta kode kunci dari pintu tersebut. Sebagai tabahan untuk pencatatan riwayat aktifitas maka ditambahkan identitas aktor yang melakukan request ke API tersebut.</w:t>
      </w:r>
    </w:p>
    <w:p w14:paraId="607E4B81" w14:textId="77777777" w:rsidR="00FF574D" w:rsidRDefault="00FF574D" w:rsidP="00FF574D"/>
    <w:p w14:paraId="648FE272" w14:textId="348F29E5" w:rsidR="002A242B" w:rsidRDefault="003D142C" w:rsidP="000D2119">
      <w:pPr>
        <w:pStyle w:val="SubBabIVI"/>
        <w:ind w:left="709" w:hanging="709"/>
      </w:pPr>
      <w:r>
        <w:t xml:space="preserve">API </w:t>
      </w:r>
      <w:r w:rsidR="002A242B" w:rsidRPr="00ED60F7">
        <w:rPr>
          <w:i/>
        </w:rPr>
        <w:t>Door Login</w:t>
      </w:r>
    </w:p>
    <w:p w14:paraId="5D69C191" w14:textId="42180FD0" w:rsidR="00581B45" w:rsidRDefault="00581B45" w:rsidP="001E49E2">
      <w:pPr>
        <w:ind w:firstLine="709"/>
      </w:pPr>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 xml:space="preserve">akses. </w:t>
      </w:r>
      <w:r w:rsidR="001E49E2">
        <w:t xml:space="preserve">Setiap pintu akan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Hasil dari API </w:t>
      </w:r>
      <w:r w:rsidR="001E49E2" w:rsidRPr="00ED60F7">
        <w:rPr>
          <w:i/>
        </w:rPr>
        <w:t>door</w:t>
      </w:r>
      <w:r w:rsidR="001E49E2">
        <w:t xml:space="preserve"> </w:t>
      </w:r>
      <w:r w:rsidR="001E49E2" w:rsidRPr="00ED60F7">
        <w:rPr>
          <w:i/>
        </w:rPr>
        <w:t>login</w:t>
      </w:r>
      <w:r w:rsidR="00ED60F7">
        <w:t xml:space="preserve"> dapat dilihat pada gambar 4.19</w:t>
      </w:r>
      <w:r w:rsidR="001E49E2">
        <w:t xml:space="preserve"> dibawah.</w:t>
      </w:r>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4DFBC085" w14:textId="5FD05B5A" w:rsidR="000339CB" w:rsidRDefault="0066103A" w:rsidP="0066103A">
      <w:pPr>
        <w:pStyle w:val="LabelGambar"/>
        <w:rPr>
          <w:i/>
        </w:rPr>
      </w:pPr>
      <w:r w:rsidRPr="0066103A">
        <w:rPr>
          <w:b/>
        </w:rPr>
        <w:t>Gambar 4.</w:t>
      </w:r>
      <w:r w:rsidRPr="0066103A">
        <w:rPr>
          <w:b/>
        </w:rPr>
        <w:fldChar w:fldCharType="begin"/>
      </w:r>
      <w:r w:rsidRPr="0066103A">
        <w:rPr>
          <w:b/>
        </w:rPr>
        <w:instrText xml:space="preserve"> SEQ Gambar_4. \* ARABIC </w:instrText>
      </w:r>
      <w:r w:rsidRPr="0066103A">
        <w:rPr>
          <w:b/>
        </w:rPr>
        <w:fldChar w:fldCharType="separate"/>
      </w:r>
      <w:r w:rsidR="00F15C79">
        <w:rPr>
          <w:b/>
          <w:noProof/>
        </w:rPr>
        <w:t>19</w:t>
      </w:r>
      <w:r w:rsidRPr="0066103A">
        <w:rPr>
          <w:b/>
        </w:rPr>
        <w:fldChar w:fldCharType="end"/>
      </w:r>
      <w:r>
        <w:t xml:space="preserve"> </w:t>
      </w:r>
      <w:r w:rsidRPr="00EA539B">
        <w:t xml:space="preserve">Hasil API </w:t>
      </w:r>
      <w:r w:rsidRPr="0066103A">
        <w:rPr>
          <w:i/>
        </w:rPr>
        <w:t>Door</w:t>
      </w:r>
      <w:r w:rsidRPr="00EA539B">
        <w:t xml:space="preserve"> </w:t>
      </w:r>
      <w:r w:rsidRPr="0066103A">
        <w:rPr>
          <w:i/>
        </w:rPr>
        <w:t>Login</w:t>
      </w:r>
    </w:p>
    <w:p w14:paraId="574D660F" w14:textId="77777777" w:rsidR="0066103A" w:rsidRDefault="0066103A" w:rsidP="0066103A">
      <w:pPr>
        <w:pStyle w:val="LabelGambar"/>
      </w:pPr>
    </w:p>
    <w:p w14:paraId="2AFB595E" w14:textId="64930FD9" w:rsidR="000339CB" w:rsidRDefault="0066103A" w:rsidP="000339CB">
      <w:pPr>
        <w:ind w:firstLine="709"/>
      </w:pPr>
      <w:r>
        <w:t>Gambar 4.19</w:t>
      </w:r>
      <w:r w:rsidR="000339CB">
        <w:t xml:space="preserve"> diatas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door/login”. Setiap pintu akan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I akan memberikan respon berupa token akses disertai dengan data pendukung seperti identitas gedung dan identitas pintu.</w:t>
      </w:r>
      <w:r w:rsidR="00075558">
        <w:t xml:space="preserve"> Namun jika gagal maka API akan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r>
        <w:lastRenderedPageBreak/>
        <w:t xml:space="preserve">API </w:t>
      </w:r>
      <w:r w:rsidR="002A242B" w:rsidRPr="00991C79">
        <w:rPr>
          <w:i/>
        </w:rPr>
        <w:t>Door</w:t>
      </w:r>
      <w:r w:rsidR="002A242B">
        <w:t xml:space="preserve"> </w:t>
      </w:r>
      <w:r w:rsidR="002A242B" w:rsidRPr="00991C79">
        <w:rPr>
          <w:i/>
        </w:rPr>
        <w:t>Logout</w:t>
      </w:r>
    </w:p>
    <w:p w14:paraId="75243D3A" w14:textId="514625A8" w:rsidR="000339CB" w:rsidRDefault="000339CB" w:rsidP="000339CB">
      <w:pPr>
        <w:ind w:firstLine="709"/>
      </w:pPr>
      <w:r>
        <w:t xml:space="preserve">API </w:t>
      </w:r>
      <w:r w:rsidRPr="00991C79">
        <w:rPr>
          <w:i/>
        </w:rPr>
        <w:t>door</w:t>
      </w:r>
      <w:r>
        <w:t xml:space="preserve"> </w:t>
      </w:r>
      <w:r w:rsidRPr="00991C79">
        <w:rPr>
          <w:i/>
        </w:rPr>
        <w:t>logout</w:t>
      </w:r>
      <w:r>
        <w:t xml:space="preserve"> digunakan untuk menghapus semua token yang dimiliki oleh pintu tersebut. </w:t>
      </w:r>
      <w:r w:rsidR="009B397C">
        <w:t xml:space="preserve">Sesekali pintu akan melakukan permintaan </w:t>
      </w:r>
      <w:r w:rsidR="009B397C" w:rsidRPr="00991C79">
        <w:rPr>
          <w:i/>
        </w:rPr>
        <w:t>logout</w:t>
      </w:r>
      <w:r w:rsidR="009B397C">
        <w:t xml:space="preserve"> untuk menghapus semua token yang disimpan didalam </w:t>
      </w:r>
      <w:r w:rsidR="009B397C" w:rsidRPr="00991C79">
        <w:rPr>
          <w:i/>
        </w:rPr>
        <w:t>database</w:t>
      </w:r>
      <w:r w:rsidR="009B397C">
        <w:t xml:space="preserve">. Hasil dari API </w:t>
      </w:r>
      <w:r w:rsidR="009B397C" w:rsidRPr="00991C79">
        <w:rPr>
          <w:i/>
        </w:rPr>
        <w:t>door</w:t>
      </w:r>
      <w:r w:rsidR="009B397C">
        <w:t xml:space="preserve"> </w:t>
      </w:r>
      <w:r w:rsidR="009B397C" w:rsidRPr="00991C79">
        <w:rPr>
          <w:i/>
        </w:rPr>
        <w:t>logout</w:t>
      </w:r>
      <w:r w:rsidR="00991C79">
        <w:t xml:space="preserve"> dapat dilihat pada gambar 4.20</w:t>
      </w:r>
      <w:r w:rsidR="009B397C">
        <w:t xml:space="preserve"> dibawah.</w:t>
      </w:r>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4426E205" w14:textId="04917E99" w:rsidR="009B397C" w:rsidRDefault="0059221B" w:rsidP="0059221B">
      <w:pPr>
        <w:pStyle w:val="LabelGambar"/>
        <w:rPr>
          <w:i/>
        </w:rPr>
      </w:pPr>
      <w:r w:rsidRPr="0059221B">
        <w:rPr>
          <w:b/>
        </w:rPr>
        <w:t>Gambar 4.</w:t>
      </w:r>
      <w:r w:rsidRPr="0059221B">
        <w:rPr>
          <w:b/>
        </w:rPr>
        <w:fldChar w:fldCharType="begin"/>
      </w:r>
      <w:r w:rsidRPr="0059221B">
        <w:rPr>
          <w:b/>
        </w:rPr>
        <w:instrText xml:space="preserve"> SEQ Gambar_4. \* ARABIC </w:instrText>
      </w:r>
      <w:r w:rsidRPr="0059221B">
        <w:rPr>
          <w:b/>
        </w:rPr>
        <w:fldChar w:fldCharType="separate"/>
      </w:r>
      <w:r w:rsidR="00F15C79">
        <w:rPr>
          <w:b/>
          <w:noProof/>
        </w:rPr>
        <w:t>20</w:t>
      </w:r>
      <w:r w:rsidRPr="0059221B">
        <w:rPr>
          <w:b/>
        </w:rPr>
        <w:fldChar w:fldCharType="end"/>
      </w:r>
      <w:r>
        <w:t xml:space="preserve"> </w:t>
      </w:r>
      <w:r w:rsidRPr="00D32C43">
        <w:t xml:space="preserve">Hasil API </w:t>
      </w:r>
      <w:r w:rsidRPr="0059221B">
        <w:rPr>
          <w:i/>
        </w:rPr>
        <w:t>Door</w:t>
      </w:r>
      <w:r w:rsidRPr="00D32C43">
        <w:t xml:space="preserve"> </w:t>
      </w:r>
      <w:r w:rsidRPr="0059221B">
        <w:rPr>
          <w:i/>
        </w:rPr>
        <w:t>Logout</w:t>
      </w:r>
    </w:p>
    <w:p w14:paraId="5CB25A2B" w14:textId="77777777" w:rsidR="0059221B" w:rsidRDefault="0059221B" w:rsidP="0059221B">
      <w:pPr>
        <w:pStyle w:val="LabelGambar"/>
      </w:pPr>
    </w:p>
    <w:p w14:paraId="22B9C378" w14:textId="77D18556" w:rsidR="009B397C" w:rsidRDefault="009B397C" w:rsidP="009B397C">
      <w:pPr>
        <w:ind w:firstLine="709"/>
      </w:pPr>
      <w:r>
        <w:t xml:space="preserve">Gamabr </w:t>
      </w:r>
      <w:r w:rsidR="00EF5D8D">
        <w:t>4.20 diatas</w:t>
      </w:r>
      <w:r>
        <w:t xml:space="preserve"> merupakan hasil dari API </w:t>
      </w:r>
      <w:r w:rsidRPr="00254345">
        <w:rPr>
          <w:i/>
        </w:rPr>
        <w:t>door</w:t>
      </w:r>
      <w:r>
        <w:t xml:space="preserve"> </w:t>
      </w:r>
      <w:r w:rsidRPr="00254345">
        <w:rPr>
          <w:i/>
        </w:rPr>
        <w:t>logout</w:t>
      </w:r>
      <w:r>
        <w:t xml:space="preserve"> yang dikirimkan melalui </w:t>
      </w:r>
      <w:r w:rsidRPr="00254345">
        <w:rPr>
          <w:i/>
        </w:rPr>
        <w:t>endp</w:t>
      </w:r>
      <w:r w:rsidR="00254345">
        <w:rPr>
          <w:i/>
        </w:rPr>
        <w:t>o</w:t>
      </w:r>
      <w:r w:rsidRPr="00254345">
        <w:rPr>
          <w:i/>
        </w:rPr>
        <w:t>int</w:t>
      </w:r>
      <w:r>
        <w:t xml:space="preserve"> “/door/logou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r>
        <w:t xml:space="preserve">API </w:t>
      </w:r>
      <w:r w:rsidR="002A242B" w:rsidRPr="00463A90">
        <w:rPr>
          <w:i/>
        </w:rPr>
        <w:t>Door</w:t>
      </w:r>
      <w:r w:rsidR="002A242B">
        <w:t xml:space="preserve"> </w:t>
      </w:r>
      <w:r w:rsidR="002A242B" w:rsidRPr="00463A90">
        <w:rPr>
          <w:i/>
        </w:rPr>
        <w:t>Register</w:t>
      </w:r>
    </w:p>
    <w:p w14:paraId="53B48A5B" w14:textId="3C791494"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akan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login. </w:t>
      </w:r>
      <w:r w:rsidR="001725A7">
        <w:t xml:space="preserve">Hasil dari API </w:t>
      </w:r>
      <w:r w:rsidR="001725A7" w:rsidRPr="00463A90">
        <w:rPr>
          <w:i/>
        </w:rPr>
        <w:t>door</w:t>
      </w:r>
      <w:r w:rsidR="001725A7">
        <w:t xml:space="preserve"> </w:t>
      </w:r>
      <w:r w:rsidR="00463A90" w:rsidRPr="00463A90">
        <w:rPr>
          <w:i/>
        </w:rPr>
        <w:t>register</w:t>
      </w:r>
      <w:r w:rsidR="001E4B80">
        <w:t xml:space="preserve"> dapat dilihat pada gambar 4.21</w:t>
      </w:r>
      <w:r w:rsidR="001725A7">
        <w:t xml:space="preserve"> dibawah.</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42556887" w14:textId="4C122618" w:rsidR="001725A7" w:rsidRDefault="00581379" w:rsidP="00581379">
      <w:pPr>
        <w:pStyle w:val="LabelGambar"/>
      </w:pPr>
      <w:r w:rsidRPr="00581379">
        <w:rPr>
          <w:b/>
        </w:rPr>
        <w:t>Gambar 4.</w:t>
      </w:r>
      <w:r w:rsidRPr="00581379">
        <w:rPr>
          <w:b/>
        </w:rPr>
        <w:fldChar w:fldCharType="begin"/>
      </w:r>
      <w:r w:rsidRPr="00581379">
        <w:rPr>
          <w:b/>
        </w:rPr>
        <w:instrText xml:space="preserve"> SEQ Gambar_4. \* ARABIC </w:instrText>
      </w:r>
      <w:r w:rsidRPr="00581379">
        <w:rPr>
          <w:b/>
        </w:rPr>
        <w:fldChar w:fldCharType="separate"/>
      </w:r>
      <w:r w:rsidR="00F15C79">
        <w:rPr>
          <w:b/>
          <w:noProof/>
        </w:rPr>
        <w:t>21</w:t>
      </w:r>
      <w:r w:rsidRPr="00581379">
        <w:rPr>
          <w:b/>
        </w:rPr>
        <w:fldChar w:fldCharType="end"/>
      </w:r>
      <w:r>
        <w:t xml:space="preserve"> </w:t>
      </w:r>
      <w:r w:rsidRPr="00C16A58">
        <w:t xml:space="preserve">Hasil API </w:t>
      </w:r>
      <w:r w:rsidRPr="00581379">
        <w:rPr>
          <w:i/>
        </w:rPr>
        <w:t>Door</w:t>
      </w:r>
      <w:r w:rsidRPr="00C16A58">
        <w:t xml:space="preserve"> </w:t>
      </w:r>
      <w:r w:rsidRPr="00581379">
        <w:rPr>
          <w:i/>
        </w:rPr>
        <w:t>Register</w:t>
      </w:r>
    </w:p>
    <w:p w14:paraId="2F48C89C" w14:textId="77777777" w:rsidR="00581379" w:rsidRDefault="00581379" w:rsidP="00581379">
      <w:pPr>
        <w:pStyle w:val="LabelGambar"/>
      </w:pPr>
    </w:p>
    <w:p w14:paraId="6197CF3E" w14:textId="6FE3FD45" w:rsidR="001725A7" w:rsidRDefault="00581379" w:rsidP="002E1BB9">
      <w:pPr>
        <w:ind w:firstLine="709"/>
      </w:pPr>
      <w:r>
        <w:t>Gambar 4.21</w:t>
      </w:r>
      <w:r w:rsidR="002E1BB9">
        <w:t xml:space="preserve"> diatas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door/register”. Perangkat kunci pintu akan mengirimkan identitas unik yang nantinya akan digunakan sebagai nama perangkat yang di</w:t>
      </w:r>
      <w:r>
        <w:t>kenali oleh server. Jika proses</w:t>
      </w:r>
      <w:r w:rsidR="002E1BB9">
        <w:t xml:space="preserve"> pendaftaran berhasil maka API akan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login.</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akan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r>
        <w:t xml:space="preserve">API </w:t>
      </w:r>
      <w:r w:rsidRPr="00890B5F">
        <w:rPr>
          <w:i/>
        </w:rPr>
        <w:t>Door</w:t>
      </w:r>
      <w:r>
        <w:t xml:space="preserve"> </w:t>
      </w:r>
      <w:r w:rsidRPr="00890B5F">
        <w:rPr>
          <w:i/>
        </w:rPr>
        <w:t>Signature</w:t>
      </w:r>
    </w:p>
    <w:p w14:paraId="26CA6E86" w14:textId="215A6BD7" w:rsidR="002E1BB9" w:rsidRDefault="002E1BB9" w:rsidP="00EE3A34">
      <w:pPr>
        <w:ind w:firstLine="709"/>
      </w:pPr>
      <w:r>
        <w:t xml:space="preserve">API </w:t>
      </w:r>
      <w:r w:rsidRPr="00890B5F">
        <w:rPr>
          <w:i/>
        </w:rPr>
        <w:t>door</w:t>
      </w:r>
      <w:r>
        <w:t xml:space="preserve"> </w:t>
      </w:r>
      <w:r w:rsidRPr="00890B5F">
        <w:rPr>
          <w:i/>
        </w:rPr>
        <w:t>signature</w:t>
      </w:r>
      <w:r>
        <w:t xml:space="preserve"> digunakan oleh perangkat kunci pintu untuk mendapatkan </w:t>
      </w:r>
      <w:r w:rsidR="00EE3A34">
        <w:t xml:space="preserve">kunci websocket. Komunikasi antara </w:t>
      </w:r>
      <w:r w:rsidR="00EE3A34" w:rsidRPr="00890B5F">
        <w:rPr>
          <w:i/>
        </w:rPr>
        <w:t>server</w:t>
      </w:r>
      <w:r w:rsidR="00EE3A34">
        <w:t xml:space="preserve"> ke perangkat kunci pintu dilakukan menggunakan websocket, dengan menggunakan websocket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kuni pintu. 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 </w:t>
      </w:r>
      <w:r w:rsidR="00890B5F">
        <w:t>Hasil</w:t>
      </w:r>
      <w:r w:rsidR="00EE3A34">
        <w:t xml:space="preserve"> dari API door signatu</w:t>
      </w:r>
      <w:r w:rsidR="00A637C1">
        <w:t>r</w:t>
      </w:r>
      <w:r w:rsidR="005E4108">
        <w:t>e dapat dilihat pada gambar 4.22</w:t>
      </w:r>
      <w:r w:rsidR="00EE3A34">
        <w:t xml:space="preserve"> dibawah.</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0869C2E4" w14:textId="602E69E6" w:rsidR="007E07B2" w:rsidRDefault="00BA32C9" w:rsidP="00BA32C9">
      <w:pPr>
        <w:pStyle w:val="LabelGambar"/>
        <w:rPr>
          <w:i/>
        </w:rPr>
      </w:pPr>
      <w:r w:rsidRPr="00BA32C9">
        <w:rPr>
          <w:b/>
        </w:rPr>
        <w:t>Gambar 4.</w:t>
      </w:r>
      <w:r w:rsidRPr="00BA32C9">
        <w:rPr>
          <w:b/>
        </w:rPr>
        <w:fldChar w:fldCharType="begin"/>
      </w:r>
      <w:r w:rsidRPr="00BA32C9">
        <w:rPr>
          <w:b/>
        </w:rPr>
        <w:instrText xml:space="preserve"> SEQ Gambar_4. \* ARABIC </w:instrText>
      </w:r>
      <w:r w:rsidRPr="00BA32C9">
        <w:rPr>
          <w:b/>
        </w:rPr>
        <w:fldChar w:fldCharType="separate"/>
      </w:r>
      <w:r w:rsidR="00F15C79">
        <w:rPr>
          <w:b/>
          <w:noProof/>
        </w:rPr>
        <w:t>22</w:t>
      </w:r>
      <w:r w:rsidRPr="00BA32C9">
        <w:rPr>
          <w:b/>
        </w:rPr>
        <w:fldChar w:fldCharType="end"/>
      </w:r>
      <w:r>
        <w:t xml:space="preserve"> </w:t>
      </w:r>
      <w:r w:rsidRPr="00740BDD">
        <w:t xml:space="preserve">Hasil API </w:t>
      </w:r>
      <w:r w:rsidRPr="00BA32C9">
        <w:rPr>
          <w:i/>
        </w:rPr>
        <w:t>Door</w:t>
      </w:r>
      <w:r w:rsidRPr="00740BDD">
        <w:t xml:space="preserve"> </w:t>
      </w:r>
      <w:r w:rsidRPr="00BA32C9">
        <w:rPr>
          <w:i/>
        </w:rPr>
        <w:t>Signature</w:t>
      </w:r>
    </w:p>
    <w:p w14:paraId="6FA182FB" w14:textId="77777777" w:rsidR="00BA32C9" w:rsidRDefault="00BA32C9" w:rsidP="00BA32C9">
      <w:pPr>
        <w:pStyle w:val="LabelGambar"/>
      </w:pPr>
    </w:p>
    <w:p w14:paraId="5B766F9B" w14:textId="699D9426" w:rsidR="007E07B2" w:rsidRDefault="00BA32C9" w:rsidP="000B7C70">
      <w:pPr>
        <w:ind w:firstLine="709"/>
      </w:pPr>
      <w:r>
        <w:t>Gambar 4.22</w:t>
      </w:r>
      <w:r w:rsidR="007E07B2">
        <w:t xml:space="preserve"> diatas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api/signature”. </w:t>
      </w:r>
      <w:r w:rsidR="000B7C70">
        <w:t xml:space="preserve">Parangkat kunci pintu akan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signatur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akan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ebsocke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r>
        <w:t xml:space="preserve">API </w:t>
      </w:r>
      <w:r w:rsidR="002A242B" w:rsidRPr="004F1064">
        <w:rPr>
          <w:i/>
        </w:rPr>
        <w:t>Door</w:t>
      </w:r>
      <w:r w:rsidR="002A242B">
        <w:t xml:space="preserve"> </w:t>
      </w:r>
      <w:r w:rsidR="002A242B" w:rsidRPr="004F1064">
        <w:rPr>
          <w:i/>
        </w:rPr>
        <w:t>Update</w:t>
      </w:r>
      <w:r w:rsidR="002A242B">
        <w:t xml:space="preserve"> Status</w:t>
      </w:r>
    </w:p>
    <w:p w14:paraId="77622C46" w14:textId="26134A7E"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akan mengirimkan status tersebut ke </w:t>
      </w:r>
      <w:r w:rsidRPr="004F1064">
        <w:rPr>
          <w:i/>
        </w:rPr>
        <w:t>server</w:t>
      </w:r>
      <w:r>
        <w:t xml:space="preserve">. Proses </w:t>
      </w:r>
      <w:r w:rsidRPr="004F1064">
        <w:rPr>
          <w:i/>
        </w:rPr>
        <w:t>update</w:t>
      </w:r>
      <w:r>
        <w:t xml:space="preserve"> status ini akan memastikan adanya perubahan kondisi pada pintu sehingga jika ada perintah yang dikirimkan ke perangkat kunci pintu maka perangkat kunci pintu hanya akan memberikan respon jika perubahan benar benar terjadi </w:t>
      </w:r>
      <w:r w:rsidR="00F75BF2">
        <w:t>dan memastikan bahwa perintah sudah benar-benar dikerjakan. Hasil dari API update stat</w:t>
      </w:r>
      <w:r w:rsidR="004F1064">
        <w:t>us dapat dilihat pada gambar 4.23</w:t>
      </w:r>
      <w:r w:rsidR="00F75BF2">
        <w:t xml:space="preserve"> dibawah.</w:t>
      </w:r>
    </w:p>
    <w:p w14:paraId="63291DB1" w14:textId="2725C35C" w:rsidR="00F75BF2" w:rsidRDefault="002B77B3" w:rsidP="00F75BF2">
      <w:r>
        <w:rPr>
          <w:noProof/>
          <w:lang w:val="en-US"/>
        </w:rPr>
        <w:lastRenderedPageBreak/>
        <w:drawing>
          <wp:inline distT="0" distB="0" distL="0" distR="0" wp14:anchorId="6EC465EA" wp14:editId="33C38598">
            <wp:extent cx="5039995" cy="2833382"/>
            <wp:effectExtent l="0" t="0" r="825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7FC783D2" w14:textId="76681003" w:rsidR="00F75BF2" w:rsidRDefault="00D92D29" w:rsidP="00D92D29">
      <w:pPr>
        <w:pStyle w:val="LabelGambar"/>
      </w:pPr>
      <w:r w:rsidRPr="00D92D29">
        <w:rPr>
          <w:b/>
        </w:rPr>
        <w:t>Gambar 4.</w:t>
      </w:r>
      <w:r w:rsidRPr="00D92D29">
        <w:rPr>
          <w:b/>
        </w:rPr>
        <w:fldChar w:fldCharType="begin"/>
      </w:r>
      <w:r w:rsidRPr="00D92D29">
        <w:rPr>
          <w:b/>
        </w:rPr>
        <w:instrText xml:space="preserve"> SEQ Gambar_4. \* ARABIC </w:instrText>
      </w:r>
      <w:r w:rsidRPr="00D92D29">
        <w:rPr>
          <w:b/>
        </w:rPr>
        <w:fldChar w:fldCharType="separate"/>
      </w:r>
      <w:r w:rsidR="00F15C79">
        <w:rPr>
          <w:b/>
          <w:noProof/>
        </w:rPr>
        <w:t>23</w:t>
      </w:r>
      <w:r w:rsidRPr="00D92D29">
        <w:rPr>
          <w:b/>
        </w:rPr>
        <w:fldChar w:fldCharType="end"/>
      </w:r>
      <w:r>
        <w:t xml:space="preserve"> </w:t>
      </w:r>
      <w:r w:rsidRPr="008C1EB9">
        <w:t>Hasil API</w:t>
      </w:r>
      <w:r>
        <w:t xml:space="preserve"> </w:t>
      </w:r>
      <w:r w:rsidRPr="00D92D29">
        <w:rPr>
          <w:i/>
        </w:rPr>
        <w:t>Door</w:t>
      </w:r>
      <w:r>
        <w:t xml:space="preserve"> </w:t>
      </w:r>
      <w:r w:rsidRPr="00D92D29">
        <w:rPr>
          <w:i/>
        </w:rPr>
        <w:t>Update</w:t>
      </w:r>
      <w:r w:rsidRPr="008C1EB9">
        <w:t xml:space="preserve"> Status</w:t>
      </w:r>
    </w:p>
    <w:p w14:paraId="113B44A5" w14:textId="77777777" w:rsidR="00D92D29" w:rsidRDefault="00D92D29" w:rsidP="00D92D29">
      <w:pPr>
        <w:pStyle w:val="LabelGambar"/>
      </w:pPr>
    </w:p>
    <w:p w14:paraId="24191590" w14:textId="3952EFCB" w:rsidR="00F75BF2" w:rsidRDefault="00A84A29" w:rsidP="00F75BF2">
      <w:pPr>
        <w:ind w:firstLine="709"/>
      </w:pPr>
      <w:r>
        <w:t>Gambar 4.23</w:t>
      </w:r>
      <w:r w:rsidR="00F75BF2">
        <w:t xml:space="preserve"> diatas merupak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door/update-status”. Pera</w:t>
      </w:r>
      <w:r w:rsidR="004F13AD">
        <w:t>ngkat kunci pintu akan mengirim</w:t>
      </w:r>
      <w:r w:rsidR="00F75BF2">
        <w:t xml:space="preserve">kan data pendukung seperti identitas pintu, identitas gedung, identitas socket, status penguncian dan identitas aktor yang melakukan kegiatan tersebut. </w:t>
      </w:r>
      <w:r w:rsidR="00C83D03">
        <w:t>Jika data yang dikir</w:t>
      </w:r>
      <w:r w:rsidR="004F13AD">
        <w:t>i</w:t>
      </w:r>
      <w:r w:rsidR="00C83D03">
        <w:t xml:space="preserve">mkan sesuai maka server akan mengembalikan respon status sukses yang mengirimkan kunci pintu baru. Setiap melakukan update status maka </w:t>
      </w:r>
      <w:r w:rsidR="00C83D03" w:rsidRPr="004F13AD">
        <w:rPr>
          <w:i/>
        </w:rPr>
        <w:t>server</w:t>
      </w:r>
      <w:r w:rsidR="00C83D03">
        <w:t xml:space="preserve"> akan memberikan kunci pintu baru sehingga kunci pada setiap pintu bersifat dinamis, hal ini dimaksudkan untuk memperkuat keamana sistem penguncian dengan menggunakan kode kunci pintu yang berubah 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r>
        <w:t xml:space="preserve">API </w:t>
      </w:r>
      <w:r w:rsidR="002A242B" w:rsidRPr="006B35EA">
        <w:rPr>
          <w:i/>
        </w:rPr>
        <w:t>Door</w:t>
      </w:r>
      <w:r w:rsidR="002A242B">
        <w:t xml:space="preserve"> </w:t>
      </w:r>
      <w:r w:rsidR="002A242B" w:rsidRPr="006B35EA">
        <w:rPr>
          <w:i/>
        </w:rPr>
        <w:t>Alert</w:t>
      </w:r>
    </w:p>
    <w:p w14:paraId="618DE2CA" w14:textId="6BC1B7E7"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peringatan yang dikirmkan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8F13F6">
        <w:t>at pada gambar 4.24</w:t>
      </w:r>
      <w:r>
        <w:t xml:space="preserve"> dibawah.</w:t>
      </w:r>
      <w:r w:rsidR="00AE6A98">
        <w:t xml:space="preserve"> Dengan adanya sistem peringatan ini maka sistem dapat dengan cepat kondisi yang tidak normal yang terjadi pada pintu-pintu yang sudah terpasang sehingga informasi tersebut adapat tersampaikan dengan cepat untuk sedera ditindaklanjuti lebih dalam.</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01850C5D" w14:textId="077B1D3C" w:rsidR="00960690" w:rsidRDefault="00607DDC" w:rsidP="00607DDC">
      <w:pPr>
        <w:pStyle w:val="LabelGambar"/>
      </w:pPr>
      <w:r w:rsidRPr="00607DDC">
        <w:rPr>
          <w:b/>
        </w:rPr>
        <w:t>Gambar 4.</w:t>
      </w:r>
      <w:r w:rsidRPr="00607DDC">
        <w:rPr>
          <w:b/>
        </w:rPr>
        <w:fldChar w:fldCharType="begin"/>
      </w:r>
      <w:r w:rsidRPr="00607DDC">
        <w:rPr>
          <w:b/>
        </w:rPr>
        <w:instrText xml:space="preserve"> SEQ Gambar_4. \* ARABIC </w:instrText>
      </w:r>
      <w:r w:rsidRPr="00607DDC">
        <w:rPr>
          <w:b/>
        </w:rPr>
        <w:fldChar w:fldCharType="separate"/>
      </w:r>
      <w:r w:rsidR="00F15C79">
        <w:rPr>
          <w:b/>
          <w:noProof/>
        </w:rPr>
        <w:t>24</w:t>
      </w:r>
      <w:r w:rsidRPr="00607DDC">
        <w:rPr>
          <w:b/>
        </w:rPr>
        <w:fldChar w:fldCharType="end"/>
      </w:r>
      <w:r>
        <w:t xml:space="preserve"> </w:t>
      </w:r>
      <w:r w:rsidRPr="00F659E2">
        <w:t xml:space="preserve">Hasil API </w:t>
      </w:r>
      <w:r w:rsidRPr="00607DDC">
        <w:rPr>
          <w:i/>
        </w:rPr>
        <w:t>Door</w:t>
      </w:r>
      <w:r w:rsidRPr="00F659E2">
        <w:t xml:space="preserve"> </w:t>
      </w:r>
      <w:r w:rsidRPr="00607DDC">
        <w:rPr>
          <w:i/>
        </w:rPr>
        <w:t>Alert</w:t>
      </w:r>
    </w:p>
    <w:p w14:paraId="77CE9AEE" w14:textId="77777777" w:rsidR="00607DDC" w:rsidRDefault="00607DDC" w:rsidP="00607DDC">
      <w:pPr>
        <w:pStyle w:val="LabelGambar"/>
      </w:pPr>
    </w:p>
    <w:p w14:paraId="4CB3A296" w14:textId="234CC278" w:rsidR="0030762D" w:rsidRDefault="00607DDC" w:rsidP="00A359A7">
      <w:pPr>
        <w:ind w:firstLine="709"/>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door/alert”. Perangkat kunci pintu akan mengirimkan identitas pintu, identitas gedung dan pesan peringatan. Jika data yang dikirimkan sesuai maka server akan memberikan respon status sukses dan mengirimkan peringatan ke operator melalui koneksi websocket seperti yang te</w:t>
      </w:r>
      <w:r w:rsidR="003D3BE6">
        <w:t xml:space="preserve">rlihat pada gambar 4.25 </w:t>
      </w:r>
      <w:r w:rsidR="00A359A7">
        <w:t xml:space="preserve"> dibawah.</w:t>
      </w: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6EC409FE" w14:textId="4285DF25" w:rsidR="00E9196F" w:rsidRDefault="004A1EC3" w:rsidP="004A1EC3">
      <w:pPr>
        <w:pStyle w:val="LabelGambar"/>
      </w:pPr>
      <w:r w:rsidRPr="004A1EC3">
        <w:rPr>
          <w:b/>
        </w:rPr>
        <w:t>Gambar 4.</w:t>
      </w:r>
      <w:r w:rsidRPr="004A1EC3">
        <w:rPr>
          <w:b/>
        </w:rPr>
        <w:fldChar w:fldCharType="begin"/>
      </w:r>
      <w:r w:rsidRPr="004A1EC3">
        <w:rPr>
          <w:b/>
        </w:rPr>
        <w:instrText xml:space="preserve"> SEQ Gambar_4. \* ARABIC </w:instrText>
      </w:r>
      <w:r w:rsidRPr="004A1EC3">
        <w:rPr>
          <w:b/>
        </w:rPr>
        <w:fldChar w:fldCharType="separate"/>
      </w:r>
      <w:r w:rsidR="00F15C79">
        <w:rPr>
          <w:b/>
          <w:noProof/>
        </w:rPr>
        <w:t>25</w:t>
      </w:r>
      <w:r w:rsidRPr="004A1EC3">
        <w:rPr>
          <w:b/>
        </w:rPr>
        <w:fldChar w:fldCharType="end"/>
      </w:r>
      <w:r>
        <w:t xml:space="preserve"> </w:t>
      </w:r>
      <w:r w:rsidRPr="00D13291">
        <w:t xml:space="preserve">Aktifitas </w:t>
      </w:r>
      <w:r w:rsidRPr="004A1EC3">
        <w:rPr>
          <w:i/>
        </w:rPr>
        <w:t>Door</w:t>
      </w:r>
      <w:r w:rsidRPr="00D13291">
        <w:t xml:space="preserve"> </w:t>
      </w:r>
      <w:r w:rsidRPr="004A1EC3">
        <w:rPr>
          <w:i/>
        </w:rPr>
        <w:t>Alert</w:t>
      </w:r>
    </w:p>
    <w:p w14:paraId="7C8781EE" w14:textId="77777777" w:rsidR="004A1EC3" w:rsidRDefault="004A1EC3" w:rsidP="004A1EC3">
      <w:pPr>
        <w:pStyle w:val="LabelGambar"/>
      </w:pPr>
    </w:p>
    <w:p w14:paraId="71C042F7" w14:textId="01141984" w:rsidR="00E9196F" w:rsidRDefault="00F95AF1" w:rsidP="00E9196F">
      <w:pPr>
        <w:ind w:firstLine="709"/>
      </w:pPr>
      <w:r>
        <w:lastRenderedPageBreak/>
        <w:t>Gam</w:t>
      </w:r>
      <w:r w:rsidR="001260D4">
        <w:t>bar 4.25</w:t>
      </w:r>
      <w:r w:rsidR="00E9196F">
        <w:t xml:space="preserve"> diatas merupakan aktifitas dari peringatan pintu pada koneksi websocket. Setiap ada peringatan yang dikirmkan oleh perangkat kunci pintu maka server akan mengirimkan</w:t>
      </w:r>
      <w:r w:rsidR="001260D4">
        <w:t xml:space="preserve"> peringatan</w:t>
      </w:r>
      <w:r w:rsidR="00E9196F">
        <w:t xml:space="preserve"> ke operator baik website maupun aplikasi mobile mel</w:t>
      </w:r>
      <w:r w:rsidR="001260D4">
        <w:t xml:space="preserve">alui koneksi websocket sehingga </w:t>
      </w:r>
      <w:r w:rsidR="00E9196F">
        <w:t>per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r>
        <w:t>Pengecekan Jadwal</w:t>
      </w:r>
    </w:p>
    <w:p w14:paraId="6CA19C0D" w14:textId="22923149" w:rsidR="00E9196F" w:rsidRDefault="005A3E74" w:rsidP="005A3E74">
      <w:pPr>
        <w:ind w:firstLine="709"/>
      </w:pPr>
      <w:r>
        <w:t xml:space="preserve">Pada sistem penguncian pintu gedung terdapat fitur penjadwalan yang memungkinkan operator untuk mengatur jadwal membuka atau mengunci pintu secara otomatis pada rentang waktu tertentu. Proses pengecekan jadwal akan dilakukan secara otomatis oleh </w:t>
      </w:r>
      <w:r w:rsidRPr="005A3E74">
        <w:rPr>
          <w:i/>
        </w:rPr>
        <w:t>server</w:t>
      </w:r>
      <w:r>
        <w:t>, jika temukan jadwal yang harus dilaksanakan maka server akan mengirimkan perintah melalui koneksi websosket seperti yang terlihat pada gambar 4.26 dibawah.</w:t>
      </w: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9995" cy="2833382"/>
                    </a:xfrm>
                    <a:prstGeom prst="rect">
                      <a:avLst/>
                    </a:prstGeom>
                  </pic:spPr>
                </pic:pic>
              </a:graphicData>
            </a:graphic>
          </wp:inline>
        </w:drawing>
      </w:r>
    </w:p>
    <w:p w14:paraId="42BD6C09" w14:textId="621F24C4" w:rsidR="00AE1428" w:rsidRDefault="00AE1428" w:rsidP="00AE1428">
      <w:pPr>
        <w:pStyle w:val="LabelGambar"/>
      </w:pPr>
      <w:r w:rsidRPr="00AE1428">
        <w:rPr>
          <w:b/>
        </w:rPr>
        <w:t>Gambar 4.</w:t>
      </w:r>
      <w:r w:rsidRPr="00AE1428">
        <w:rPr>
          <w:b/>
        </w:rPr>
        <w:fldChar w:fldCharType="begin"/>
      </w:r>
      <w:r w:rsidRPr="00AE1428">
        <w:rPr>
          <w:b/>
        </w:rPr>
        <w:instrText xml:space="preserve"> SEQ Gambar_4. \* ARABIC </w:instrText>
      </w:r>
      <w:r w:rsidRPr="00AE1428">
        <w:rPr>
          <w:b/>
        </w:rPr>
        <w:fldChar w:fldCharType="separate"/>
      </w:r>
      <w:r w:rsidR="00F15C79">
        <w:rPr>
          <w:b/>
          <w:noProof/>
        </w:rPr>
        <w:t>26</w:t>
      </w:r>
      <w:r w:rsidRPr="00AE1428">
        <w:rPr>
          <w:b/>
        </w:rPr>
        <w:fldChar w:fldCharType="end"/>
      </w:r>
      <w:r>
        <w:t xml:space="preserve"> Pengecekan Jadwal</w:t>
      </w:r>
    </w:p>
    <w:p w14:paraId="2E94EE99" w14:textId="77777777" w:rsidR="005A3E74" w:rsidRDefault="005A3E74" w:rsidP="008F3641"/>
    <w:p w14:paraId="1086F340" w14:textId="6205056D" w:rsidR="008F3641" w:rsidRDefault="008F3641" w:rsidP="00F46797">
      <w:pPr>
        <w:ind w:firstLine="709"/>
      </w:pPr>
      <w:r>
        <w:t xml:space="preserve">Pada gambar 4.26 terlihat bahwa pengecekan jadwal menggunakan sebuah </w:t>
      </w:r>
      <w:r w:rsidRPr="00F46797">
        <w:rPr>
          <w:i/>
        </w:rPr>
        <w:t>job</w:t>
      </w:r>
      <w:r>
        <w:t xml:space="preserve"> dari laravel yaitu </w:t>
      </w:r>
      <w:r w:rsidRPr="00F46797">
        <w:rPr>
          <w:i/>
        </w:rPr>
        <w:t>DoorSceduleJob</w:t>
      </w:r>
      <w:r>
        <w:t xml:space="preserve"> yang akan memeriksa</w:t>
      </w:r>
      <w:r w:rsidR="007835E6">
        <w:t xml:space="preserve"> jadwal pada database setiap 1 menit. </w:t>
      </w:r>
      <w:r w:rsidR="00426C9A">
        <w:t xml:space="preserve">Terlihat </w:t>
      </w:r>
      <w:r w:rsidR="00EA68D6">
        <w:t>pada baris 231</w:t>
      </w:r>
      <w:r w:rsidR="00BC74FB">
        <w:t xml:space="preserve"> (gambar 4.26) pada pukul 13:38:04</w:t>
      </w:r>
      <w:r w:rsidR="00426C9A">
        <w:t xml:space="preserve"> </w:t>
      </w:r>
      <w:r w:rsidR="00BC74FB">
        <w:t xml:space="preserve">server melakukan </w:t>
      </w:r>
      <w:r w:rsidR="00426C9A">
        <w:t xml:space="preserve">pengecekan jadwal dan proses pengecekan selanjutkan </w:t>
      </w:r>
      <w:r w:rsidR="00BC74FB">
        <w:t>dilakukan pada pukul 13:39:02</w:t>
      </w:r>
      <w:r w:rsidR="00426C9A">
        <w:t xml:space="preserve"> dan terus berulang hal ini menunjukkan bahwa pengecekan jadwal benar benar dilakukan setiap 1 menit.</w:t>
      </w:r>
      <w:r w:rsidR="00715F06">
        <w:t xml:space="preserve"> </w:t>
      </w:r>
    </w:p>
    <w:p w14:paraId="2EF0AC0C" w14:textId="79427E1A" w:rsidR="00715F06" w:rsidRDefault="00715F06" w:rsidP="00F46797">
      <w:pPr>
        <w:ind w:firstLine="709"/>
      </w:pPr>
      <w:r>
        <w:lastRenderedPageBreak/>
        <w:t xml:space="preserve">Pada gambar 4.26 juga memperlihatkan bahwa saat proses pengecekan jadwal server menemukan jadwal yang harus dilaksanakan maka server akan mengirimkan perintah ke perangkat kunci pintu. Seperti yang terlihat pada baris 235 setelah ditemukan jadwal yang harus dilaksakan maka server akan mengirimkan perintah ke perangkat kunci pintu dengan menggunakan sebuah event yaitu </w:t>
      </w:r>
      <w:r w:rsidRPr="00715F06">
        <w:rPr>
          <w:i/>
        </w:rPr>
        <w:t>DoorCommandEvent</w:t>
      </w:r>
      <w:r>
        <w:t xml:space="preserve"> yang akan disiarkan melalui </w:t>
      </w:r>
      <w:r w:rsidRPr="00715F06">
        <w:rPr>
          <w:i/>
        </w:rPr>
        <w:t>channel</w:t>
      </w:r>
      <w:r>
        <w:t xml:space="preserve"> websoke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r>
        <w:t>Atur Ulang Jadwal</w:t>
      </w:r>
    </w:p>
    <w:p w14:paraId="2012BECA" w14:textId="3E734C7F" w:rsidR="002D3287" w:rsidRDefault="002D3287" w:rsidP="002D3287">
      <w:pPr>
        <w:ind w:firstLine="709"/>
      </w:pPr>
      <w:r>
        <w:t>Setiap jadwal yang sudah dilaksanakan akan dihapus dari database, namun jika jadwal tersebut berulang maka akan diatur ulang sehingga dapat dijalankan kembali. Proses pengeturan jadwal dilaksanakan setiap 24 jam sekali seprti yag terlihat pada gambar 4.27 dibawah.</w:t>
      </w: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039995" cy="2833382"/>
                    </a:xfrm>
                    <a:prstGeom prst="rect">
                      <a:avLst/>
                    </a:prstGeom>
                  </pic:spPr>
                </pic:pic>
              </a:graphicData>
            </a:graphic>
          </wp:inline>
        </w:drawing>
      </w:r>
    </w:p>
    <w:p w14:paraId="25E898BC" w14:textId="5034BC33" w:rsidR="007941E5" w:rsidRDefault="007941E5" w:rsidP="007941E5">
      <w:pPr>
        <w:pStyle w:val="LabelGambar"/>
      </w:pPr>
      <w:r w:rsidRPr="007941E5">
        <w:rPr>
          <w:b/>
        </w:rPr>
        <w:t>Gambar 4.</w:t>
      </w:r>
      <w:r w:rsidRPr="007941E5">
        <w:rPr>
          <w:b/>
        </w:rPr>
        <w:fldChar w:fldCharType="begin"/>
      </w:r>
      <w:r w:rsidRPr="007941E5">
        <w:rPr>
          <w:b/>
        </w:rPr>
        <w:instrText xml:space="preserve"> SEQ Gambar_4. \* ARABIC </w:instrText>
      </w:r>
      <w:r w:rsidRPr="007941E5">
        <w:rPr>
          <w:b/>
        </w:rPr>
        <w:fldChar w:fldCharType="separate"/>
      </w:r>
      <w:r w:rsidR="00F15C79">
        <w:rPr>
          <w:b/>
          <w:noProof/>
        </w:rPr>
        <w:t>27</w:t>
      </w:r>
      <w:r w:rsidRPr="007941E5">
        <w:rPr>
          <w:b/>
        </w:rPr>
        <w:fldChar w:fldCharType="end"/>
      </w:r>
      <w:r>
        <w:t xml:space="preserve"> Atur Ulang Jadwal</w:t>
      </w:r>
    </w:p>
    <w:p w14:paraId="6A38B09E" w14:textId="77777777" w:rsidR="00587A6D" w:rsidRDefault="00587A6D" w:rsidP="007941E5">
      <w:pPr>
        <w:pStyle w:val="LabelGambar"/>
      </w:pPr>
    </w:p>
    <w:p w14:paraId="1BDC9702" w14:textId="4D2F5064" w:rsidR="00587A6D" w:rsidRPr="00587A6D" w:rsidRDefault="00587A6D" w:rsidP="00587A6D">
      <w:pPr>
        <w:ind w:firstLine="709"/>
      </w:pPr>
      <w:r>
        <w:t>Pada gambar 4.27 terlihat bahwa pengaturan jadwal dilakukan menggunakan sebuah job laravel yaitu DailyJob. Job ini digunakan untuk menghapus jadwal yang sudah dilaksanakan atau mengatur ulang jadwal untuk kembali dilaksanakan pada hari tersebut. Pada gambar 4.27 juga terlihat pada baris 1599 dan baris 4614 memperlihatkan prose</w:t>
      </w:r>
      <w:r w:rsidR="00855850">
        <w:t xml:space="preserve">s </w:t>
      </w:r>
      <w:r>
        <w:t xml:space="preserve">pengeturan jadwal dilaksanakan setiap 24 jam </w:t>
      </w:r>
      <w:r w:rsidR="00855850">
        <w:t>dimulai pada tanggal 18 Juli 2023 dan prose pengaturan selanjutnya dilaksanakan pada tanggal 19 Juli 2023.</w:t>
      </w:r>
    </w:p>
    <w:p w14:paraId="387E1EB0" w14:textId="0E605E0C" w:rsidR="002A242B" w:rsidRDefault="002A242B" w:rsidP="000D2119">
      <w:pPr>
        <w:pStyle w:val="SubBabIVI"/>
        <w:ind w:left="709" w:hanging="709"/>
      </w:pPr>
      <w:r>
        <w:lastRenderedPageBreak/>
        <w:t>Komunikasi Websocket</w:t>
      </w:r>
    </w:p>
    <w:p w14:paraId="032171BF" w14:textId="552BF122" w:rsidR="00511E1D" w:rsidRDefault="00511E1D" w:rsidP="00511E1D">
      <w:pPr>
        <w:ind w:firstLine="709"/>
      </w:pPr>
      <w:r>
        <w:t>Komunikasi websoket dilakukan dengan melakukan permintaan koneksi ke enpoint websoket yang telas disediakan oleh server seperti yang terlihat pada gambar 4.28.</w:t>
      </w:r>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039995" cy="2833382"/>
                    </a:xfrm>
                    <a:prstGeom prst="rect">
                      <a:avLst/>
                    </a:prstGeom>
                  </pic:spPr>
                </pic:pic>
              </a:graphicData>
            </a:graphic>
          </wp:inline>
        </w:drawing>
      </w:r>
    </w:p>
    <w:p w14:paraId="2BFCCF59" w14:textId="64B289A0" w:rsidR="00D023E1" w:rsidRDefault="00D023E1" w:rsidP="00D023E1">
      <w:pPr>
        <w:pStyle w:val="LabelGambar"/>
      </w:pPr>
      <w:r w:rsidRPr="00FD05C5">
        <w:rPr>
          <w:b/>
        </w:rPr>
        <w:t>Gambar 4.</w:t>
      </w:r>
      <w:r w:rsidRPr="00FD05C5">
        <w:rPr>
          <w:b/>
        </w:rPr>
        <w:fldChar w:fldCharType="begin"/>
      </w:r>
      <w:r w:rsidRPr="00FD05C5">
        <w:rPr>
          <w:b/>
        </w:rPr>
        <w:instrText xml:space="preserve"> SEQ Gambar_4. \* ARABIC </w:instrText>
      </w:r>
      <w:r w:rsidRPr="00FD05C5">
        <w:rPr>
          <w:b/>
        </w:rPr>
        <w:fldChar w:fldCharType="separate"/>
      </w:r>
      <w:r w:rsidR="00F15C79">
        <w:rPr>
          <w:b/>
          <w:noProof/>
        </w:rPr>
        <w:t>28</w:t>
      </w:r>
      <w:r w:rsidRPr="00FD05C5">
        <w:rPr>
          <w:b/>
        </w:rPr>
        <w:fldChar w:fldCharType="end"/>
      </w:r>
      <w:r>
        <w:t xml:space="preserve"> Koneksi Websocket Melalui </w:t>
      </w:r>
      <w:r w:rsidRPr="001D79EB">
        <w:rPr>
          <w:i/>
        </w:rPr>
        <w:t>Endpoint</w:t>
      </w:r>
    </w:p>
    <w:p w14:paraId="03821D2B" w14:textId="77777777" w:rsidR="00D023E1" w:rsidRDefault="00D023E1" w:rsidP="00D023E1">
      <w:pPr>
        <w:pStyle w:val="LabelGambar"/>
      </w:pPr>
    </w:p>
    <w:p w14:paraId="75747B99" w14:textId="77777777" w:rsidR="005B429C" w:rsidRDefault="005B429C" w:rsidP="005B429C">
      <w:r>
        <w:rPr>
          <w:noProof/>
          <w:lang w:val="en-US"/>
        </w:rPr>
        <w:drawing>
          <wp:inline distT="0" distB="0" distL="0" distR="0" wp14:anchorId="46C9924A" wp14:editId="3DFDF7F3">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039995" cy="2833382"/>
                    </a:xfrm>
                    <a:prstGeom prst="rect">
                      <a:avLst/>
                    </a:prstGeom>
                  </pic:spPr>
                </pic:pic>
              </a:graphicData>
            </a:graphic>
          </wp:inline>
        </w:drawing>
      </w:r>
    </w:p>
    <w:p w14:paraId="10B69046" w14:textId="77777777" w:rsidR="005B429C" w:rsidRDefault="005B429C" w:rsidP="005B429C">
      <w:pPr>
        <w:pStyle w:val="LabelGambar"/>
      </w:pPr>
      <w:r w:rsidRPr="00D023E1">
        <w:rPr>
          <w:b/>
        </w:rPr>
        <w:t>Gambar 4.</w:t>
      </w:r>
      <w:r w:rsidRPr="00D023E1">
        <w:rPr>
          <w:b/>
        </w:rPr>
        <w:fldChar w:fldCharType="begin"/>
      </w:r>
      <w:r w:rsidRPr="00D023E1">
        <w:rPr>
          <w:b/>
        </w:rPr>
        <w:instrText xml:space="preserve"> SEQ Gambar_4. \* ARABIC </w:instrText>
      </w:r>
      <w:r w:rsidRPr="00D023E1">
        <w:rPr>
          <w:b/>
        </w:rPr>
        <w:fldChar w:fldCharType="separate"/>
      </w:r>
      <w:r w:rsidR="00F15C79">
        <w:rPr>
          <w:b/>
          <w:noProof/>
        </w:rPr>
        <w:t>29</w:t>
      </w:r>
      <w:r w:rsidRPr="00D023E1">
        <w:rPr>
          <w:b/>
        </w:rPr>
        <w:fldChar w:fldCharType="end"/>
      </w:r>
      <w:r>
        <w:t xml:space="preserve"> Proses </w:t>
      </w:r>
      <w:r w:rsidRPr="00D023E1">
        <w:rPr>
          <w:i/>
        </w:rPr>
        <w:t>Subscribe</w:t>
      </w:r>
      <w:r>
        <w:t xml:space="preserve"> ke </w:t>
      </w:r>
      <w:r w:rsidRPr="00D023E1">
        <w:rPr>
          <w:i/>
        </w:rPr>
        <w:t>Channel</w:t>
      </w:r>
      <w:r>
        <w:t xml:space="preserve"> Websocket</w:t>
      </w:r>
    </w:p>
    <w:p w14:paraId="531E01AA" w14:textId="77777777" w:rsidR="005B429C" w:rsidRDefault="005B429C" w:rsidP="00D023E1">
      <w:pPr>
        <w:pStyle w:val="LabelGambar"/>
      </w:pPr>
    </w:p>
    <w:p w14:paraId="11CE790D" w14:textId="0FE333CE" w:rsidR="00511E1D" w:rsidRPr="00DA0953" w:rsidRDefault="00511E1D" w:rsidP="005B429C">
      <w:pPr>
        <w:ind w:firstLine="720"/>
      </w:pPr>
      <w:r>
        <w:t xml:space="preserve">Pada gambar 4.28 diatas terlihat proses koneksi websoket dimulasi dengan mengirimkan permintaan ke enpoint websocket. Jika koneksi berhasil maka </w:t>
      </w:r>
      <w:r w:rsidR="005B429C">
        <w:t xml:space="preserve">client akan menerima pesan berupa </w:t>
      </w:r>
      <w:r w:rsidR="005B429C" w:rsidRPr="00B82253">
        <w:rPr>
          <w:i/>
        </w:rPr>
        <w:t>event:connection_establised</w:t>
      </w:r>
      <w:r w:rsidR="005B429C">
        <w:t xml:space="preserve"> yang menandakan </w:t>
      </w:r>
      <w:r w:rsidR="005B429C">
        <w:lastRenderedPageBreak/>
        <w:t xml:space="preserve">koneksi websoket sudah berhasil. </w:t>
      </w:r>
      <w:r w:rsidR="00B82253">
        <w:t xml:space="preserve">Sampai tahap ini </w:t>
      </w:r>
      <w:r w:rsidR="00B82253" w:rsidRPr="00B82253">
        <w:rPr>
          <w:i/>
        </w:rPr>
        <w:t>client</w:t>
      </w:r>
      <w:r w:rsidR="00B82253">
        <w:t xml:space="preserve"> tidak akan menerima data perintah yang dikirimkan melalui websocket. </w:t>
      </w:r>
      <w:r w:rsidR="00B82253" w:rsidRPr="00B82253">
        <w:rPr>
          <w:i/>
        </w:rPr>
        <w:t>Client</w:t>
      </w:r>
      <w:r w:rsidR="00B82253">
        <w:t xml:space="preserve"> harus men-</w:t>
      </w:r>
      <w:r w:rsidR="00B82253" w:rsidRPr="00DA0953">
        <w:rPr>
          <w:i/>
        </w:rPr>
        <w:t>subscribe</w:t>
      </w:r>
      <w:r w:rsidR="00B82253">
        <w:t xml:space="preserve"> channel untuk bisa mendapatkan data perintah tersebut. </w:t>
      </w:r>
      <w:r w:rsidR="00DA0953">
        <w:t xml:space="preserve">Pada g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ebsoket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akan mengirimkan pesan </w:t>
      </w:r>
      <w:r w:rsidR="00DA0953" w:rsidRPr="00DA0953">
        <w:rPr>
          <w:i/>
        </w:rPr>
        <w:t>pusher_internal:subsrcription_succeded</w:t>
      </w:r>
      <w:r w:rsidR="00F73C1F">
        <w:t xml:space="preserve"> yang me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r>
        <w:t>Koneksi HTTPS</w:t>
      </w:r>
    </w:p>
    <w:p w14:paraId="0509914C" w14:textId="3ACA2628" w:rsidR="00E2249E" w:rsidRDefault="007F5B15" w:rsidP="00E2249E">
      <w:pPr>
        <w:ind w:firstLine="709"/>
      </w:pPr>
      <w:r>
        <w:t xml:space="preserve">Setiap pertukaran data pada sistem penguncian pintu gedung ini akan menggunakan koneksi HTTPS yang merupakan koneksi yang aman dengan enkripsi SSL, hal ini untuk menjamin keamanan proses transfer data. Setiap permintaan yang masuk hanya diijinkan melalui port 443 </w:t>
      </w:r>
      <w:r w:rsidR="00A157F3">
        <w:t>a</w:t>
      </w:r>
      <w:r>
        <w:t>tau koneksi HTTPS selain melalui port tersebut maka permintaan akan ditolak.</w:t>
      </w:r>
      <w:r w:rsidR="00E2249E">
        <w:t xml:space="preserve"> </w:t>
      </w: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9995" cy="2833382"/>
                    </a:xfrm>
                    <a:prstGeom prst="rect">
                      <a:avLst/>
                    </a:prstGeom>
                  </pic:spPr>
                </pic:pic>
              </a:graphicData>
            </a:graphic>
          </wp:inline>
        </w:drawing>
      </w:r>
    </w:p>
    <w:p w14:paraId="7826906A" w14:textId="1F6203BB" w:rsidR="00E2249E" w:rsidRDefault="00E2249E" w:rsidP="00E2249E">
      <w:pPr>
        <w:pStyle w:val="LabelGambar"/>
      </w:pPr>
      <w:r w:rsidRPr="00E2249E">
        <w:rPr>
          <w:b/>
        </w:rPr>
        <w:t>Gambar 4.</w:t>
      </w:r>
      <w:r w:rsidRPr="00E2249E">
        <w:rPr>
          <w:b/>
        </w:rPr>
        <w:fldChar w:fldCharType="begin"/>
      </w:r>
      <w:r w:rsidRPr="00E2249E">
        <w:rPr>
          <w:b/>
        </w:rPr>
        <w:instrText xml:space="preserve"> SEQ Gambar_4. \* ARABIC </w:instrText>
      </w:r>
      <w:r w:rsidRPr="00E2249E">
        <w:rPr>
          <w:b/>
        </w:rPr>
        <w:fldChar w:fldCharType="separate"/>
      </w:r>
      <w:r w:rsidR="00F15C79">
        <w:rPr>
          <w:b/>
          <w:noProof/>
        </w:rPr>
        <w:t>30</w:t>
      </w:r>
      <w:r w:rsidRPr="00E2249E">
        <w:rPr>
          <w:b/>
        </w:rPr>
        <w:fldChar w:fldCharType="end"/>
      </w:r>
      <w:r>
        <w:t xml:space="preserve"> </w:t>
      </w:r>
      <w:r w:rsidRPr="00E2249E">
        <w:rPr>
          <w:i/>
        </w:rPr>
        <w:t>Request</w:t>
      </w:r>
      <w:r>
        <w:t xml:space="preserve"> </w:t>
      </w:r>
      <w:r w:rsidR="00F15C79">
        <w:t xml:space="preserve">Menggunakan </w:t>
      </w:r>
      <w:r>
        <w:t>HTTPS</w:t>
      </w:r>
    </w:p>
    <w:p w14:paraId="14D5F8C7" w14:textId="77777777" w:rsidR="00E2249E" w:rsidRDefault="00E2249E" w:rsidP="00E2249E">
      <w:pPr>
        <w:pStyle w:val="LabelGambar"/>
      </w:pPr>
    </w:p>
    <w:p w14:paraId="6FB59D64" w14:textId="1DD8C09D" w:rsidR="00E2249E" w:rsidRDefault="00E2249E" w:rsidP="00E2249E">
      <w:pPr>
        <w:ind w:firstLine="720"/>
      </w:pPr>
      <w:r>
        <w:t xml:space="preserve">Pada </w:t>
      </w:r>
      <w:r w:rsidR="00F15C79">
        <w:t>gambar 4.3</w:t>
      </w:r>
      <w:r>
        <w:t xml:space="preserve">0 terlihat request pada berhasil diterima oleh server dan server memberikan respon status terhadapt permintaan yang dikirimkan. Dengan mengirimkan permintaan ke </w:t>
      </w:r>
      <w:hyperlink r:id="rId81" w:history="1">
        <w:r w:rsidRPr="001E2EF6">
          <w:rPr>
            <w:rStyle w:val="Hyperlink"/>
            <w:color w:val="000000" w:themeColor="text1"/>
            <w:u w:val="none"/>
          </w:rPr>
          <w:t>https://smartdoorlock.my.id/api/login</w:t>
        </w:r>
      </w:hyperlink>
      <w:r w:rsidRPr="00AF7282">
        <w:rPr>
          <w:color w:val="000000" w:themeColor="text1"/>
        </w:rPr>
        <w:t xml:space="preserve"> </w:t>
      </w:r>
      <w:r>
        <w:t xml:space="preserve">berarti kita melakukan request menggunakan HTTPS sehingga request tersebut ijinkan oleh server. </w:t>
      </w:r>
    </w:p>
    <w:p w14:paraId="486E30E4" w14:textId="77777777" w:rsidR="00F15C79" w:rsidRDefault="00AF1A66" w:rsidP="00124214">
      <w:r>
        <w:rPr>
          <w:noProof/>
          <w:lang w:val="en-US"/>
        </w:rPr>
        <w:lastRenderedPageBreak/>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39995" cy="2833382"/>
                    </a:xfrm>
                    <a:prstGeom prst="rect">
                      <a:avLst/>
                    </a:prstGeom>
                  </pic:spPr>
                </pic:pic>
              </a:graphicData>
            </a:graphic>
          </wp:inline>
        </w:drawing>
      </w:r>
    </w:p>
    <w:p w14:paraId="6B204152" w14:textId="3D6253D8" w:rsidR="000B4A57" w:rsidRDefault="00F15C79" w:rsidP="00F15C79">
      <w:pPr>
        <w:pStyle w:val="LabelGambar"/>
      </w:pPr>
      <w:r w:rsidRPr="00F15C79">
        <w:rPr>
          <w:b/>
        </w:rPr>
        <w:t>Gambar 4.</w:t>
      </w:r>
      <w:r w:rsidRPr="00F15C79">
        <w:rPr>
          <w:b/>
        </w:rPr>
        <w:fldChar w:fldCharType="begin"/>
      </w:r>
      <w:r w:rsidRPr="00F15C79">
        <w:rPr>
          <w:b/>
        </w:rPr>
        <w:instrText xml:space="preserve"> SEQ Gambar_4. \* ARABIC </w:instrText>
      </w:r>
      <w:r w:rsidRPr="00F15C79">
        <w:rPr>
          <w:b/>
        </w:rPr>
        <w:fldChar w:fldCharType="separate"/>
      </w:r>
      <w:r w:rsidRPr="00F15C79">
        <w:rPr>
          <w:b/>
          <w:noProof/>
        </w:rPr>
        <w:t>31</w:t>
      </w:r>
      <w:r w:rsidRPr="00F15C79">
        <w:rPr>
          <w:b/>
        </w:rPr>
        <w:fldChar w:fldCharType="end"/>
      </w:r>
      <w:r>
        <w:t xml:space="preserve"> </w:t>
      </w:r>
      <w:r w:rsidRPr="00F15C79">
        <w:rPr>
          <w:i/>
        </w:rPr>
        <w:t>Request</w:t>
      </w:r>
      <w:r>
        <w:t xml:space="preserve"> Menggunakan HTTP</w:t>
      </w:r>
      <w:r w:rsidR="005C2435">
        <w:t xml:space="preserve">  </w:t>
      </w:r>
    </w:p>
    <w:p w14:paraId="1B73A431" w14:textId="77777777" w:rsidR="00EB6FBE" w:rsidRDefault="00EB6FBE" w:rsidP="00F15C79">
      <w:pPr>
        <w:pStyle w:val="LabelGambar"/>
      </w:pPr>
    </w:p>
    <w:p w14:paraId="3E6E9C6E" w14:textId="4A0E1DB0" w:rsidR="00EB6FBE" w:rsidRDefault="00EB6FBE" w:rsidP="00D87A55">
      <w:pPr>
        <w:ind w:firstLine="709"/>
      </w:pPr>
      <w:r>
        <w:t xml:space="preserve">Pada gambar 4.31 terlihat bahwa permintaan dikirimkan menggunakan </w:t>
      </w:r>
      <w:r w:rsidR="00D87A55">
        <w:t xml:space="preserve">protokol HTTP, dengan menggunakan HTTP maka </w:t>
      </w:r>
      <w:r w:rsidR="00D87A55" w:rsidRPr="00D87A55">
        <w:rPr>
          <w:i/>
        </w:rPr>
        <w:t>server</w:t>
      </w:r>
      <w:r w:rsidR="00D87A55">
        <w:t xml:space="preserve"> akan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4024423E" w14:textId="77777777" w:rsidR="00D87A55" w:rsidRDefault="00D87A55" w:rsidP="00D87A55">
      <w:pPr>
        <w:ind w:firstLine="709"/>
      </w:pPr>
    </w:p>
    <w:p w14:paraId="0F68F0A3" w14:textId="1C23B18C" w:rsidR="00BE0291" w:rsidRDefault="00BE0291" w:rsidP="004C637A">
      <w:pPr>
        <w:pStyle w:val="SubBabIV"/>
        <w:ind w:left="709" w:hanging="709"/>
      </w:pPr>
      <w:r>
        <w:t>Pengujian</w:t>
      </w:r>
    </w:p>
    <w:p w14:paraId="230E8B9C" w14:textId="34075842" w:rsidR="00610909" w:rsidRDefault="001668CE" w:rsidP="002B6D75">
      <w:pPr>
        <w:ind w:firstLine="709"/>
        <w:contextualSpacing/>
        <w:rPr>
          <w:lang w:val="en-US"/>
        </w:rPr>
      </w:pPr>
      <w:r>
        <w:rPr>
          <w:lang w:val="en-US"/>
        </w:rPr>
        <w:t xml:space="preserve">Pada tahap ini dilakukan proses pengujian pada sistem yang telah dibuat. Pengujian yang dilakukan meliputi pengujian terhadap kebutuhan fungsional maupun kebutuhan nonfungsional. Pengujian kebutuhan fungsional berfokus pada ketersediakan fitur-fitur yang telah dibuat serta kinerja dari fitur tersebut apakah sesuai atau tidak. Pengujian </w:t>
      </w:r>
      <w:r w:rsidR="00A64C01">
        <w:rPr>
          <w:lang w:val="en-US"/>
        </w:rPr>
        <w:t>non-fungsional berkokus</w:t>
      </w:r>
      <w:r>
        <w:rPr>
          <w:lang w:val="en-US"/>
        </w:rPr>
        <w:t xml:space="preserve"> pada keandalan sistem yang telah dibuat seperti waktu respon dan</w:t>
      </w:r>
      <w:r w:rsidR="00A64C01">
        <w:rPr>
          <w:lang w:val="en-US"/>
        </w:rPr>
        <w:t xml:space="preserve"> tingkat</w:t>
      </w:r>
      <w:r>
        <w:rPr>
          <w:lang w:val="en-US"/>
        </w:rPr>
        <w:t xml:space="preserve"> keamanan.</w:t>
      </w:r>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r>
        <w:t xml:space="preserve">Pengujian </w:t>
      </w:r>
      <w:r w:rsidR="006B0F8C">
        <w:t>F</w:t>
      </w:r>
      <w:r>
        <w:t>ungsional</w:t>
      </w:r>
    </w:p>
    <w:p w14:paraId="32CE0528" w14:textId="4237C5AB" w:rsidR="00460090" w:rsidRDefault="00446EC2" w:rsidP="00446EC2">
      <w:pPr>
        <w:ind w:firstLine="709"/>
      </w:pPr>
      <w:r>
        <w:t xml:space="preserve">Pada pengujian fungsional berfokur pada fungsi dari fitur-fitur yang ada pada sistem. Pengujian fungsional dilakukan menggunakan metode </w:t>
      </w:r>
      <w:r w:rsidRPr="00A9199B">
        <w:rPr>
          <w:i/>
        </w:rPr>
        <w:t>blackbox</w:t>
      </w:r>
      <w:r>
        <w:t xml:space="preserve">. </w:t>
      </w:r>
      <w:r w:rsidR="00A9199B">
        <w:t xml:space="preserve">Pengujian </w:t>
      </w:r>
      <w:r w:rsidR="00A9199B" w:rsidRPr="00A9199B">
        <w:rPr>
          <w:i/>
        </w:rPr>
        <w:t>blackbox</w:t>
      </w:r>
      <w:r w:rsidR="00A9199B">
        <w:t xml:space="preserve"> merupakan sebuah metode pengujian perangkat lunak yang dilakukan tanpa memperhatikan struktuk kode program didalamnya</w:t>
      </w:r>
      <w:r w:rsidR="00967626">
        <w:t>.</w:t>
      </w:r>
      <w:r w:rsidR="00A9199B">
        <w:t xml:space="preserve"> </w:t>
      </w:r>
      <w:r w:rsidR="00852AC3">
        <w:t xml:space="preserve">Tabel </w:t>
      </w:r>
      <w:r w:rsidR="005833CC">
        <w:t>4.1</w:t>
      </w:r>
      <w:r w:rsidR="00852AC3">
        <w:t xml:space="preserve"> </w:t>
      </w:r>
      <w:r w:rsidR="00852AC3">
        <w:lastRenderedPageBreak/>
        <w:t>menjelaskan beberapa fitur hasil implementasi dari kebutuhan fungsional pada sistem penguncian pintu gedung ini.</w:t>
      </w:r>
    </w:p>
    <w:p w14:paraId="4ADB659E" w14:textId="77777777" w:rsidR="00852AC3" w:rsidRDefault="00852AC3" w:rsidP="00852AC3"/>
    <w:p w14:paraId="7F0FE421" w14:textId="44FC2D54" w:rsidR="00852AC3" w:rsidRDefault="00852AC3" w:rsidP="00852AC3">
      <w:pPr>
        <w:pStyle w:val="LabelGambar"/>
        <w:jc w:val="left"/>
      </w:pPr>
      <w:r w:rsidRPr="00852AC3">
        <w:rPr>
          <w:b/>
        </w:rPr>
        <w:t>Tabel 4.</w:t>
      </w:r>
      <w:r w:rsidRPr="00852AC3">
        <w:rPr>
          <w:b/>
        </w:rPr>
        <w:fldChar w:fldCharType="begin"/>
      </w:r>
      <w:r w:rsidRPr="00852AC3">
        <w:rPr>
          <w:b/>
        </w:rPr>
        <w:instrText xml:space="preserve"> SEQ Tabel_4. \* ARABIC </w:instrText>
      </w:r>
      <w:r w:rsidRPr="00852AC3">
        <w:rPr>
          <w:b/>
        </w:rPr>
        <w:fldChar w:fldCharType="separate"/>
      </w:r>
      <w:r w:rsidR="00CA0E6A">
        <w:rPr>
          <w:b/>
          <w:noProof/>
        </w:rPr>
        <w:t>1</w:t>
      </w:r>
      <w:r w:rsidRPr="00852AC3">
        <w:rPr>
          <w:b/>
        </w:rPr>
        <w:fldChar w:fldCharType="end"/>
      </w:r>
      <w:r>
        <w:t xml:space="preserve"> Hasil Pengujian Fungsional</w:t>
      </w:r>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ED1DF8">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ED1DF8">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755149B0" w:rsidR="002B5DBB" w:rsidRPr="00F37E3B" w:rsidRDefault="002B5DBB" w:rsidP="00503390">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ED1DF8">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ED1DF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utentikasi login dan 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03390">
        <w:trPr>
          <w:trHeight w:val="300"/>
        </w:trPr>
        <w:tc>
          <w:tcPr>
            <w:tcW w:w="709" w:type="dxa"/>
            <w:tcBorders>
              <w:top w:val="nil"/>
              <w:left w:val="nil"/>
              <w:bottom w:val="nil"/>
              <w:right w:val="nil"/>
            </w:tcBorders>
            <w:shd w:val="clear" w:color="auto" w:fill="auto"/>
            <w:noWrap/>
            <w:vAlign w:val="center"/>
            <w:hideMark/>
          </w:tcPr>
          <w:p w14:paraId="1742947E" w14:textId="77777777" w:rsidR="002B5DBB" w:rsidRPr="00F37E3B" w:rsidRDefault="002B5DBB" w:rsidP="00ED1DF8">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bottom w:val="nil"/>
              <w:right w:val="nil"/>
            </w:tcBorders>
            <w:shd w:val="clear" w:color="auto" w:fill="auto"/>
            <w:noWrap/>
            <w:vAlign w:val="center"/>
            <w:hideMark/>
          </w:tcPr>
          <w:p w14:paraId="7047526E" w14:textId="088B15BC" w:rsidR="002B5DBB" w:rsidRPr="00F37E3B" w:rsidRDefault="00561898" w:rsidP="00ED1DF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anti password</w:t>
            </w:r>
          </w:p>
        </w:tc>
        <w:tc>
          <w:tcPr>
            <w:tcW w:w="2551" w:type="dxa"/>
            <w:tcBorders>
              <w:top w:val="nil"/>
              <w:left w:val="nil"/>
              <w:bottom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503390">
        <w:trPr>
          <w:trHeight w:val="300"/>
        </w:trPr>
        <w:tc>
          <w:tcPr>
            <w:tcW w:w="709" w:type="dxa"/>
            <w:tcBorders>
              <w:top w:val="nil"/>
              <w:left w:val="nil"/>
              <w:bottom w:val="nil"/>
              <w:right w:val="nil"/>
            </w:tcBorders>
            <w:shd w:val="clear" w:color="auto" w:fill="auto"/>
            <w:noWrap/>
            <w:vAlign w:val="center"/>
            <w:hideMark/>
          </w:tcPr>
          <w:p w14:paraId="28EE5759" w14:textId="77777777" w:rsidR="002B5DBB" w:rsidRPr="00F37E3B" w:rsidRDefault="002B5DBB" w:rsidP="00ED1DF8">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nil"/>
              <w:right w:val="nil"/>
            </w:tcBorders>
            <w:shd w:val="clear" w:color="auto" w:fill="auto"/>
            <w:noWrap/>
            <w:vAlign w:val="center"/>
            <w:hideMark/>
          </w:tcPr>
          <w:p w14:paraId="5A99A721" w14:textId="54A80DD0" w:rsidR="002B5DBB" w:rsidRPr="00F37E3B" w:rsidRDefault="00561898" w:rsidP="00ED1DF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002B5DBB" w:rsidRPr="00F37E3B">
              <w:rPr>
                <w:rFonts w:eastAsia="Times New Roman" w:cs="Times New Roman"/>
                <w:color w:val="000000"/>
                <w:szCs w:val="24"/>
                <w:lang w:val="en-US"/>
              </w:rPr>
              <w:t>eset password</w:t>
            </w:r>
          </w:p>
        </w:tc>
        <w:tc>
          <w:tcPr>
            <w:tcW w:w="2551" w:type="dxa"/>
            <w:tcBorders>
              <w:top w:val="nil"/>
              <w:left w:val="nil"/>
              <w:bottom w:val="nil"/>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5CA953F" w14:textId="77777777" w:rsidTr="00503390">
        <w:trPr>
          <w:trHeight w:val="300"/>
        </w:trPr>
        <w:tc>
          <w:tcPr>
            <w:tcW w:w="709" w:type="dxa"/>
            <w:tcBorders>
              <w:top w:val="nil"/>
              <w:left w:val="nil"/>
              <w:bottom w:val="nil"/>
              <w:right w:val="nil"/>
            </w:tcBorders>
            <w:shd w:val="clear" w:color="auto" w:fill="auto"/>
            <w:noWrap/>
            <w:vAlign w:val="center"/>
            <w:hideMark/>
          </w:tcPr>
          <w:p w14:paraId="14C9E1EF" w14:textId="77777777" w:rsidR="002B5DBB" w:rsidRPr="00F37E3B" w:rsidRDefault="002B5DBB" w:rsidP="00ED1DF8">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hideMark/>
          </w:tcPr>
          <w:p w14:paraId="1FED3923" w14:textId="409F78DD" w:rsidR="002B5DBB" w:rsidRPr="00F37E3B" w:rsidRDefault="00561898" w:rsidP="00ED1DF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email</w:t>
            </w:r>
          </w:p>
        </w:tc>
        <w:tc>
          <w:tcPr>
            <w:tcW w:w="2551" w:type="dxa"/>
            <w:tcBorders>
              <w:top w:val="nil"/>
              <w:left w:val="nil"/>
              <w:bottom w:val="nil"/>
              <w:right w:val="nil"/>
            </w:tcBorders>
            <w:shd w:val="clear" w:color="auto" w:fill="auto"/>
            <w:noWrap/>
            <w:vAlign w:val="center"/>
          </w:tcPr>
          <w:p w14:paraId="6AB5A6BD" w14:textId="3A3D92E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03827ED" w14:textId="77777777" w:rsidTr="00503390">
        <w:trPr>
          <w:trHeight w:val="300"/>
        </w:trPr>
        <w:tc>
          <w:tcPr>
            <w:tcW w:w="709" w:type="dxa"/>
            <w:tcBorders>
              <w:top w:val="nil"/>
              <w:left w:val="nil"/>
              <w:bottom w:val="nil"/>
              <w:right w:val="nil"/>
            </w:tcBorders>
            <w:shd w:val="clear" w:color="auto" w:fill="auto"/>
            <w:noWrap/>
            <w:vAlign w:val="center"/>
          </w:tcPr>
          <w:p w14:paraId="57CC8400" w14:textId="77777777" w:rsidR="002B5DBB" w:rsidRPr="00F37E3B" w:rsidRDefault="002B5DBB" w:rsidP="00ED1DF8">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5BF0E657" w14:textId="4F5EE1EA" w:rsidR="002B5DBB" w:rsidRPr="00F37E3B" w:rsidRDefault="00561898" w:rsidP="00ED1DF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Pr>
                <w:rFonts w:eastAsia="Times New Roman" w:cs="Times New Roman"/>
                <w:color w:val="000000"/>
                <w:szCs w:val="24"/>
                <w:lang w:val="en-US"/>
              </w:rPr>
              <w:t>anti profil</w:t>
            </w:r>
          </w:p>
        </w:tc>
        <w:tc>
          <w:tcPr>
            <w:tcW w:w="2551" w:type="dxa"/>
            <w:tcBorders>
              <w:top w:val="nil"/>
              <w:left w:val="nil"/>
              <w:bottom w:val="nil"/>
              <w:right w:val="nil"/>
            </w:tcBorders>
            <w:shd w:val="clear" w:color="auto" w:fill="auto"/>
            <w:noWrap/>
            <w:vAlign w:val="center"/>
          </w:tcPr>
          <w:p w14:paraId="43C1787D" w14:textId="6739B561"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3810AEA4" w14:textId="77777777" w:rsidTr="00503390">
        <w:trPr>
          <w:trHeight w:val="300"/>
        </w:trPr>
        <w:tc>
          <w:tcPr>
            <w:tcW w:w="709" w:type="dxa"/>
            <w:tcBorders>
              <w:top w:val="nil"/>
              <w:left w:val="nil"/>
              <w:bottom w:val="nil"/>
              <w:right w:val="nil"/>
            </w:tcBorders>
            <w:shd w:val="clear" w:color="auto" w:fill="auto"/>
            <w:noWrap/>
            <w:vAlign w:val="center"/>
            <w:hideMark/>
          </w:tcPr>
          <w:p w14:paraId="3560AB1B" w14:textId="77777777" w:rsidR="002B5DBB" w:rsidRPr="00F37E3B" w:rsidRDefault="002B5DBB" w:rsidP="00ED1DF8">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hideMark/>
          </w:tcPr>
          <w:p w14:paraId="5890F5F6" w14:textId="58009E11" w:rsidR="002B5DBB" w:rsidRPr="00F37E3B" w:rsidRDefault="00561898" w:rsidP="00ED1DF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4C38BF53" w14:textId="2BF0480B"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1C211E0E" w14:textId="77777777" w:rsidTr="00503390">
        <w:trPr>
          <w:trHeight w:val="300"/>
        </w:trPr>
        <w:tc>
          <w:tcPr>
            <w:tcW w:w="709" w:type="dxa"/>
            <w:tcBorders>
              <w:top w:val="nil"/>
              <w:left w:val="nil"/>
              <w:bottom w:val="nil"/>
              <w:right w:val="nil"/>
            </w:tcBorders>
            <w:shd w:val="clear" w:color="auto" w:fill="auto"/>
            <w:noWrap/>
            <w:vAlign w:val="center"/>
            <w:hideMark/>
          </w:tcPr>
          <w:p w14:paraId="73089B19" w14:textId="77777777" w:rsidR="002B5DBB" w:rsidRPr="00F37E3B" w:rsidRDefault="002B5DBB" w:rsidP="00ED1DF8">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hideMark/>
          </w:tcPr>
          <w:p w14:paraId="2C32FFE6" w14:textId="2B1BE266" w:rsidR="002B5DBB" w:rsidRPr="00F37E3B" w:rsidRDefault="00561898" w:rsidP="00ED1DF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3B8FF119" w14:textId="3C08A6DD"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92DE2A1" w14:textId="77777777" w:rsidTr="00503390">
        <w:trPr>
          <w:trHeight w:val="300"/>
        </w:trPr>
        <w:tc>
          <w:tcPr>
            <w:tcW w:w="709" w:type="dxa"/>
            <w:tcBorders>
              <w:top w:val="nil"/>
              <w:left w:val="nil"/>
              <w:bottom w:val="nil"/>
              <w:right w:val="nil"/>
            </w:tcBorders>
            <w:shd w:val="clear" w:color="auto" w:fill="auto"/>
            <w:noWrap/>
            <w:vAlign w:val="center"/>
            <w:hideMark/>
          </w:tcPr>
          <w:p w14:paraId="3D8ACDFC" w14:textId="77777777" w:rsidR="002B5DBB" w:rsidRPr="00F37E3B" w:rsidRDefault="002B5DBB" w:rsidP="00ED1DF8">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hideMark/>
          </w:tcPr>
          <w:p w14:paraId="110D20A7" w14:textId="2B355144" w:rsidR="002B5DBB" w:rsidRPr="00F37E3B" w:rsidRDefault="00561898" w:rsidP="00ED1DF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riwayat aktifitas</w:t>
            </w:r>
          </w:p>
        </w:tc>
        <w:tc>
          <w:tcPr>
            <w:tcW w:w="2551" w:type="dxa"/>
            <w:tcBorders>
              <w:top w:val="nil"/>
              <w:left w:val="nil"/>
              <w:bottom w:val="nil"/>
              <w:right w:val="nil"/>
            </w:tcBorders>
            <w:shd w:val="clear" w:color="auto" w:fill="auto"/>
            <w:noWrap/>
            <w:vAlign w:val="center"/>
          </w:tcPr>
          <w:p w14:paraId="3FAA73EB" w14:textId="32F6301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BD47D13" w14:textId="77777777" w:rsidTr="00503390">
        <w:trPr>
          <w:trHeight w:val="300"/>
        </w:trPr>
        <w:tc>
          <w:tcPr>
            <w:tcW w:w="709" w:type="dxa"/>
            <w:tcBorders>
              <w:top w:val="nil"/>
              <w:left w:val="nil"/>
              <w:bottom w:val="nil"/>
              <w:right w:val="nil"/>
            </w:tcBorders>
            <w:shd w:val="clear" w:color="auto" w:fill="auto"/>
            <w:noWrap/>
            <w:vAlign w:val="center"/>
            <w:hideMark/>
          </w:tcPr>
          <w:p w14:paraId="405BEF50" w14:textId="77777777" w:rsidR="002B5DBB" w:rsidRPr="00F37E3B" w:rsidRDefault="002B5DBB" w:rsidP="00ED1DF8">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hideMark/>
          </w:tcPr>
          <w:p w14:paraId="21F8AC14" w14:textId="1421FE24" w:rsidR="002B5DBB" w:rsidRPr="00F37E3B" w:rsidRDefault="00561898" w:rsidP="00ED1DF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5BEE30D7" w14:textId="53A533F6"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1842B48" w14:textId="77777777" w:rsidTr="00503390">
        <w:trPr>
          <w:trHeight w:val="300"/>
        </w:trPr>
        <w:tc>
          <w:tcPr>
            <w:tcW w:w="709" w:type="dxa"/>
            <w:tcBorders>
              <w:top w:val="nil"/>
              <w:left w:val="nil"/>
              <w:bottom w:val="nil"/>
              <w:right w:val="nil"/>
            </w:tcBorders>
            <w:shd w:val="clear" w:color="auto" w:fill="auto"/>
            <w:noWrap/>
            <w:vAlign w:val="center"/>
            <w:hideMark/>
          </w:tcPr>
          <w:p w14:paraId="01CF1AFF" w14:textId="77777777" w:rsidR="002B5DBB" w:rsidRPr="00F37E3B" w:rsidRDefault="002B5DBB" w:rsidP="00ED1DF8">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hideMark/>
          </w:tcPr>
          <w:p w14:paraId="014B5AFE" w14:textId="09C5FBE6" w:rsidR="002B5DBB" w:rsidRPr="00F37E3B" w:rsidRDefault="00561898" w:rsidP="00ED1DF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42EE7826" w14:textId="03C736A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91E4F85" w14:textId="77777777" w:rsidTr="00503390">
        <w:trPr>
          <w:trHeight w:val="300"/>
        </w:trPr>
        <w:tc>
          <w:tcPr>
            <w:tcW w:w="709" w:type="dxa"/>
            <w:tcBorders>
              <w:top w:val="nil"/>
              <w:left w:val="nil"/>
              <w:bottom w:val="nil"/>
              <w:right w:val="nil"/>
            </w:tcBorders>
            <w:shd w:val="clear" w:color="auto" w:fill="auto"/>
            <w:noWrap/>
            <w:vAlign w:val="center"/>
            <w:hideMark/>
          </w:tcPr>
          <w:p w14:paraId="567D3BF3" w14:textId="77777777" w:rsidR="002B5DBB" w:rsidRPr="00F37E3B" w:rsidRDefault="002B5DBB" w:rsidP="00ED1DF8">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hideMark/>
          </w:tcPr>
          <w:p w14:paraId="1D71CE78" w14:textId="187329A6" w:rsidR="002B5DBB" w:rsidRPr="00F37E3B" w:rsidRDefault="00561898" w:rsidP="00ED1DF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002B5DBB" w:rsidRPr="00F37E3B">
              <w:rPr>
                <w:rFonts w:eastAsia="Times New Roman" w:cs="Times New Roman"/>
                <w:color w:val="000000"/>
                <w:szCs w:val="24"/>
                <w:lang w:val="en-US"/>
              </w:rPr>
              <w:t>egister pintu baru</w:t>
            </w:r>
          </w:p>
        </w:tc>
        <w:tc>
          <w:tcPr>
            <w:tcW w:w="2551" w:type="dxa"/>
            <w:tcBorders>
              <w:top w:val="nil"/>
              <w:left w:val="nil"/>
              <w:bottom w:val="nil"/>
              <w:right w:val="nil"/>
            </w:tcBorders>
            <w:shd w:val="clear" w:color="auto" w:fill="auto"/>
            <w:noWrap/>
            <w:vAlign w:val="center"/>
          </w:tcPr>
          <w:p w14:paraId="320A885E" w14:textId="0C87F5F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60A1DE8D" w14:textId="77777777" w:rsidTr="00503390">
        <w:trPr>
          <w:trHeight w:val="300"/>
        </w:trPr>
        <w:tc>
          <w:tcPr>
            <w:tcW w:w="709" w:type="dxa"/>
            <w:tcBorders>
              <w:top w:val="nil"/>
              <w:left w:val="nil"/>
              <w:bottom w:val="nil"/>
              <w:right w:val="nil"/>
            </w:tcBorders>
            <w:shd w:val="clear" w:color="auto" w:fill="auto"/>
            <w:noWrap/>
            <w:vAlign w:val="center"/>
            <w:hideMark/>
          </w:tcPr>
          <w:p w14:paraId="7ADD8531" w14:textId="77777777" w:rsidR="002B5DBB" w:rsidRPr="00F37E3B" w:rsidRDefault="002B5DBB" w:rsidP="00ED1DF8">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hideMark/>
          </w:tcPr>
          <w:p w14:paraId="1F4BADE0" w14:textId="5BBD9208" w:rsidR="002B5DBB" w:rsidRPr="00F37E3B" w:rsidRDefault="00561898" w:rsidP="00ED1DF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002B5DBB"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355A34A1" w14:textId="56F4BE87"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D512363" w14:textId="77777777" w:rsidTr="00503390">
        <w:trPr>
          <w:trHeight w:val="300"/>
        </w:trPr>
        <w:tc>
          <w:tcPr>
            <w:tcW w:w="709" w:type="dxa"/>
            <w:tcBorders>
              <w:top w:val="nil"/>
              <w:left w:val="nil"/>
              <w:bottom w:val="nil"/>
              <w:right w:val="nil"/>
            </w:tcBorders>
            <w:shd w:val="clear" w:color="auto" w:fill="auto"/>
            <w:noWrap/>
            <w:vAlign w:val="center"/>
            <w:hideMark/>
          </w:tcPr>
          <w:p w14:paraId="3CE3ADCD" w14:textId="77777777" w:rsidR="002B5DBB" w:rsidRPr="00F37E3B" w:rsidRDefault="002B5DBB" w:rsidP="00ED1DF8">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hideMark/>
          </w:tcPr>
          <w:p w14:paraId="058F5E81" w14:textId="7248510D" w:rsidR="002B5DBB" w:rsidRPr="00F37E3B" w:rsidRDefault="00561898" w:rsidP="00ED1DF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endapatkan signature</w:t>
            </w:r>
          </w:p>
        </w:tc>
        <w:tc>
          <w:tcPr>
            <w:tcW w:w="2551" w:type="dxa"/>
            <w:tcBorders>
              <w:top w:val="nil"/>
              <w:left w:val="nil"/>
              <w:bottom w:val="nil"/>
              <w:right w:val="nil"/>
            </w:tcBorders>
            <w:shd w:val="clear" w:color="auto" w:fill="auto"/>
            <w:noWrap/>
            <w:vAlign w:val="center"/>
          </w:tcPr>
          <w:p w14:paraId="682923D9" w14:textId="063E362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7B928A7" w14:textId="77777777" w:rsidTr="00503390">
        <w:trPr>
          <w:trHeight w:val="300"/>
        </w:trPr>
        <w:tc>
          <w:tcPr>
            <w:tcW w:w="709" w:type="dxa"/>
            <w:tcBorders>
              <w:top w:val="nil"/>
              <w:left w:val="nil"/>
              <w:right w:val="nil"/>
            </w:tcBorders>
            <w:shd w:val="clear" w:color="auto" w:fill="auto"/>
            <w:noWrap/>
            <w:vAlign w:val="center"/>
            <w:hideMark/>
          </w:tcPr>
          <w:p w14:paraId="7CC7417C" w14:textId="77777777" w:rsidR="002B5DBB" w:rsidRPr="00F37E3B" w:rsidRDefault="002B5DBB" w:rsidP="00ED1DF8">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right w:val="nil"/>
            </w:tcBorders>
            <w:shd w:val="clear" w:color="auto" w:fill="auto"/>
            <w:noWrap/>
            <w:vAlign w:val="center"/>
            <w:hideMark/>
          </w:tcPr>
          <w:p w14:paraId="03283EEB" w14:textId="35809473" w:rsidR="002B5DBB" w:rsidRPr="00F37E3B" w:rsidRDefault="00561898" w:rsidP="00ED1DF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002B5DBB" w:rsidRPr="00F37E3B">
              <w:rPr>
                <w:rFonts w:eastAsia="Times New Roman" w:cs="Times New Roman"/>
                <w:color w:val="000000"/>
                <w:szCs w:val="24"/>
                <w:lang w:val="en-US"/>
              </w:rPr>
              <w:t>pdate status pintu</w:t>
            </w:r>
          </w:p>
        </w:tc>
        <w:tc>
          <w:tcPr>
            <w:tcW w:w="2551" w:type="dxa"/>
            <w:tcBorders>
              <w:top w:val="nil"/>
              <w:left w:val="nil"/>
              <w:right w:val="nil"/>
            </w:tcBorders>
            <w:shd w:val="clear" w:color="auto" w:fill="auto"/>
            <w:noWrap/>
            <w:vAlign w:val="center"/>
          </w:tcPr>
          <w:p w14:paraId="3A025D11" w14:textId="1BB072B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40AF8D8" w14:textId="77777777" w:rsidTr="00503390">
        <w:trPr>
          <w:trHeight w:val="300"/>
        </w:trPr>
        <w:tc>
          <w:tcPr>
            <w:tcW w:w="709" w:type="dxa"/>
            <w:tcBorders>
              <w:top w:val="nil"/>
              <w:left w:val="nil"/>
              <w:bottom w:val="single" w:sz="4" w:space="0" w:color="auto"/>
              <w:right w:val="nil"/>
            </w:tcBorders>
            <w:shd w:val="clear" w:color="auto" w:fill="auto"/>
            <w:noWrap/>
            <w:vAlign w:val="center"/>
            <w:hideMark/>
          </w:tcPr>
          <w:p w14:paraId="6559401E" w14:textId="77777777" w:rsidR="002B5DBB" w:rsidRPr="00F37E3B" w:rsidRDefault="002B5DBB" w:rsidP="00ED1DF8">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single" w:sz="4" w:space="0" w:color="auto"/>
              <w:right w:val="nil"/>
            </w:tcBorders>
            <w:shd w:val="clear" w:color="auto" w:fill="auto"/>
            <w:noWrap/>
            <w:vAlign w:val="center"/>
            <w:hideMark/>
          </w:tcPr>
          <w:p w14:paraId="2BFDBA9B" w14:textId="44A25404" w:rsidR="002B5DBB" w:rsidRPr="00F37E3B" w:rsidRDefault="00561898" w:rsidP="00ED1DF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002B5DBB" w:rsidRPr="00F37E3B">
              <w:rPr>
                <w:rFonts w:eastAsia="Times New Roman" w:cs="Times New Roman"/>
                <w:color w:val="000000"/>
                <w:szCs w:val="24"/>
                <w:lang w:val="en-US"/>
              </w:rPr>
              <w:t>eringatan pintu</w:t>
            </w:r>
          </w:p>
        </w:tc>
        <w:tc>
          <w:tcPr>
            <w:tcW w:w="2551" w:type="dxa"/>
            <w:tcBorders>
              <w:top w:val="nil"/>
              <w:left w:val="nil"/>
              <w:bottom w:val="single" w:sz="4" w:space="0" w:color="auto"/>
              <w:right w:val="nil"/>
            </w:tcBorders>
            <w:shd w:val="clear" w:color="auto" w:fill="auto"/>
            <w:noWrap/>
            <w:vAlign w:val="center"/>
          </w:tcPr>
          <w:p w14:paraId="3FECA1E1" w14:textId="5B2D1285"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FCEFDB5" w14:textId="77777777" w:rsidR="00852AC3" w:rsidRDefault="00852AC3" w:rsidP="00D50922"/>
    <w:p w14:paraId="25CDA480" w14:textId="36AD5F6F" w:rsidR="00E83365" w:rsidRDefault="006B0F8C" w:rsidP="0047502C">
      <w:pPr>
        <w:pStyle w:val="SubBabIVIII"/>
        <w:ind w:hanging="720"/>
      </w:pPr>
      <w:r>
        <w:t xml:space="preserve">Fungsi </w:t>
      </w:r>
      <w:r w:rsidRPr="00FD7195">
        <w:rPr>
          <w:i/>
        </w:rPr>
        <w:t>L</w:t>
      </w:r>
      <w:r w:rsidR="00E83365" w:rsidRPr="00FD7195">
        <w:rPr>
          <w:i/>
        </w:rPr>
        <w:t>ogin</w:t>
      </w:r>
    </w:p>
    <w:p w14:paraId="0955734E" w14:textId="46073F36" w:rsidR="00D50922" w:rsidRDefault="00FF3F51" w:rsidP="00FF3F51">
      <w:pPr>
        <w:ind w:firstLine="720"/>
      </w:pPr>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client mendapatan respon </w:t>
      </w:r>
      <w:r w:rsidRPr="00FF3F51">
        <w:rPr>
          <w:i/>
        </w:rPr>
        <w:t>success</w:t>
      </w:r>
      <w:r>
        <w:t xml:space="preserve"> dari server disertai dengan dikirimkannya data </w:t>
      </w:r>
      <w:r w:rsidRPr="00FF3F51">
        <w:rPr>
          <w:i/>
        </w:rPr>
        <w:t>client</w:t>
      </w:r>
      <w:r>
        <w:t xml:space="preserve"> dan token akses. </w:t>
      </w:r>
      <w:r w:rsidR="00FD7195">
        <w:t>Hasil dari pengujian fungsi l</w:t>
      </w:r>
      <w:r w:rsidR="00194E4C">
        <w:t>ogin dapat dilihat pada tabel 4.2</w:t>
      </w:r>
      <w:r w:rsidR="00FD7195">
        <w:t>.</w:t>
      </w:r>
    </w:p>
    <w:p w14:paraId="01399657" w14:textId="77777777" w:rsidR="006E491B" w:rsidRDefault="006E491B" w:rsidP="00D90C78"/>
    <w:p w14:paraId="2905F42F" w14:textId="00E1D1CD" w:rsidR="00D90C78" w:rsidRDefault="00D90C78" w:rsidP="00D90C78">
      <w:pPr>
        <w:pStyle w:val="LabelGambar"/>
        <w:jc w:val="left"/>
        <w:rPr>
          <w:i/>
        </w:rPr>
      </w:pPr>
      <w:r w:rsidRPr="00D90C78">
        <w:rPr>
          <w:b/>
        </w:rPr>
        <w:t>Tabel 4.</w:t>
      </w:r>
      <w:r w:rsidRPr="00D90C78">
        <w:rPr>
          <w:b/>
        </w:rPr>
        <w:fldChar w:fldCharType="begin"/>
      </w:r>
      <w:r w:rsidRPr="00D90C78">
        <w:rPr>
          <w:b/>
        </w:rPr>
        <w:instrText xml:space="preserve"> SEQ Tabel_4. \* ARABIC </w:instrText>
      </w:r>
      <w:r w:rsidRPr="00D90C78">
        <w:rPr>
          <w:b/>
        </w:rPr>
        <w:fldChar w:fldCharType="separate"/>
      </w:r>
      <w:r w:rsidR="00CA0E6A">
        <w:rPr>
          <w:b/>
          <w:noProof/>
        </w:rPr>
        <w:t>2</w:t>
      </w:r>
      <w:r w:rsidRPr="00D90C78">
        <w:rPr>
          <w:b/>
        </w:rPr>
        <w:fldChar w:fldCharType="end"/>
      </w:r>
      <w:r>
        <w:t xml:space="preserve"> Hasil Pengujian</w:t>
      </w:r>
      <w:r w:rsidR="00536867">
        <w:t xml:space="preserve"> Fungsi</w:t>
      </w:r>
      <w:r>
        <w:t xml:space="preserve"> </w:t>
      </w:r>
      <w:r w:rsidRPr="00D90C78">
        <w:rPr>
          <w:i/>
        </w:rPr>
        <w:t>Login</w:t>
      </w:r>
    </w:p>
    <w:tbl>
      <w:tblPr>
        <w:tblW w:w="7938" w:type="dxa"/>
        <w:tblInd w:w="108" w:type="dxa"/>
        <w:tblLook w:val="04A0" w:firstRow="1" w:lastRow="0" w:firstColumn="1" w:lastColumn="0" w:noHBand="0" w:noVBand="1"/>
      </w:tblPr>
      <w:tblGrid>
        <w:gridCol w:w="510"/>
        <w:gridCol w:w="1475"/>
        <w:gridCol w:w="2820"/>
        <w:gridCol w:w="2070"/>
        <w:gridCol w:w="1090"/>
      </w:tblGrid>
      <w:tr w:rsidR="0099473F" w:rsidRPr="0099473F" w14:paraId="646BE618" w14:textId="77777777" w:rsidTr="006E491B">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75"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43"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090" w:type="dxa"/>
            <w:tcBorders>
              <w:top w:val="single" w:sz="4" w:space="0" w:color="auto"/>
              <w:left w:val="nil"/>
              <w:bottom w:val="single" w:sz="4" w:space="0" w:color="auto"/>
              <w:right w:val="nil"/>
            </w:tcBorders>
            <w:shd w:val="clear" w:color="auto" w:fill="auto"/>
            <w:noWrap/>
            <w:vAlign w:val="center"/>
            <w:hideMark/>
          </w:tcPr>
          <w:p w14:paraId="1658B6DC"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9473F" w:rsidRPr="0099473F" w14:paraId="0A4C7842" w14:textId="77777777" w:rsidTr="006E491B">
        <w:trPr>
          <w:trHeight w:val="300"/>
        </w:trPr>
        <w:tc>
          <w:tcPr>
            <w:tcW w:w="510" w:type="dxa"/>
            <w:tcBorders>
              <w:top w:val="single" w:sz="4" w:space="0" w:color="auto"/>
              <w:left w:val="nil"/>
              <w:bottom w:val="nil"/>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75" w:type="dxa"/>
            <w:tcBorders>
              <w:top w:val="single" w:sz="4" w:space="0" w:color="auto"/>
              <w:left w:val="nil"/>
              <w:bottom w:val="nil"/>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bottom w:val="nil"/>
              <w:right w:val="nil"/>
            </w:tcBorders>
            <w:shd w:val="clear" w:color="auto" w:fill="auto"/>
            <w:noWrap/>
            <w:vAlign w:val="center"/>
            <w:hideMark/>
          </w:tcPr>
          <w:p w14:paraId="37DDD841" w14:textId="406D7BE7"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email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43" w:type="dxa"/>
            <w:tcBorders>
              <w:top w:val="single" w:sz="4" w:space="0" w:color="auto"/>
              <w:left w:val="nil"/>
              <w:bottom w:val="nil"/>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090" w:type="dxa"/>
            <w:tcBorders>
              <w:top w:val="single" w:sz="4" w:space="0" w:color="auto"/>
              <w:left w:val="nil"/>
              <w:bottom w:val="nil"/>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99473F" w:rsidRPr="0099473F" w14:paraId="00AFCA90" w14:textId="77777777" w:rsidTr="006E491B">
        <w:trPr>
          <w:trHeight w:val="300"/>
        </w:trPr>
        <w:tc>
          <w:tcPr>
            <w:tcW w:w="510" w:type="dxa"/>
            <w:tcBorders>
              <w:top w:val="nil"/>
              <w:left w:val="nil"/>
              <w:bottom w:val="nil"/>
              <w:right w:val="nil"/>
            </w:tcBorders>
            <w:shd w:val="clear" w:color="auto" w:fill="auto"/>
            <w:noWrap/>
            <w:vAlign w:val="center"/>
            <w:hideMark/>
          </w:tcPr>
          <w:p w14:paraId="32AE3287"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475" w:type="dxa"/>
            <w:tcBorders>
              <w:top w:val="nil"/>
              <w:left w:val="nil"/>
              <w:bottom w:val="nil"/>
              <w:right w:val="nil"/>
            </w:tcBorders>
            <w:shd w:val="clear" w:color="auto" w:fill="auto"/>
            <w:noWrap/>
            <w:vAlign w:val="center"/>
            <w:hideMark/>
          </w:tcPr>
          <w:p w14:paraId="5FD5218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top w:val="nil"/>
              <w:left w:val="nil"/>
              <w:bottom w:val="nil"/>
              <w:right w:val="nil"/>
            </w:tcBorders>
            <w:shd w:val="clear" w:color="auto" w:fill="auto"/>
            <w:noWrap/>
            <w:vAlign w:val="center"/>
            <w:hideMark/>
          </w:tcPr>
          <w:p w14:paraId="0E736879"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43" w:type="dxa"/>
            <w:tcBorders>
              <w:top w:val="nil"/>
              <w:left w:val="nil"/>
              <w:bottom w:val="nil"/>
              <w:right w:val="nil"/>
            </w:tcBorders>
            <w:shd w:val="clear" w:color="auto" w:fill="auto"/>
            <w:noWrap/>
            <w:vAlign w:val="center"/>
            <w:hideMark/>
          </w:tcPr>
          <w:p w14:paraId="7C7BA12D"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090" w:type="dxa"/>
            <w:tcBorders>
              <w:top w:val="nil"/>
              <w:left w:val="nil"/>
              <w:bottom w:val="nil"/>
              <w:right w:val="nil"/>
            </w:tcBorders>
            <w:shd w:val="clear" w:color="auto" w:fill="auto"/>
            <w:noWrap/>
            <w:vAlign w:val="center"/>
            <w:hideMark/>
          </w:tcPr>
          <w:p w14:paraId="2DE33688"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6BF64025" w14:textId="77777777" w:rsidTr="006E491B">
        <w:trPr>
          <w:trHeight w:val="300"/>
        </w:trPr>
        <w:tc>
          <w:tcPr>
            <w:tcW w:w="510" w:type="dxa"/>
            <w:tcBorders>
              <w:top w:val="nil"/>
              <w:left w:val="nil"/>
              <w:bottom w:val="nil"/>
              <w:right w:val="nil"/>
            </w:tcBorders>
            <w:shd w:val="clear" w:color="auto" w:fill="auto"/>
            <w:noWrap/>
            <w:vAlign w:val="center"/>
            <w:hideMark/>
          </w:tcPr>
          <w:p w14:paraId="72FAB0E7"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75" w:type="dxa"/>
            <w:tcBorders>
              <w:top w:val="nil"/>
              <w:left w:val="nil"/>
              <w:bottom w:val="nil"/>
              <w:right w:val="nil"/>
            </w:tcBorders>
            <w:shd w:val="clear" w:color="auto" w:fill="auto"/>
            <w:noWrap/>
            <w:vAlign w:val="center"/>
            <w:hideMark/>
          </w:tcPr>
          <w:p w14:paraId="16618FC6"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top w:val="nil"/>
              <w:left w:val="nil"/>
              <w:bottom w:val="nil"/>
              <w:right w:val="nil"/>
            </w:tcBorders>
            <w:shd w:val="clear" w:color="auto" w:fill="auto"/>
            <w:noWrap/>
            <w:vAlign w:val="center"/>
            <w:hideMark/>
          </w:tcPr>
          <w:p w14:paraId="37D5558E"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43" w:type="dxa"/>
            <w:tcBorders>
              <w:top w:val="nil"/>
              <w:left w:val="nil"/>
              <w:bottom w:val="nil"/>
              <w:right w:val="nil"/>
            </w:tcBorders>
            <w:shd w:val="clear" w:color="auto" w:fill="auto"/>
            <w:noWrap/>
            <w:vAlign w:val="center"/>
            <w:hideMark/>
          </w:tcPr>
          <w:p w14:paraId="0E3FEC06"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090" w:type="dxa"/>
            <w:tcBorders>
              <w:top w:val="nil"/>
              <w:left w:val="nil"/>
              <w:bottom w:val="nil"/>
              <w:right w:val="nil"/>
            </w:tcBorders>
            <w:shd w:val="clear" w:color="auto" w:fill="auto"/>
            <w:noWrap/>
            <w:vAlign w:val="center"/>
            <w:hideMark/>
          </w:tcPr>
          <w:p w14:paraId="454E67F0"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06D02D18" w14:textId="77777777" w:rsidTr="006E491B">
        <w:trPr>
          <w:trHeight w:val="300"/>
        </w:trPr>
        <w:tc>
          <w:tcPr>
            <w:tcW w:w="510" w:type="dxa"/>
            <w:tcBorders>
              <w:top w:val="nil"/>
              <w:left w:val="nil"/>
              <w:bottom w:val="nil"/>
              <w:right w:val="nil"/>
            </w:tcBorders>
            <w:shd w:val="clear" w:color="auto" w:fill="auto"/>
            <w:noWrap/>
            <w:vAlign w:val="center"/>
            <w:hideMark/>
          </w:tcPr>
          <w:p w14:paraId="6107C31A"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475" w:type="dxa"/>
            <w:tcBorders>
              <w:top w:val="nil"/>
              <w:left w:val="nil"/>
              <w:bottom w:val="nil"/>
              <w:right w:val="nil"/>
            </w:tcBorders>
            <w:shd w:val="clear" w:color="auto" w:fill="auto"/>
            <w:noWrap/>
            <w:vAlign w:val="center"/>
            <w:hideMark/>
          </w:tcPr>
          <w:p w14:paraId="01D4996F"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hideMark/>
          </w:tcPr>
          <w:p w14:paraId="540EFAC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Melakukan login dengan menggunakan email yang belum terdaftar</w:t>
            </w:r>
          </w:p>
        </w:tc>
        <w:tc>
          <w:tcPr>
            <w:tcW w:w="2043" w:type="dxa"/>
            <w:tcBorders>
              <w:top w:val="nil"/>
              <w:left w:val="nil"/>
              <w:bottom w:val="nil"/>
              <w:right w:val="nil"/>
            </w:tcBorders>
            <w:shd w:val="clear" w:color="auto" w:fill="auto"/>
            <w:noWrap/>
            <w:vAlign w:val="center"/>
            <w:hideMark/>
          </w:tcPr>
          <w:p w14:paraId="5DB6D099"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090" w:type="dxa"/>
            <w:tcBorders>
              <w:top w:val="nil"/>
              <w:left w:val="nil"/>
              <w:bottom w:val="nil"/>
              <w:right w:val="nil"/>
            </w:tcBorders>
            <w:shd w:val="clear" w:color="auto" w:fill="auto"/>
            <w:noWrap/>
            <w:vAlign w:val="center"/>
            <w:hideMark/>
          </w:tcPr>
          <w:p w14:paraId="496D728B"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32539D52" w14:textId="77777777" w:rsidTr="006E491B">
        <w:trPr>
          <w:trHeight w:val="300"/>
        </w:trPr>
        <w:tc>
          <w:tcPr>
            <w:tcW w:w="510" w:type="dxa"/>
            <w:tcBorders>
              <w:top w:val="nil"/>
              <w:left w:val="nil"/>
              <w:right w:val="nil"/>
            </w:tcBorders>
            <w:shd w:val="clear" w:color="auto" w:fill="auto"/>
            <w:noWrap/>
            <w:vAlign w:val="center"/>
            <w:hideMark/>
          </w:tcPr>
          <w:p w14:paraId="7B5EA916"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475" w:type="dxa"/>
            <w:tcBorders>
              <w:top w:val="nil"/>
              <w:left w:val="nil"/>
              <w:right w:val="nil"/>
            </w:tcBorders>
            <w:shd w:val="clear" w:color="auto" w:fill="auto"/>
            <w:noWrap/>
            <w:vAlign w:val="center"/>
            <w:hideMark/>
          </w:tcPr>
          <w:p w14:paraId="7989BA1C"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right w:val="nil"/>
            </w:tcBorders>
            <w:shd w:val="clear" w:color="auto" w:fill="auto"/>
            <w:noWrap/>
            <w:vAlign w:val="center"/>
            <w:hideMark/>
          </w:tcPr>
          <w:p w14:paraId="33B5AD7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email</w:t>
            </w:r>
          </w:p>
        </w:tc>
        <w:tc>
          <w:tcPr>
            <w:tcW w:w="2043" w:type="dxa"/>
            <w:tcBorders>
              <w:top w:val="nil"/>
              <w:left w:val="nil"/>
              <w:right w:val="nil"/>
            </w:tcBorders>
            <w:shd w:val="clear" w:color="auto" w:fill="auto"/>
            <w:noWrap/>
            <w:vAlign w:val="center"/>
            <w:hideMark/>
          </w:tcPr>
          <w:p w14:paraId="5BCBD032"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090" w:type="dxa"/>
            <w:tcBorders>
              <w:top w:val="nil"/>
              <w:left w:val="nil"/>
              <w:right w:val="nil"/>
            </w:tcBorders>
            <w:shd w:val="clear" w:color="auto" w:fill="auto"/>
            <w:noWrap/>
            <w:vAlign w:val="center"/>
            <w:hideMark/>
          </w:tcPr>
          <w:p w14:paraId="34FEE994"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2E3AB3E0" w14:textId="77777777" w:rsidTr="006E491B">
        <w:trPr>
          <w:trHeight w:val="300"/>
        </w:trPr>
        <w:tc>
          <w:tcPr>
            <w:tcW w:w="510" w:type="dxa"/>
            <w:tcBorders>
              <w:top w:val="nil"/>
              <w:left w:val="nil"/>
              <w:bottom w:val="single" w:sz="4" w:space="0" w:color="auto"/>
              <w:right w:val="nil"/>
            </w:tcBorders>
            <w:shd w:val="clear" w:color="auto" w:fill="auto"/>
            <w:noWrap/>
            <w:vAlign w:val="center"/>
            <w:hideMark/>
          </w:tcPr>
          <w:p w14:paraId="4CC7225D"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475" w:type="dxa"/>
            <w:tcBorders>
              <w:top w:val="nil"/>
              <w:left w:val="nil"/>
              <w:bottom w:val="single" w:sz="4" w:space="0" w:color="auto"/>
              <w:right w:val="nil"/>
            </w:tcBorders>
            <w:shd w:val="clear" w:color="auto" w:fill="auto"/>
            <w:noWrap/>
            <w:vAlign w:val="center"/>
            <w:hideMark/>
          </w:tcPr>
          <w:p w14:paraId="0E7E1FE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email belum terverifikasi</w:t>
            </w:r>
          </w:p>
        </w:tc>
        <w:tc>
          <w:tcPr>
            <w:tcW w:w="2820" w:type="dxa"/>
            <w:tcBorders>
              <w:top w:val="nil"/>
              <w:left w:val="nil"/>
              <w:bottom w:val="single" w:sz="4" w:space="0" w:color="auto"/>
              <w:right w:val="nil"/>
            </w:tcBorders>
            <w:shd w:val="clear" w:color="auto" w:fill="auto"/>
            <w:noWrap/>
            <w:vAlign w:val="center"/>
            <w:hideMark/>
          </w:tcPr>
          <w:p w14:paraId="1799C944"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yang berlum terverifikasi</w:t>
            </w:r>
          </w:p>
        </w:tc>
        <w:tc>
          <w:tcPr>
            <w:tcW w:w="2043" w:type="dxa"/>
            <w:tcBorders>
              <w:top w:val="nil"/>
              <w:left w:val="nil"/>
              <w:bottom w:val="single" w:sz="4" w:space="0" w:color="auto"/>
              <w:right w:val="nil"/>
            </w:tcBorders>
            <w:shd w:val="clear" w:color="auto" w:fill="auto"/>
            <w:noWrap/>
            <w:vAlign w:val="center"/>
            <w:hideMark/>
          </w:tcPr>
          <w:p w14:paraId="01CAF6F8"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090" w:type="dxa"/>
            <w:tcBorders>
              <w:top w:val="nil"/>
              <w:left w:val="nil"/>
              <w:bottom w:val="single" w:sz="4" w:space="0" w:color="auto"/>
              <w:right w:val="nil"/>
            </w:tcBorders>
            <w:shd w:val="clear" w:color="auto" w:fill="auto"/>
            <w:noWrap/>
            <w:vAlign w:val="center"/>
            <w:hideMark/>
          </w:tcPr>
          <w:p w14:paraId="62714396"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7A631A30" w14:textId="77777777" w:rsidR="0099473F" w:rsidRPr="0099473F" w:rsidRDefault="0099473F" w:rsidP="00D90C78">
      <w:pPr>
        <w:pStyle w:val="LabelGambar"/>
        <w:jc w:val="left"/>
      </w:pPr>
    </w:p>
    <w:p w14:paraId="4386E4D7" w14:textId="040CA9BA" w:rsidR="00D90C78" w:rsidRDefault="00A270C6" w:rsidP="00A270C6">
      <w:pPr>
        <w:ind w:firstLine="720"/>
      </w:pPr>
      <w:r>
        <w:t xml:space="preserve">Dapat dilihat pada tabel 4.2 proses </w:t>
      </w:r>
      <w:r w:rsidRPr="00A270C6">
        <w:rPr>
          <w:i/>
        </w:rPr>
        <w:t>login</w:t>
      </w:r>
      <w:r>
        <w:t xml:space="preserve"> akan berhasil jika menggunakan email dan </w:t>
      </w:r>
      <w:r w:rsidRPr="00A270C6">
        <w:rPr>
          <w:i/>
        </w:rPr>
        <w:t>password</w:t>
      </w:r>
      <w:r>
        <w:t xml:space="preserve"> yang sesuai, proses </w:t>
      </w:r>
      <w:r w:rsidRPr="00A270C6">
        <w:rPr>
          <w:i/>
        </w:rPr>
        <w:t>login</w:t>
      </w:r>
      <w:r>
        <w:t xml:space="preserve"> juga memastikan semua parameter yang digunakan pada autentikasi tersedia dan juga sesuai. Pada proses pengujian menggunakan email yang belum terverifikasi </w:t>
      </w:r>
      <w:r w:rsidRPr="00A270C6">
        <w:rPr>
          <w:i/>
        </w:rPr>
        <w:t>login</w:t>
      </w:r>
      <w:r>
        <w:t xml:space="preserve"> akan tertahan dengan status </w:t>
      </w:r>
      <w:r w:rsidRPr="00A270C6">
        <w:rPr>
          <w:i/>
        </w:rPr>
        <w:t>email</w:t>
      </w:r>
      <w:r>
        <w:t>_</w:t>
      </w:r>
      <w:r w:rsidRPr="00A270C6">
        <w:rPr>
          <w:i/>
        </w:rPr>
        <w:t>unverified</w:t>
      </w:r>
      <w:r>
        <w:t xml:space="preserve"> dan menunggu </w:t>
      </w:r>
      <w:r w:rsidRPr="00A270C6">
        <w:rPr>
          <w:i/>
        </w:rPr>
        <w:t>client</w:t>
      </w:r>
      <w:r>
        <w:t xml:space="preserve"> untuk melakukan verifikasi email.</w:t>
      </w:r>
    </w:p>
    <w:p w14:paraId="1A433198" w14:textId="77777777" w:rsidR="00A270C6" w:rsidRDefault="00A270C6" w:rsidP="00A270C6"/>
    <w:p w14:paraId="381E7ECB" w14:textId="3ED2F28F" w:rsidR="00E83365" w:rsidRDefault="006B0F8C" w:rsidP="0047502C">
      <w:pPr>
        <w:pStyle w:val="SubBabIVIII"/>
        <w:ind w:hanging="720"/>
      </w:pPr>
      <w:r>
        <w:t xml:space="preserve">Fungsi </w:t>
      </w:r>
      <w:r w:rsidRPr="0047047E">
        <w:rPr>
          <w:i/>
        </w:rPr>
        <w:t>L</w:t>
      </w:r>
      <w:r w:rsidR="00E83365" w:rsidRPr="0047047E">
        <w:rPr>
          <w:i/>
        </w:rPr>
        <w:t>ogout</w:t>
      </w:r>
    </w:p>
    <w:p w14:paraId="18B29F6B" w14:textId="313CA5C6" w:rsidR="00666557" w:rsidRDefault="00666557" w:rsidP="0047047E">
      <w:pPr>
        <w:ind w:firstLine="720"/>
      </w:pPr>
      <w:r>
        <w:t xml:space="preserve">Pengujian pada fungsi </w:t>
      </w:r>
      <w:r w:rsidRPr="0047047E">
        <w:rPr>
          <w:i/>
        </w:rPr>
        <w:t>logout</w:t>
      </w:r>
      <w:r>
        <w:t xml:space="preserve"> dilaksanakan untuk memeriksa kinerja dari fungsi tersebut. </w:t>
      </w:r>
      <w:r w:rsidRPr="0047047E">
        <w:rPr>
          <w:i/>
        </w:rPr>
        <w:t>Logout</w:t>
      </w:r>
      <w:r>
        <w:t xml:space="preserve"> dikatak</w:t>
      </w:r>
      <w:r w:rsidR="0047047E">
        <w:t>a</w:t>
      </w:r>
      <w:r>
        <w:t xml:space="preserve">n berhasil jika client menerima respon </w:t>
      </w:r>
      <w:r w:rsidRPr="0047047E">
        <w:rPr>
          <w:i/>
        </w:rPr>
        <w:t>succsess</w:t>
      </w:r>
      <w:r w:rsidR="0047047E">
        <w:t xml:space="preserve"> dar</w:t>
      </w:r>
      <w:r>
        <w:t xml:space="preserve">i </w:t>
      </w:r>
      <w:r w:rsidRPr="0047047E">
        <w:rPr>
          <w:i/>
        </w:rPr>
        <w:t>server</w:t>
      </w:r>
      <w:r>
        <w:t xml:space="preserve">. Hasil dari pengujian fungsi </w:t>
      </w:r>
      <w:r w:rsidRPr="0047047E">
        <w:rPr>
          <w:i/>
        </w:rPr>
        <w:t>logout</w:t>
      </w:r>
      <w:r>
        <w:t xml:space="preserve"> dapat dilihat pada tabel 4.3.</w:t>
      </w:r>
    </w:p>
    <w:p w14:paraId="10A2EC17" w14:textId="77777777" w:rsidR="00D90C78" w:rsidRDefault="00D90C78" w:rsidP="00D90C78"/>
    <w:p w14:paraId="3763C323" w14:textId="55C1E372" w:rsidR="00CA0E6A" w:rsidRDefault="00CA0E6A" w:rsidP="00CA0E6A">
      <w:pPr>
        <w:pStyle w:val="LabelGambar"/>
        <w:jc w:val="left"/>
        <w:rPr>
          <w:i/>
        </w:rPr>
      </w:pPr>
      <w:r w:rsidRPr="00CA0E6A">
        <w:rPr>
          <w:b/>
        </w:rPr>
        <w:t>Tabel 4.</w:t>
      </w:r>
      <w:r w:rsidRPr="00CA0E6A">
        <w:rPr>
          <w:b/>
        </w:rPr>
        <w:fldChar w:fldCharType="begin"/>
      </w:r>
      <w:r w:rsidRPr="00CA0E6A">
        <w:rPr>
          <w:b/>
        </w:rPr>
        <w:instrText xml:space="preserve"> SEQ Tabel_4. \* ARABIC </w:instrText>
      </w:r>
      <w:r w:rsidRPr="00CA0E6A">
        <w:rPr>
          <w:b/>
        </w:rPr>
        <w:fldChar w:fldCharType="separate"/>
      </w:r>
      <w:r w:rsidRPr="00CA0E6A">
        <w:rPr>
          <w:b/>
          <w:noProof/>
        </w:rPr>
        <w:t>3</w:t>
      </w:r>
      <w:r w:rsidRPr="00CA0E6A">
        <w:rPr>
          <w:b/>
        </w:rPr>
        <w:fldChar w:fldCharType="end"/>
      </w:r>
      <w:r>
        <w:t xml:space="preserve"> Hasil Pengujian Fungsi </w:t>
      </w:r>
      <w:r w:rsidRPr="00CA0E6A">
        <w:rPr>
          <w:i/>
        </w:rPr>
        <w:t>Logout</w:t>
      </w:r>
    </w:p>
    <w:tbl>
      <w:tblPr>
        <w:tblW w:w="7965" w:type="dxa"/>
        <w:tblInd w:w="108" w:type="dxa"/>
        <w:tblLook w:val="04A0" w:firstRow="1" w:lastRow="0" w:firstColumn="1" w:lastColumn="0" w:noHBand="0" w:noVBand="1"/>
      </w:tblPr>
      <w:tblGrid>
        <w:gridCol w:w="510"/>
        <w:gridCol w:w="1475"/>
        <w:gridCol w:w="2820"/>
        <w:gridCol w:w="2070"/>
        <w:gridCol w:w="1090"/>
      </w:tblGrid>
      <w:tr w:rsidR="00CE46D7" w:rsidRPr="0099473F" w14:paraId="76141E22" w14:textId="77777777" w:rsidTr="0091423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EF7811F" w14:textId="77777777" w:rsidR="00CE46D7" w:rsidRPr="0099473F" w:rsidRDefault="00CE46D7" w:rsidP="00ED1DF8">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75"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ED1DF8">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ED1DF8">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ED1DF8">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090" w:type="dxa"/>
            <w:tcBorders>
              <w:top w:val="single" w:sz="4" w:space="0" w:color="auto"/>
              <w:left w:val="nil"/>
              <w:bottom w:val="single" w:sz="4" w:space="0" w:color="auto"/>
              <w:right w:val="nil"/>
            </w:tcBorders>
            <w:shd w:val="clear" w:color="auto" w:fill="auto"/>
            <w:noWrap/>
            <w:vAlign w:val="center"/>
            <w:hideMark/>
          </w:tcPr>
          <w:p w14:paraId="5D5A8E5B" w14:textId="77777777" w:rsidR="00CE46D7" w:rsidRPr="0099473F" w:rsidRDefault="00CE46D7" w:rsidP="00ED1DF8">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CE46D7" w:rsidRPr="0099473F" w14:paraId="3E16A814" w14:textId="77777777" w:rsidTr="0091423E">
        <w:trPr>
          <w:trHeight w:val="300"/>
        </w:trPr>
        <w:tc>
          <w:tcPr>
            <w:tcW w:w="510" w:type="dxa"/>
            <w:tcBorders>
              <w:top w:val="single" w:sz="4" w:space="0" w:color="auto"/>
              <w:left w:val="nil"/>
              <w:bottom w:val="nil"/>
              <w:right w:val="nil"/>
            </w:tcBorders>
            <w:shd w:val="clear" w:color="auto" w:fill="auto"/>
            <w:noWrap/>
            <w:vAlign w:val="center"/>
            <w:hideMark/>
          </w:tcPr>
          <w:p w14:paraId="7CD4FFD3" w14:textId="77777777" w:rsidR="00CE46D7" w:rsidRPr="0099473F" w:rsidRDefault="00CE46D7" w:rsidP="00ED1DF8">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75" w:type="dxa"/>
            <w:tcBorders>
              <w:top w:val="single" w:sz="4" w:space="0" w:color="auto"/>
              <w:left w:val="nil"/>
              <w:bottom w:val="nil"/>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bottom w:val="nil"/>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070" w:type="dxa"/>
            <w:tcBorders>
              <w:top w:val="single" w:sz="4" w:space="0" w:color="auto"/>
              <w:left w:val="nil"/>
              <w:bottom w:val="nil"/>
              <w:right w:val="nil"/>
            </w:tcBorders>
            <w:shd w:val="clear" w:color="auto" w:fill="auto"/>
            <w:noWrap/>
            <w:vAlign w:val="center"/>
            <w:hideMark/>
          </w:tcPr>
          <w:p w14:paraId="5C5357B1" w14:textId="77777777" w:rsidR="00CE46D7" w:rsidRPr="0099473F" w:rsidRDefault="00CE46D7" w:rsidP="00ED1DF8">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090" w:type="dxa"/>
            <w:tcBorders>
              <w:top w:val="single" w:sz="4" w:space="0" w:color="auto"/>
              <w:left w:val="nil"/>
              <w:bottom w:val="nil"/>
              <w:right w:val="nil"/>
            </w:tcBorders>
            <w:shd w:val="clear" w:color="auto" w:fill="auto"/>
            <w:noWrap/>
            <w:vAlign w:val="center"/>
            <w:hideMark/>
          </w:tcPr>
          <w:p w14:paraId="0457F9CC" w14:textId="77777777" w:rsidR="00CE46D7" w:rsidRPr="0099473F" w:rsidRDefault="00CE46D7" w:rsidP="00ED1DF8">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CE46D7" w:rsidRPr="0099473F" w14:paraId="6A8DBABE" w14:textId="77777777" w:rsidTr="0091423E">
        <w:trPr>
          <w:trHeight w:val="300"/>
        </w:trPr>
        <w:tc>
          <w:tcPr>
            <w:tcW w:w="510" w:type="dxa"/>
            <w:tcBorders>
              <w:top w:val="nil"/>
              <w:left w:val="nil"/>
              <w:right w:val="nil"/>
            </w:tcBorders>
            <w:shd w:val="clear" w:color="auto" w:fill="auto"/>
            <w:noWrap/>
            <w:vAlign w:val="center"/>
            <w:hideMark/>
          </w:tcPr>
          <w:p w14:paraId="063ADE1D" w14:textId="77777777" w:rsidR="00CE46D7" w:rsidRPr="0099473F" w:rsidRDefault="00CE46D7" w:rsidP="00ED1DF8">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475" w:type="dxa"/>
            <w:tcBorders>
              <w:top w:val="nil"/>
              <w:left w:val="nil"/>
              <w:right w:val="nil"/>
            </w:tcBorders>
            <w:shd w:val="clear" w:color="auto" w:fill="auto"/>
            <w:noWrap/>
            <w:vAlign w:val="center"/>
            <w:hideMark/>
          </w:tcPr>
          <w:p w14:paraId="1B679FA8" w14:textId="4B601E3B"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nil"/>
              <w:left w:val="nil"/>
              <w:right w:val="nil"/>
            </w:tcBorders>
            <w:shd w:val="clear" w:color="auto" w:fill="auto"/>
            <w:noWrap/>
            <w:vAlign w:val="center"/>
            <w:hideMark/>
          </w:tcPr>
          <w:p w14:paraId="7164AE72" w14:textId="1D9B8D30"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070" w:type="dxa"/>
            <w:tcBorders>
              <w:top w:val="nil"/>
              <w:left w:val="nil"/>
              <w:right w:val="nil"/>
            </w:tcBorders>
            <w:shd w:val="clear" w:color="auto" w:fill="auto"/>
            <w:noWrap/>
            <w:vAlign w:val="center"/>
            <w:hideMark/>
          </w:tcPr>
          <w:p w14:paraId="3E853104" w14:textId="704DB44D" w:rsidR="00CE46D7" w:rsidRPr="0099473F" w:rsidRDefault="00D95884" w:rsidP="00ED1DF8">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w:t>
            </w:r>
            <w:r w:rsidR="0091423E">
              <w:rPr>
                <w:rFonts w:eastAsia="Times New Roman" w:cs="Times New Roman"/>
                <w:i/>
                <w:color w:val="000000"/>
                <w:szCs w:val="24"/>
                <w:lang w:val="en-US"/>
              </w:rPr>
              <w:t>authenticated</w:t>
            </w:r>
            <w:r>
              <w:rPr>
                <w:rFonts w:eastAsia="Times New Roman" w:cs="Times New Roman"/>
                <w:i/>
                <w:color w:val="000000"/>
                <w:szCs w:val="24"/>
                <w:lang w:val="en-US"/>
              </w:rPr>
              <w:t xml:space="preserve"> </w:t>
            </w:r>
          </w:p>
        </w:tc>
        <w:tc>
          <w:tcPr>
            <w:tcW w:w="1090" w:type="dxa"/>
            <w:tcBorders>
              <w:top w:val="nil"/>
              <w:left w:val="nil"/>
              <w:right w:val="nil"/>
            </w:tcBorders>
            <w:shd w:val="clear" w:color="auto" w:fill="auto"/>
            <w:noWrap/>
            <w:vAlign w:val="center"/>
            <w:hideMark/>
          </w:tcPr>
          <w:p w14:paraId="16B64BFC" w14:textId="77777777" w:rsidR="00CE46D7" w:rsidRPr="0099473F" w:rsidRDefault="00CE46D7" w:rsidP="00ED1DF8">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CE46D7" w:rsidRPr="0099473F" w14:paraId="5AC7F890" w14:textId="77777777" w:rsidTr="0091423E">
        <w:trPr>
          <w:trHeight w:val="300"/>
        </w:trPr>
        <w:tc>
          <w:tcPr>
            <w:tcW w:w="510" w:type="dxa"/>
            <w:tcBorders>
              <w:top w:val="nil"/>
              <w:left w:val="nil"/>
              <w:bottom w:val="single" w:sz="4" w:space="0" w:color="auto"/>
              <w:right w:val="nil"/>
            </w:tcBorders>
            <w:shd w:val="clear" w:color="auto" w:fill="auto"/>
            <w:noWrap/>
            <w:vAlign w:val="center"/>
            <w:hideMark/>
          </w:tcPr>
          <w:p w14:paraId="5A41EDB4" w14:textId="77777777" w:rsidR="00CE46D7" w:rsidRPr="0099473F" w:rsidRDefault="00CE46D7" w:rsidP="00ED1DF8">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75" w:type="dxa"/>
            <w:tcBorders>
              <w:top w:val="nil"/>
              <w:left w:val="nil"/>
              <w:bottom w:val="single" w:sz="4" w:space="0" w:color="auto"/>
              <w:right w:val="nil"/>
            </w:tcBorders>
            <w:shd w:val="clear" w:color="auto" w:fill="auto"/>
            <w:noWrap/>
            <w:vAlign w:val="center"/>
            <w:hideMark/>
          </w:tcPr>
          <w:p w14:paraId="2E48F4B3" w14:textId="40B8D13F"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sidR="00D95884">
              <w:rPr>
                <w:rFonts w:eastAsia="Times New Roman" w:cs="Times New Roman"/>
                <w:color w:val="000000"/>
                <w:szCs w:val="24"/>
                <w:lang w:val="en-US"/>
              </w:rPr>
              <w:t>dengan token salah</w:t>
            </w:r>
          </w:p>
        </w:tc>
        <w:tc>
          <w:tcPr>
            <w:tcW w:w="2820" w:type="dxa"/>
            <w:tcBorders>
              <w:top w:val="nil"/>
              <w:left w:val="nil"/>
              <w:bottom w:val="single" w:sz="4" w:space="0" w:color="auto"/>
              <w:right w:val="nil"/>
            </w:tcBorders>
            <w:shd w:val="clear" w:color="auto" w:fill="auto"/>
            <w:noWrap/>
            <w:vAlign w:val="center"/>
            <w:hideMark/>
          </w:tcPr>
          <w:p w14:paraId="3FE0367E" w14:textId="3FFF1008"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95884">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sidR="00D95884">
              <w:rPr>
                <w:rFonts w:eastAsia="Times New Roman" w:cs="Times New Roman"/>
                <w:color w:val="000000"/>
                <w:szCs w:val="24"/>
                <w:lang w:val="en-US"/>
              </w:rPr>
              <w:t>token yang sudah terhapus</w:t>
            </w:r>
          </w:p>
        </w:tc>
        <w:tc>
          <w:tcPr>
            <w:tcW w:w="2070" w:type="dxa"/>
            <w:tcBorders>
              <w:top w:val="nil"/>
              <w:left w:val="nil"/>
              <w:bottom w:val="single" w:sz="4" w:space="0" w:color="auto"/>
              <w:right w:val="nil"/>
            </w:tcBorders>
            <w:shd w:val="clear" w:color="auto" w:fill="auto"/>
            <w:noWrap/>
            <w:vAlign w:val="center"/>
            <w:hideMark/>
          </w:tcPr>
          <w:p w14:paraId="179753D9" w14:textId="1E09F561" w:rsidR="00CE46D7" w:rsidRPr="0099473F" w:rsidRDefault="0091423E" w:rsidP="0091423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090" w:type="dxa"/>
            <w:tcBorders>
              <w:top w:val="nil"/>
              <w:left w:val="nil"/>
              <w:bottom w:val="single" w:sz="4" w:space="0" w:color="auto"/>
              <w:right w:val="nil"/>
            </w:tcBorders>
            <w:shd w:val="clear" w:color="auto" w:fill="auto"/>
            <w:noWrap/>
            <w:vAlign w:val="center"/>
            <w:hideMark/>
          </w:tcPr>
          <w:p w14:paraId="237857AB" w14:textId="77777777" w:rsidR="00CE46D7" w:rsidRPr="0099473F" w:rsidRDefault="00CE46D7" w:rsidP="00ED1DF8">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55DCD88" w14:textId="77777777" w:rsidR="00CE46D7" w:rsidRDefault="00CE46D7" w:rsidP="00CE46D7"/>
    <w:p w14:paraId="7F174E6B" w14:textId="59DBCEF5" w:rsidR="0091423E" w:rsidRDefault="00DF7DF2" w:rsidP="00DF7DF2">
      <w:pPr>
        <w:ind w:firstLine="720"/>
      </w:pPr>
      <w:r>
        <w:t xml:space="preserve">Dapat dilihat pada t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akan gagal dengan respon </w:t>
      </w:r>
      <w:r w:rsidRPr="00480E5A">
        <w:rPr>
          <w:i/>
        </w:rPr>
        <w:t>unathenticated</w:t>
      </w:r>
      <w:r>
        <w:t xml:space="preserve"> atau tidak terautentikasi.</w:t>
      </w:r>
    </w:p>
    <w:p w14:paraId="6C60235F" w14:textId="77777777" w:rsidR="00DF7DF2" w:rsidRDefault="00DF7DF2" w:rsidP="00CE46D7"/>
    <w:p w14:paraId="7B5D5E51" w14:textId="261B2E27" w:rsidR="00E83365" w:rsidRDefault="006B0F8C" w:rsidP="0047502C">
      <w:pPr>
        <w:pStyle w:val="SubBabIVIII"/>
        <w:ind w:hanging="720"/>
      </w:pPr>
      <w:r>
        <w:t>F</w:t>
      </w:r>
      <w:r w:rsidR="00E83365">
        <w:t xml:space="preserve">ungsi </w:t>
      </w:r>
      <w:r>
        <w:t>Verifikasi E</w:t>
      </w:r>
      <w:r w:rsidR="002D0EDC">
        <w:t>mail</w:t>
      </w:r>
    </w:p>
    <w:p w14:paraId="641F9987" w14:textId="77777777" w:rsidR="00C121F5" w:rsidRDefault="00C121F5" w:rsidP="00C121F5">
      <w:pPr>
        <w:pStyle w:val="SubBabIVIII"/>
        <w:numPr>
          <w:ilvl w:val="0"/>
          <w:numId w:val="0"/>
        </w:numPr>
        <w:ind w:left="720"/>
      </w:pPr>
      <w:bookmarkStart w:id="65" w:name="_GoBack"/>
      <w:bookmarkEnd w:id="65"/>
    </w:p>
    <w:p w14:paraId="3BFA9EDA" w14:textId="4E437744" w:rsidR="002D0EDC" w:rsidRDefault="006B0F8C" w:rsidP="0047502C">
      <w:pPr>
        <w:pStyle w:val="SubBabIVIII"/>
        <w:ind w:hanging="720"/>
      </w:pPr>
      <w:r>
        <w:t>Fungsi Ganti E</w:t>
      </w:r>
      <w:r w:rsidR="002D0EDC">
        <w:t>mail</w:t>
      </w:r>
    </w:p>
    <w:p w14:paraId="392C9332" w14:textId="767A76C7" w:rsidR="002D0EDC" w:rsidRDefault="006B0F8C" w:rsidP="0047502C">
      <w:pPr>
        <w:pStyle w:val="SubBabIVIII"/>
        <w:ind w:hanging="720"/>
      </w:pPr>
      <w:r>
        <w:t>Fungsi Lupa P</w:t>
      </w:r>
      <w:r w:rsidR="002D0EDC">
        <w:t>assword</w:t>
      </w:r>
    </w:p>
    <w:p w14:paraId="717FEA17" w14:textId="126DB63E" w:rsidR="002D0EDC" w:rsidRDefault="006B0F8C" w:rsidP="0047502C">
      <w:pPr>
        <w:pStyle w:val="SubBabIVIII"/>
        <w:ind w:hanging="720"/>
      </w:pPr>
      <w:r>
        <w:t>Fungsi update P</w:t>
      </w:r>
      <w:r w:rsidR="002D0EDC">
        <w:t>rofil</w:t>
      </w:r>
    </w:p>
    <w:p w14:paraId="3BFA95F9" w14:textId="50D6679C" w:rsidR="009F6D74" w:rsidRDefault="006B0F8C" w:rsidP="0047502C">
      <w:pPr>
        <w:pStyle w:val="SubBabIVIII"/>
        <w:ind w:hanging="720"/>
      </w:pPr>
      <w:r>
        <w:t>Fungsi Update A</w:t>
      </w:r>
      <w:r w:rsidR="009F6D74">
        <w:t>vatar</w:t>
      </w:r>
    </w:p>
    <w:p w14:paraId="6AC8249D" w14:textId="7BEF663F" w:rsidR="002D0EDC" w:rsidRDefault="006B0F8C" w:rsidP="0047502C">
      <w:pPr>
        <w:pStyle w:val="SubBabIVIII"/>
        <w:ind w:hanging="720"/>
      </w:pPr>
      <w:r>
        <w:t>F</w:t>
      </w:r>
      <w:r w:rsidR="002D0EDC">
        <w:t xml:space="preserve">ungsi </w:t>
      </w:r>
      <w:r>
        <w:t>Lihat A</w:t>
      </w:r>
      <w:r w:rsidR="00DA132D">
        <w:t>kses</w:t>
      </w:r>
    </w:p>
    <w:p w14:paraId="59245E44" w14:textId="269CB91B" w:rsidR="00DA132D" w:rsidRDefault="006B0F8C" w:rsidP="0047502C">
      <w:pPr>
        <w:pStyle w:val="SubBabIVIII"/>
        <w:ind w:hanging="720"/>
      </w:pPr>
      <w:r>
        <w:t>Fungsi Lihat P</w:t>
      </w:r>
      <w:r w:rsidR="00DA132D">
        <w:t>intu</w:t>
      </w:r>
    </w:p>
    <w:p w14:paraId="5A23514F" w14:textId="7DC8A84B" w:rsidR="00DA132D" w:rsidRDefault="006B0F8C" w:rsidP="0047502C">
      <w:pPr>
        <w:pStyle w:val="SubBabIVIII"/>
        <w:ind w:hanging="720"/>
      </w:pPr>
      <w:r>
        <w:t>Fungsi Lihat Riwayat A</w:t>
      </w:r>
      <w:r w:rsidR="00DA132D">
        <w:t>kses</w:t>
      </w:r>
    </w:p>
    <w:p w14:paraId="66E6101A" w14:textId="708DBACA" w:rsidR="00DA132D" w:rsidRDefault="006B0F8C" w:rsidP="0047502C">
      <w:pPr>
        <w:pStyle w:val="SubBabIVIII"/>
        <w:ind w:hanging="720"/>
      </w:pPr>
      <w:r>
        <w:t>Fungsi Verifikasi A</w:t>
      </w:r>
      <w:r w:rsidR="00DA132D">
        <w:t>kses</w:t>
      </w:r>
    </w:p>
    <w:p w14:paraId="28F949E5" w14:textId="1905BD17" w:rsidR="00FD1BCA" w:rsidRDefault="00FD1BCA" w:rsidP="00FD1BCA">
      <w:pPr>
        <w:pStyle w:val="SubBabIVIII"/>
        <w:ind w:hanging="720"/>
      </w:pPr>
      <w:r>
        <w:t>Permintaan Signature</w:t>
      </w:r>
    </w:p>
    <w:p w14:paraId="03AE7607" w14:textId="5F88688C" w:rsidR="00DA132D" w:rsidRDefault="006B0F8C" w:rsidP="0047502C">
      <w:pPr>
        <w:pStyle w:val="SubBabIVIII"/>
        <w:ind w:hanging="720"/>
      </w:pPr>
      <w:r>
        <w:t>Komunikasi W</w:t>
      </w:r>
      <w:r w:rsidR="00DA132D">
        <w:t>ebsocket</w:t>
      </w:r>
    </w:p>
    <w:p w14:paraId="353790E5" w14:textId="5A3FAB5C" w:rsidR="00DA132D" w:rsidRDefault="006B0F8C" w:rsidP="0047502C">
      <w:pPr>
        <w:pStyle w:val="SubBabIVIII"/>
        <w:ind w:hanging="720"/>
      </w:pPr>
      <w:r>
        <w:t>Update Status P</w:t>
      </w:r>
      <w:r w:rsidR="00DA132D">
        <w:t>intu</w:t>
      </w:r>
    </w:p>
    <w:p w14:paraId="36B1340A" w14:textId="68209FB0" w:rsidR="00DA132D" w:rsidRDefault="006B0F8C" w:rsidP="0047502C">
      <w:pPr>
        <w:pStyle w:val="SubBabIVIII"/>
        <w:ind w:hanging="720"/>
      </w:pPr>
      <w:r>
        <w:t>Peringatan P</w:t>
      </w:r>
      <w:r w:rsidR="00DA132D">
        <w:t>intu</w:t>
      </w:r>
    </w:p>
    <w:p w14:paraId="5465FB39" w14:textId="77777777" w:rsidR="002D0EDC" w:rsidRDefault="002D0EDC" w:rsidP="002D6A66">
      <w:pPr>
        <w:contextualSpacing/>
        <w:rPr>
          <w:lang w:val="en-US"/>
        </w:rPr>
      </w:pPr>
    </w:p>
    <w:p w14:paraId="04FEC858" w14:textId="46FC5A39" w:rsidR="00E83365" w:rsidRDefault="00E83365" w:rsidP="006726FA">
      <w:pPr>
        <w:pStyle w:val="SubBabIV"/>
        <w:ind w:left="709" w:hanging="709"/>
      </w:pPr>
      <w:r>
        <w:t xml:space="preserve">Pengujian </w:t>
      </w:r>
      <w:r w:rsidR="00282537">
        <w:t>Non-F</w:t>
      </w:r>
      <w:r>
        <w:t>ungsional</w:t>
      </w:r>
    </w:p>
    <w:p w14:paraId="4C111844" w14:textId="1E6D3383" w:rsidR="004544DB" w:rsidRDefault="00263B06" w:rsidP="00985D53">
      <w:pPr>
        <w:pStyle w:val="SubBabIVIV"/>
        <w:ind w:hanging="720"/>
      </w:pPr>
      <w:r>
        <w:t xml:space="preserve">Pengujian </w:t>
      </w:r>
      <w:r w:rsidR="00282537">
        <w:t>Waktu Respon A</w:t>
      </w:r>
      <w:r>
        <w:t>kses</w:t>
      </w:r>
    </w:p>
    <w:p w14:paraId="07A28EC1" w14:textId="5448AD65" w:rsidR="00263B06" w:rsidRDefault="00263B06" w:rsidP="00985D53">
      <w:pPr>
        <w:pStyle w:val="SubBabIVIV"/>
        <w:ind w:hanging="720"/>
      </w:pPr>
      <w:r>
        <w:t xml:space="preserve">Pengujian </w:t>
      </w:r>
      <w:r w:rsidR="00282537">
        <w:t>K</w:t>
      </w:r>
      <w:r>
        <w:t>eamanan HTTPS</w:t>
      </w:r>
    </w:p>
    <w:p w14:paraId="5DFA02BB" w14:textId="77777777" w:rsidR="00263B06" w:rsidRDefault="00263B06" w:rsidP="004544DB"/>
    <w:p w14:paraId="0A8F0666" w14:textId="77777777" w:rsidR="00C70485" w:rsidRDefault="00C70485" w:rsidP="002D6A66">
      <w:pPr>
        <w:contextualSpacing/>
        <w:rPr>
          <w:lang w:val="en-US"/>
        </w:rPr>
      </w:pPr>
    </w:p>
    <w:p w14:paraId="397D11B9" w14:textId="77777777" w:rsidR="00E83365" w:rsidRDefault="00E83365" w:rsidP="002D6A66">
      <w:pPr>
        <w:contextualSpacing/>
        <w:rPr>
          <w:lang w:val="en-US"/>
        </w:rPr>
      </w:pPr>
    </w:p>
    <w:p w14:paraId="065A3FD2" w14:textId="1E2151D3" w:rsidR="00021A68" w:rsidRDefault="00021A68" w:rsidP="002D6A66">
      <w:pPr>
        <w:contextualSpacing/>
        <w:rPr>
          <w:lang w:val="en-US"/>
        </w:rPr>
      </w:pPr>
    </w:p>
    <w:p w14:paraId="7F4CC5CB" w14:textId="01BC812A" w:rsidR="00021A68" w:rsidRDefault="00021A68" w:rsidP="002D6A66">
      <w:pPr>
        <w:contextualSpacing/>
        <w:rPr>
          <w:lang w:val="en-US"/>
        </w:rPr>
      </w:pPr>
    </w:p>
    <w:p w14:paraId="37B3E95F" w14:textId="3802E379" w:rsidR="00021A68" w:rsidRDefault="00021A68" w:rsidP="002D6A66">
      <w:pPr>
        <w:contextualSpacing/>
        <w:rPr>
          <w:lang w:val="en-US"/>
        </w:rPr>
      </w:pPr>
    </w:p>
    <w:p w14:paraId="61DD70C5" w14:textId="1647641D" w:rsidR="00021A68" w:rsidRDefault="00021A68" w:rsidP="002D6A66">
      <w:pPr>
        <w:contextualSpacing/>
        <w:rPr>
          <w:lang w:val="en-US"/>
        </w:rPr>
      </w:pPr>
    </w:p>
    <w:p w14:paraId="4BD86448" w14:textId="5EE04F37" w:rsidR="00021A68" w:rsidRDefault="00021A68" w:rsidP="002D6A66">
      <w:pPr>
        <w:contextualSpacing/>
        <w:rPr>
          <w:lang w:val="en-US"/>
        </w:rPr>
      </w:pPr>
    </w:p>
    <w:p w14:paraId="5E4BDA2E" w14:textId="0B4E7B46" w:rsidR="00021A68" w:rsidRDefault="00021A68" w:rsidP="002D6A66">
      <w:pPr>
        <w:contextualSpacing/>
        <w:rPr>
          <w:lang w:val="en-US"/>
        </w:rPr>
      </w:pPr>
    </w:p>
    <w:p w14:paraId="5CDBD8C9" w14:textId="204C1805" w:rsidR="00021A68" w:rsidRDefault="00021A68" w:rsidP="002D6A66">
      <w:pPr>
        <w:contextualSpacing/>
        <w:rPr>
          <w:lang w:val="en-US"/>
        </w:rPr>
      </w:pPr>
    </w:p>
    <w:p w14:paraId="224246CB" w14:textId="2082A67C" w:rsidR="00021A68" w:rsidRDefault="00021A68" w:rsidP="002D6A66">
      <w:pPr>
        <w:contextualSpacing/>
        <w:rPr>
          <w:lang w:val="en-US"/>
        </w:rPr>
      </w:pPr>
    </w:p>
    <w:p w14:paraId="4F39946D" w14:textId="5BFF169D" w:rsidR="00021A68" w:rsidRDefault="00021A68" w:rsidP="002D6A66">
      <w:pPr>
        <w:contextualSpacing/>
        <w:rPr>
          <w:lang w:val="en-US"/>
        </w:rPr>
      </w:pPr>
    </w:p>
    <w:p w14:paraId="64136DA2" w14:textId="2906CDEC" w:rsidR="00021A68" w:rsidRDefault="00021A68" w:rsidP="002D6A66">
      <w:pPr>
        <w:contextualSpacing/>
        <w:rPr>
          <w:lang w:val="en-US"/>
        </w:rPr>
      </w:pPr>
    </w:p>
    <w:p w14:paraId="05169F45" w14:textId="1CDE27A2" w:rsidR="00021A68" w:rsidRDefault="00021A68" w:rsidP="002D6A66">
      <w:pPr>
        <w:contextualSpacing/>
        <w:rPr>
          <w:lang w:val="en-US"/>
        </w:rPr>
      </w:pPr>
    </w:p>
    <w:p w14:paraId="11A3457A" w14:textId="5EA4FD3A" w:rsidR="00021A68" w:rsidRDefault="00021A68" w:rsidP="002D6A66">
      <w:pPr>
        <w:contextualSpacing/>
        <w:rPr>
          <w:lang w:val="en-US"/>
        </w:rPr>
      </w:pPr>
    </w:p>
    <w:p w14:paraId="7A937DA6" w14:textId="0F684184" w:rsidR="00021A68" w:rsidRDefault="00021A68" w:rsidP="002D6A66">
      <w:pPr>
        <w:contextualSpacing/>
        <w:rPr>
          <w:lang w:val="en-US"/>
        </w:rPr>
      </w:pPr>
    </w:p>
    <w:p w14:paraId="2DA60D0B" w14:textId="52DC06ED" w:rsidR="00021A68" w:rsidRDefault="00021A68" w:rsidP="002D6A66">
      <w:pPr>
        <w:contextualSpacing/>
        <w:rPr>
          <w:lang w:val="en-US"/>
        </w:rPr>
      </w:pPr>
    </w:p>
    <w:p w14:paraId="5E02A26A" w14:textId="022730C8" w:rsidR="00021A68" w:rsidRDefault="00021A68" w:rsidP="002D6A66">
      <w:pPr>
        <w:contextualSpacing/>
        <w:rPr>
          <w:lang w:val="en-US"/>
        </w:rPr>
      </w:pPr>
    </w:p>
    <w:p w14:paraId="34870FD8" w14:textId="3C77AB3C" w:rsidR="00021A68" w:rsidRDefault="00021A68" w:rsidP="002D6A66">
      <w:pPr>
        <w:contextualSpacing/>
        <w:rPr>
          <w:lang w:val="en-US"/>
        </w:rPr>
      </w:pPr>
    </w:p>
    <w:p w14:paraId="55F0FE81" w14:textId="66805411" w:rsidR="00021A68" w:rsidRDefault="00021A68" w:rsidP="002D6A66">
      <w:pPr>
        <w:contextualSpacing/>
        <w:rPr>
          <w:lang w:val="en-US"/>
        </w:rPr>
      </w:pPr>
    </w:p>
    <w:p w14:paraId="6425F7BA" w14:textId="77777777" w:rsidR="007B0619" w:rsidRDefault="007B0619" w:rsidP="002D6A66">
      <w:pPr>
        <w:contextualSpacing/>
        <w:rPr>
          <w:lang w:val="en-US"/>
        </w:rPr>
      </w:pPr>
    </w:p>
    <w:p w14:paraId="44AF66A2" w14:textId="77777777" w:rsidR="00AE0134" w:rsidRDefault="00AE0134" w:rsidP="002D6A66">
      <w:pPr>
        <w:contextualSpacing/>
        <w:rPr>
          <w:lang w:val="en-US"/>
        </w:rPr>
      </w:pPr>
    </w:p>
    <w:p w14:paraId="180123AE" w14:textId="77777777" w:rsidR="00AE0134" w:rsidRDefault="00AE0134" w:rsidP="002D6A66">
      <w:pPr>
        <w:contextualSpacing/>
        <w:rPr>
          <w:lang w:val="en-US"/>
        </w:rPr>
      </w:pPr>
    </w:p>
    <w:p w14:paraId="7EC297FC" w14:textId="77777777" w:rsidR="00AE0134" w:rsidRDefault="00AE0134" w:rsidP="002D6A66">
      <w:pPr>
        <w:contextualSpacing/>
        <w:rPr>
          <w:lang w:val="en-US"/>
        </w:rPr>
      </w:pPr>
    </w:p>
    <w:p w14:paraId="0A4D8D38" w14:textId="77777777" w:rsidR="00AE0134" w:rsidRDefault="00AE0134" w:rsidP="002D6A66">
      <w:pPr>
        <w:contextualSpacing/>
        <w:rPr>
          <w:lang w:val="en-US"/>
        </w:rPr>
      </w:pPr>
    </w:p>
    <w:p w14:paraId="5C2F5BC2" w14:textId="77777777" w:rsidR="00AE0134" w:rsidRDefault="00AE0134" w:rsidP="002D6A66">
      <w:pPr>
        <w:contextualSpacing/>
        <w:rPr>
          <w:lang w:val="en-US"/>
        </w:rPr>
      </w:pPr>
    </w:p>
    <w:p w14:paraId="1FE00715" w14:textId="77777777" w:rsidR="00AE0134" w:rsidRDefault="00AE0134" w:rsidP="002D6A66">
      <w:pPr>
        <w:contextualSpacing/>
        <w:rPr>
          <w:lang w:val="en-US"/>
        </w:rPr>
      </w:pPr>
    </w:p>
    <w:p w14:paraId="4D606824" w14:textId="77777777" w:rsidR="00021A68" w:rsidRPr="00021A68" w:rsidRDefault="00021A68" w:rsidP="00AE0134">
      <w:pPr>
        <w:pStyle w:val="HeadingI"/>
      </w:pPr>
      <w:bookmarkStart w:id="66" w:name="_Toc106612758"/>
      <w:r w:rsidRPr="00021A68">
        <w:t>BAB V</w:t>
      </w:r>
      <w:bookmarkEnd w:id="66"/>
      <w:r w:rsidRPr="00021A68">
        <w:t xml:space="preserve"> </w:t>
      </w:r>
    </w:p>
    <w:p w14:paraId="068801C0" w14:textId="77777777" w:rsidR="00021A68" w:rsidRP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2AB7DFF8" w14:textId="12FD74A7" w:rsidR="00021A68" w:rsidRPr="003C177E" w:rsidRDefault="00021A68" w:rsidP="003C177E">
      <w:pPr>
        <w:pStyle w:val="SubBabV"/>
        <w:ind w:left="709" w:hanging="709"/>
      </w:pPr>
      <w:bookmarkStart w:id="67" w:name="_Toc103266959"/>
      <w:bookmarkStart w:id="68" w:name="_Toc103480616"/>
      <w:bookmarkStart w:id="69" w:name="_Toc106612759"/>
      <w:r w:rsidRPr="003C177E">
        <w:t>Kesimpulan</w:t>
      </w:r>
      <w:bookmarkEnd w:id="67"/>
      <w:bookmarkEnd w:id="68"/>
      <w:bookmarkEnd w:id="69"/>
    </w:p>
    <w:p w14:paraId="1DDCCD86" w14:textId="6F5F59B6" w:rsidR="003C177E" w:rsidRDefault="003C177E" w:rsidP="003C177E">
      <w:pPr>
        <w:ind w:firstLine="709"/>
      </w:pPr>
      <w:r w:rsidRPr="00021A68">
        <w:t>Berdasarkan hasil pengerjaan dan analisis yang telah dilakukan, dapat disimpulkan beberapa hal sebagai berikut</w:t>
      </w:r>
      <w:r w:rsidR="004616A2">
        <w:t xml:space="preserve"> </w:t>
      </w:r>
      <w:r w:rsidRPr="00021A68">
        <w:t>:</w:t>
      </w:r>
    </w:p>
    <w:p w14:paraId="7C09C523" w14:textId="77777777" w:rsidR="003C177E" w:rsidRPr="003C177E" w:rsidRDefault="003C177E" w:rsidP="004616A2"/>
    <w:p w14:paraId="35194417" w14:textId="2555EA64" w:rsidR="003C177E" w:rsidRPr="00021A68" w:rsidRDefault="003C177E" w:rsidP="003C177E">
      <w:pPr>
        <w:pStyle w:val="SubBabV"/>
        <w:ind w:left="709" w:hanging="709"/>
      </w:pPr>
      <w:r>
        <w:rPr>
          <w:lang w:val="en-US"/>
        </w:rPr>
        <w:t xml:space="preserve">Saran </w:t>
      </w:r>
    </w:p>
    <w:p w14:paraId="21328056" w14:textId="3801910E" w:rsidR="00021A68" w:rsidRPr="003C177E" w:rsidRDefault="003C177E" w:rsidP="004616A2">
      <w:pPr>
        <w:ind w:firstLine="709"/>
        <w:rPr>
          <w:rFonts w:eastAsia="Calibri"/>
          <w:lang w:val="id-ID"/>
        </w:rPr>
      </w:pPr>
      <w:r w:rsidRPr="00021A68">
        <w:t xml:space="preserve">Setelah dilakukan </w:t>
      </w:r>
      <w:r>
        <w:t>analisan, perancangan dan pengujian</w:t>
      </w:r>
      <w:r w:rsidRPr="00021A68">
        <w:t xml:space="preserve"> didapatkan beberapa saran antara lain</w:t>
      </w:r>
      <w:r w:rsidR="004616A2">
        <w:t xml:space="preserve"> </w:t>
      </w:r>
      <w:r w:rsidRPr="00021A68">
        <w:t>:</w:t>
      </w:r>
    </w:p>
    <w:p w14:paraId="16B79984" w14:textId="559C05D7" w:rsidR="00021A68" w:rsidRDefault="00021A68" w:rsidP="002D6A66">
      <w:pPr>
        <w:contextualSpacing/>
        <w:rPr>
          <w:lang w:val="en-US"/>
        </w:rPr>
      </w:pPr>
    </w:p>
    <w:p w14:paraId="5D98DC93" w14:textId="68961917" w:rsidR="00021A68" w:rsidRDefault="00021A68" w:rsidP="002D6A66">
      <w:pPr>
        <w:contextualSpacing/>
        <w:rPr>
          <w:lang w:val="en-US"/>
        </w:rPr>
      </w:pPr>
    </w:p>
    <w:p w14:paraId="614D71E7" w14:textId="044F0ECC" w:rsidR="00021A68" w:rsidRDefault="00021A68" w:rsidP="002D6A66">
      <w:pPr>
        <w:contextualSpacing/>
        <w:rPr>
          <w:lang w:val="en-US"/>
        </w:rPr>
      </w:pPr>
    </w:p>
    <w:p w14:paraId="67F761CD" w14:textId="33EF365C" w:rsidR="00021A68" w:rsidRDefault="00021A68" w:rsidP="002D6A66">
      <w:pPr>
        <w:contextualSpacing/>
        <w:rPr>
          <w:lang w:val="en-US"/>
        </w:rPr>
      </w:pPr>
    </w:p>
    <w:p w14:paraId="7B0541C8" w14:textId="5D95EB33" w:rsidR="00021A68" w:rsidRDefault="00021A68" w:rsidP="002D6A66">
      <w:pPr>
        <w:contextualSpacing/>
        <w:rPr>
          <w:lang w:val="en-US"/>
        </w:rPr>
      </w:pPr>
    </w:p>
    <w:p w14:paraId="5B6CD8DF" w14:textId="42D63258" w:rsidR="00021A68" w:rsidRDefault="00021A68" w:rsidP="002D6A66">
      <w:pPr>
        <w:contextualSpacing/>
        <w:rPr>
          <w:lang w:val="en-US"/>
        </w:rPr>
      </w:pPr>
    </w:p>
    <w:p w14:paraId="2E56402C" w14:textId="1E22A81A" w:rsidR="00021A68" w:rsidRDefault="00021A68" w:rsidP="002D6A66">
      <w:pPr>
        <w:contextualSpacing/>
        <w:rPr>
          <w:lang w:val="en-US"/>
        </w:rPr>
      </w:pPr>
    </w:p>
    <w:p w14:paraId="3297B394" w14:textId="3099C2B3" w:rsidR="00021A68" w:rsidRDefault="00021A68" w:rsidP="002D6A66">
      <w:pPr>
        <w:contextualSpacing/>
        <w:rPr>
          <w:lang w:val="en-US"/>
        </w:rPr>
      </w:pPr>
    </w:p>
    <w:p w14:paraId="15CF29DE" w14:textId="0E7CF60D" w:rsidR="00021A68" w:rsidRDefault="00021A68" w:rsidP="002D6A66">
      <w:pPr>
        <w:contextualSpacing/>
        <w:rPr>
          <w:lang w:val="en-US"/>
        </w:rPr>
      </w:pPr>
    </w:p>
    <w:p w14:paraId="6AF802B3" w14:textId="4865A448" w:rsidR="00021A68" w:rsidRDefault="00021A68" w:rsidP="002D6A66">
      <w:pPr>
        <w:contextualSpacing/>
        <w:rPr>
          <w:lang w:val="en-US"/>
        </w:rPr>
      </w:pPr>
    </w:p>
    <w:p w14:paraId="7E5C41E2" w14:textId="2845A617" w:rsidR="00021A68" w:rsidRDefault="00021A68" w:rsidP="002D6A66">
      <w:pPr>
        <w:contextualSpacing/>
        <w:rPr>
          <w:lang w:val="en-US"/>
        </w:rPr>
      </w:pPr>
    </w:p>
    <w:p w14:paraId="13017F60" w14:textId="482A25FC" w:rsidR="00021A68" w:rsidRDefault="00021A68" w:rsidP="002D6A66">
      <w:pPr>
        <w:contextualSpacing/>
        <w:rPr>
          <w:lang w:val="en-US"/>
        </w:rPr>
      </w:pPr>
    </w:p>
    <w:p w14:paraId="1400216C" w14:textId="0ABB6F0A" w:rsidR="00021A68" w:rsidRDefault="00021A68" w:rsidP="002D6A66">
      <w:pPr>
        <w:contextualSpacing/>
        <w:rPr>
          <w:lang w:val="en-US"/>
        </w:rPr>
      </w:pPr>
    </w:p>
    <w:p w14:paraId="539F923F" w14:textId="086F7B00" w:rsidR="00021A68" w:rsidRDefault="00021A68" w:rsidP="002D6A66">
      <w:pPr>
        <w:contextualSpacing/>
        <w:rPr>
          <w:lang w:val="en-US"/>
        </w:rPr>
      </w:pPr>
    </w:p>
    <w:p w14:paraId="37CE5956" w14:textId="7A543F3F" w:rsidR="00021A68" w:rsidRDefault="00021A68" w:rsidP="002D6A66">
      <w:pPr>
        <w:contextualSpacing/>
        <w:rPr>
          <w:lang w:val="en-US"/>
        </w:rPr>
      </w:pPr>
    </w:p>
    <w:p w14:paraId="0D0B3E4A" w14:textId="144DAD0C" w:rsidR="00021A68" w:rsidRDefault="00021A68" w:rsidP="002D6A66">
      <w:pPr>
        <w:contextualSpacing/>
        <w:rPr>
          <w:lang w:val="en-US"/>
        </w:rPr>
      </w:pPr>
    </w:p>
    <w:p w14:paraId="02F4661A" w14:textId="527FB2BF" w:rsidR="00021A68" w:rsidRDefault="00021A68" w:rsidP="002D6A66">
      <w:pPr>
        <w:contextualSpacing/>
        <w:rPr>
          <w:lang w:val="en-US"/>
        </w:rPr>
      </w:pPr>
    </w:p>
    <w:p w14:paraId="07F92FE4" w14:textId="0FBF2E27" w:rsidR="00021A68" w:rsidRDefault="00021A68" w:rsidP="002D6A66">
      <w:pPr>
        <w:contextualSpacing/>
        <w:rPr>
          <w:lang w:val="en-US"/>
        </w:rPr>
      </w:pPr>
    </w:p>
    <w:p w14:paraId="12BD158D" w14:textId="77777777" w:rsidR="00021A68" w:rsidRDefault="00021A68" w:rsidP="002D6A66">
      <w:pPr>
        <w:contextualSpacing/>
        <w:rPr>
          <w:lang w:val="en-US"/>
        </w:rPr>
      </w:pPr>
    </w:p>
    <w:p w14:paraId="74DFAF1A" w14:textId="77777777" w:rsidR="00330560" w:rsidRDefault="00330560" w:rsidP="002D6A66">
      <w:pPr>
        <w:contextualSpacing/>
        <w:rPr>
          <w:lang w:val="en-US"/>
        </w:rPr>
      </w:pPr>
    </w:p>
    <w:p w14:paraId="444D5D26" w14:textId="77777777" w:rsidR="00330560" w:rsidRDefault="00330560" w:rsidP="002D6A66">
      <w:pPr>
        <w:contextualSpacing/>
        <w:rPr>
          <w:lang w:val="en-US"/>
        </w:rPr>
      </w:pPr>
    </w:p>
    <w:p w14:paraId="061F370F" w14:textId="0276F5BC" w:rsidR="00316107" w:rsidRDefault="003C1C2E" w:rsidP="002D6A66">
      <w:pPr>
        <w:keepNext/>
        <w:keepLines/>
        <w:spacing w:before="240"/>
        <w:contextualSpacing/>
        <w:jc w:val="center"/>
        <w:outlineLvl w:val="0"/>
        <w:rPr>
          <w:rFonts w:eastAsia="Times New Roman" w:cs="Times New Roman"/>
          <w:b/>
          <w:sz w:val="28"/>
          <w:szCs w:val="32"/>
          <w:lang w:val="en-US"/>
        </w:rPr>
      </w:pPr>
      <w:bookmarkStart w:id="70" w:name="_Toc106612761"/>
      <w:bookmarkStart w:id="71" w:name="_Toc133353440"/>
      <w:bookmarkStart w:id="72" w:name="_Toc133873645"/>
      <w:r>
        <w:rPr>
          <w:rFonts w:eastAsia="Times New Roman" w:cs="Times New Roman"/>
          <w:b/>
          <w:sz w:val="28"/>
          <w:szCs w:val="32"/>
          <w:lang w:val="en-US"/>
        </w:rPr>
        <w:t>D</w:t>
      </w:r>
      <w:r w:rsidR="00213A5F" w:rsidRPr="00213A5F">
        <w:rPr>
          <w:rFonts w:eastAsia="Times New Roman" w:cs="Times New Roman"/>
          <w:b/>
          <w:sz w:val="28"/>
          <w:szCs w:val="32"/>
          <w:lang w:val="en-US"/>
        </w:rPr>
        <w:t>AFTAR PUSTAK</w:t>
      </w:r>
      <w:bookmarkEnd w:id="70"/>
      <w:r w:rsidR="00213A5F">
        <w:rPr>
          <w:rFonts w:eastAsia="Times New Roman" w:cs="Times New Roman"/>
          <w:b/>
          <w:sz w:val="28"/>
          <w:szCs w:val="32"/>
          <w:lang w:val="en-US"/>
        </w:rPr>
        <w:t>A</w:t>
      </w:r>
      <w:bookmarkEnd w:id="71"/>
      <w:bookmarkEnd w:id="72"/>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6DB32666" w14:textId="0CD519F5" w:rsidR="001452C6" w:rsidRDefault="001452C6" w:rsidP="002D6A66">
      <w:pPr>
        <w:ind w:firstLine="709"/>
        <w:contextualSpacing/>
        <w:jc w:val="right"/>
        <w:rPr>
          <w:rFonts w:cs="Times New Roman"/>
          <w:szCs w:val="24"/>
        </w:rPr>
      </w:pPr>
    </w:p>
    <w:p w14:paraId="66518C11" w14:textId="61774DA1" w:rsidR="001452C6" w:rsidRDefault="001452C6" w:rsidP="002D6A66">
      <w:pPr>
        <w:ind w:firstLine="709"/>
        <w:contextualSpacing/>
        <w:jc w:val="right"/>
        <w:rPr>
          <w:rFonts w:cs="Times New Roman"/>
          <w:szCs w:val="24"/>
        </w:rPr>
      </w:pPr>
    </w:p>
    <w:p w14:paraId="38E9F115" w14:textId="01D27312" w:rsidR="001452C6" w:rsidRDefault="001452C6" w:rsidP="002D6A66">
      <w:pPr>
        <w:ind w:firstLine="709"/>
        <w:contextualSpacing/>
        <w:jc w:val="right"/>
        <w:rPr>
          <w:rFonts w:cs="Times New Roman"/>
          <w:szCs w:val="24"/>
        </w:rPr>
      </w:pPr>
    </w:p>
    <w:p w14:paraId="0195351C" w14:textId="54233629" w:rsidR="001452C6" w:rsidRDefault="001452C6" w:rsidP="002D6A66">
      <w:pPr>
        <w:ind w:firstLine="709"/>
        <w:contextualSpacing/>
        <w:jc w:val="right"/>
        <w:rPr>
          <w:rFonts w:cs="Times New Roman"/>
          <w:szCs w:val="24"/>
        </w:rPr>
      </w:pPr>
    </w:p>
    <w:p w14:paraId="65E19C34" w14:textId="1B325168" w:rsidR="001452C6" w:rsidRDefault="001452C6" w:rsidP="002D6A66">
      <w:pPr>
        <w:ind w:firstLine="709"/>
        <w:contextualSpacing/>
        <w:jc w:val="right"/>
        <w:rPr>
          <w:rFonts w:cs="Times New Roman"/>
          <w:szCs w:val="24"/>
        </w:rPr>
      </w:pPr>
    </w:p>
    <w:p w14:paraId="7469C670" w14:textId="18EEB7B7" w:rsidR="001452C6" w:rsidRDefault="001452C6" w:rsidP="002D6A66">
      <w:pPr>
        <w:ind w:firstLine="709"/>
        <w:contextualSpacing/>
        <w:jc w:val="right"/>
        <w:rPr>
          <w:rFonts w:cs="Times New Roman"/>
          <w:szCs w:val="24"/>
        </w:rPr>
      </w:pPr>
    </w:p>
    <w:p w14:paraId="190AB93B" w14:textId="4B70C66D" w:rsidR="001452C6" w:rsidRDefault="001452C6" w:rsidP="002D6A66">
      <w:pPr>
        <w:ind w:firstLine="709"/>
        <w:contextualSpacing/>
        <w:jc w:val="right"/>
        <w:rPr>
          <w:rFonts w:cs="Times New Roman"/>
          <w:szCs w:val="24"/>
        </w:rPr>
      </w:pPr>
    </w:p>
    <w:p w14:paraId="6D8EAE2F" w14:textId="77777777" w:rsidR="001853B3" w:rsidRDefault="001853B3" w:rsidP="002D6A66">
      <w:pPr>
        <w:ind w:firstLine="709"/>
        <w:contextualSpacing/>
        <w:jc w:val="right"/>
        <w:rPr>
          <w:rFonts w:cs="Times New Roman"/>
          <w:szCs w:val="24"/>
        </w:rPr>
      </w:pPr>
    </w:p>
    <w:p w14:paraId="15BD2123" w14:textId="77777777" w:rsidR="001853B3" w:rsidRDefault="001853B3" w:rsidP="002D6A66">
      <w:pPr>
        <w:ind w:firstLine="709"/>
        <w:contextualSpacing/>
        <w:jc w:val="right"/>
        <w:rPr>
          <w:rFonts w:cs="Times New Roman"/>
          <w:szCs w:val="24"/>
        </w:rPr>
      </w:pPr>
    </w:p>
    <w:p w14:paraId="13ACE9F3" w14:textId="77777777" w:rsidR="001853B3" w:rsidRDefault="001853B3" w:rsidP="002D6A66">
      <w:pPr>
        <w:ind w:firstLine="709"/>
        <w:contextualSpacing/>
        <w:jc w:val="right"/>
        <w:rPr>
          <w:rFonts w:cs="Times New Roman"/>
          <w:szCs w:val="24"/>
        </w:rPr>
      </w:pPr>
    </w:p>
    <w:p w14:paraId="6B97C586" w14:textId="77777777" w:rsidR="001853B3" w:rsidRDefault="001853B3" w:rsidP="002D6A66">
      <w:pPr>
        <w:ind w:firstLine="709"/>
        <w:contextualSpacing/>
        <w:jc w:val="right"/>
        <w:rPr>
          <w:rFonts w:cs="Times New Roman"/>
          <w:szCs w:val="24"/>
        </w:rPr>
      </w:pPr>
    </w:p>
    <w:p w14:paraId="38819300" w14:textId="77777777" w:rsidR="001853B3" w:rsidRDefault="001853B3" w:rsidP="002D6A66">
      <w:pPr>
        <w:ind w:firstLine="709"/>
        <w:contextualSpacing/>
        <w:jc w:val="right"/>
        <w:rPr>
          <w:rFonts w:cs="Times New Roman"/>
          <w:szCs w:val="24"/>
        </w:rPr>
      </w:pPr>
    </w:p>
    <w:p w14:paraId="5DF14170" w14:textId="77777777" w:rsidR="001853B3" w:rsidRDefault="001853B3" w:rsidP="002D6A66">
      <w:pPr>
        <w:ind w:firstLine="709"/>
        <w:contextualSpacing/>
        <w:jc w:val="right"/>
        <w:rPr>
          <w:rFonts w:cs="Times New Roman"/>
          <w:szCs w:val="24"/>
        </w:rPr>
      </w:pPr>
    </w:p>
    <w:p w14:paraId="0B6848BF" w14:textId="77777777" w:rsidR="001853B3" w:rsidRDefault="001853B3" w:rsidP="002D6A66">
      <w:pPr>
        <w:ind w:firstLine="709"/>
        <w:contextualSpacing/>
        <w:jc w:val="right"/>
        <w:rPr>
          <w:rFonts w:cs="Times New Roman"/>
          <w:szCs w:val="24"/>
        </w:rPr>
      </w:pPr>
    </w:p>
    <w:p w14:paraId="2DA417E7" w14:textId="77777777" w:rsidR="001452C6" w:rsidRDefault="001452C6" w:rsidP="002D6A66">
      <w:pPr>
        <w:keepNext/>
        <w:keepLines/>
        <w:spacing w:before="240"/>
        <w:contextualSpacing/>
        <w:jc w:val="center"/>
        <w:outlineLvl w:val="0"/>
        <w:rPr>
          <w:rFonts w:eastAsiaTheme="majorEastAsia" w:cs="Times New Roman"/>
          <w:b/>
          <w:bCs/>
          <w:sz w:val="28"/>
          <w:szCs w:val="28"/>
        </w:rPr>
      </w:pPr>
      <w:bookmarkStart w:id="73" w:name="_Toc103266962"/>
      <w:bookmarkStart w:id="74" w:name="_Toc103480619"/>
      <w:bookmarkStart w:id="75" w:name="_Toc106612762"/>
      <w:r w:rsidRPr="001452C6">
        <w:rPr>
          <w:rFonts w:eastAsiaTheme="majorEastAsia" w:cs="Times New Roman"/>
          <w:b/>
          <w:bCs/>
          <w:sz w:val="28"/>
          <w:szCs w:val="28"/>
        </w:rPr>
        <w:t>BIODATA MAHASISWA</w:t>
      </w:r>
      <w:bookmarkEnd w:id="73"/>
      <w:bookmarkEnd w:id="74"/>
      <w:bookmarkEnd w:id="75"/>
    </w:p>
    <w:p w14:paraId="3ABB7FCF" w14:textId="77777777" w:rsidR="001853B3" w:rsidRPr="001452C6" w:rsidRDefault="001853B3" w:rsidP="002D6A66">
      <w:pPr>
        <w:keepNext/>
        <w:keepLines/>
        <w:spacing w:before="240"/>
        <w:contextualSpacing/>
        <w:jc w:val="center"/>
        <w:outlineLvl w:val="0"/>
        <w:rPr>
          <w:rFonts w:eastAsiaTheme="majorEastAsia" w:cs="Times New Roman"/>
          <w:b/>
          <w:bCs/>
          <w:sz w:val="28"/>
          <w:szCs w:val="28"/>
        </w:rPr>
      </w:pPr>
    </w:p>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76" w:name="_Hlk135386089"/>
            <w:r w:rsidRPr="001452C6">
              <w:rPr>
                <w:rFonts w:cs="Times New Roman"/>
                <w:szCs w:val="24"/>
                <w:lang w:val="en-US"/>
              </w:rPr>
              <w:t>Muhammad Khoiril Wafi</w:t>
            </w:r>
            <w:bookmarkEnd w:id="76"/>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3055F1D0" w:rsidR="00FA0B4A" w:rsidRPr="001452C6" w:rsidRDefault="00FA0B4A" w:rsidP="002D6A66">
            <w:pPr>
              <w:contextualSpacing/>
              <w:rPr>
                <w:rFonts w:cs="Times New Roman"/>
                <w:szCs w:val="24"/>
              </w:rPr>
            </w:pPr>
            <w:r>
              <w:rPr>
                <w:rFonts w:cs="Times New Roman"/>
                <w:szCs w:val="24"/>
              </w:rPr>
              <w:t>Alamat 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A00564" w:rsidP="002D6A66">
            <w:pPr>
              <w:contextualSpacing/>
              <w:rPr>
                <w:rFonts w:eastAsia="Times New Roman" w:cs="Times New Roman"/>
                <w:szCs w:val="24"/>
                <w:lang w:val="en-US" w:eastAsia="id-ID"/>
              </w:rPr>
            </w:pPr>
            <w:hyperlink r:id="rId84"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0D03C120" w:rsidR="00FA0B4A" w:rsidRDefault="00FA0B4A" w:rsidP="002D6A66">
            <w:pPr>
              <w:contextualSpacing/>
              <w:rPr>
                <w:rFonts w:cs="Times New Roman"/>
                <w:szCs w:val="24"/>
              </w:rPr>
            </w:pPr>
            <w:r>
              <w:rPr>
                <w:rFonts w:cs="Times New Roman"/>
                <w:szCs w:val="24"/>
              </w:rPr>
              <w:t>-</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Look w:val="04A0" w:firstRow="1" w:lastRow="0" w:firstColumn="1" w:lastColumn="0" w:noHBand="0" w:noVBand="1"/>
      </w:tblPr>
      <w:tblGrid>
        <w:gridCol w:w="3963"/>
        <w:gridCol w:w="3964"/>
      </w:tblGrid>
      <w:tr w:rsidR="001452C6" w:rsidRPr="001452C6" w14:paraId="59952464" w14:textId="77777777" w:rsidTr="006E1D19">
        <w:tc>
          <w:tcPr>
            <w:tcW w:w="3963" w:type="dxa"/>
          </w:tcPr>
          <w:p w14:paraId="610DACD9" w14:textId="77777777" w:rsidR="001452C6" w:rsidRPr="001452C6" w:rsidRDefault="001452C6" w:rsidP="002D6A66">
            <w:pPr>
              <w:contextualSpacing/>
              <w:jc w:val="center"/>
              <w:rPr>
                <w:rFonts w:cs="Times New Roman"/>
                <w:b/>
                <w:bCs/>
                <w:szCs w:val="24"/>
              </w:rPr>
            </w:pPr>
            <w:r w:rsidRPr="001452C6">
              <w:rPr>
                <w:rFonts w:cs="Times New Roman"/>
                <w:b/>
                <w:bCs/>
                <w:szCs w:val="24"/>
              </w:rPr>
              <w:t>Nama pengalaman / prestasi</w:t>
            </w:r>
          </w:p>
        </w:tc>
        <w:tc>
          <w:tcPr>
            <w:tcW w:w="3964" w:type="dxa"/>
          </w:tcPr>
          <w:p w14:paraId="64ACF08C" w14:textId="77777777" w:rsidR="001452C6" w:rsidRPr="001452C6" w:rsidRDefault="001452C6" w:rsidP="002D6A66">
            <w:pPr>
              <w:contextualSpacing/>
              <w:jc w:val="center"/>
              <w:rPr>
                <w:rFonts w:cs="Times New Roman"/>
                <w:b/>
                <w:bCs/>
                <w:szCs w:val="24"/>
              </w:rPr>
            </w:pPr>
            <w:r w:rsidRPr="001452C6">
              <w:rPr>
                <w:rFonts w:cs="Times New Roman"/>
                <w:b/>
                <w:bCs/>
                <w:szCs w:val="24"/>
              </w:rPr>
              <w:t>Tahun</w:t>
            </w:r>
          </w:p>
        </w:tc>
      </w:tr>
      <w:tr w:rsidR="001452C6" w:rsidRPr="001452C6" w14:paraId="3863B0DE" w14:textId="77777777" w:rsidTr="006E1D19">
        <w:tc>
          <w:tcPr>
            <w:tcW w:w="3963" w:type="dxa"/>
          </w:tcPr>
          <w:p w14:paraId="49A201FE" w14:textId="77777777" w:rsidR="001452C6" w:rsidRPr="001452C6" w:rsidRDefault="001452C6" w:rsidP="002D6A66">
            <w:pPr>
              <w:contextualSpacing/>
              <w:rPr>
                <w:rFonts w:cs="Times New Roman"/>
                <w:szCs w:val="24"/>
              </w:rPr>
            </w:pPr>
          </w:p>
        </w:tc>
        <w:tc>
          <w:tcPr>
            <w:tcW w:w="3964" w:type="dxa"/>
          </w:tcPr>
          <w:p w14:paraId="67335C2A" w14:textId="77777777" w:rsidR="001452C6" w:rsidRPr="001452C6" w:rsidRDefault="001452C6" w:rsidP="002D6A66">
            <w:pPr>
              <w:contextualSpacing/>
              <w:jc w:val="center"/>
              <w:rPr>
                <w:rFonts w:cs="Times New Roman"/>
                <w:szCs w:val="24"/>
              </w:rPr>
            </w:pPr>
          </w:p>
        </w:tc>
      </w:tr>
      <w:tr w:rsidR="001452C6" w:rsidRPr="001452C6" w14:paraId="737A6F0F" w14:textId="77777777" w:rsidTr="006E1D19">
        <w:tc>
          <w:tcPr>
            <w:tcW w:w="3963" w:type="dxa"/>
          </w:tcPr>
          <w:p w14:paraId="638506EB" w14:textId="77777777" w:rsidR="001452C6" w:rsidRPr="001452C6" w:rsidRDefault="001452C6" w:rsidP="002D6A66">
            <w:pPr>
              <w:contextualSpacing/>
              <w:rPr>
                <w:rFonts w:cs="Times New Roman"/>
                <w:szCs w:val="24"/>
              </w:rPr>
            </w:pPr>
          </w:p>
        </w:tc>
        <w:tc>
          <w:tcPr>
            <w:tcW w:w="3964" w:type="dxa"/>
          </w:tcPr>
          <w:p w14:paraId="01675026" w14:textId="77777777" w:rsidR="001452C6" w:rsidRPr="001452C6" w:rsidRDefault="001452C6" w:rsidP="002D6A66">
            <w:pPr>
              <w:contextualSpacing/>
              <w:jc w:val="center"/>
              <w:rPr>
                <w:rFonts w:cs="Times New Roman"/>
                <w:szCs w:val="24"/>
              </w:rPr>
            </w:pPr>
          </w:p>
        </w:tc>
      </w:tr>
      <w:tr w:rsidR="001452C6" w:rsidRPr="001452C6" w14:paraId="3D895122" w14:textId="77777777" w:rsidTr="006E1D19">
        <w:tc>
          <w:tcPr>
            <w:tcW w:w="3963" w:type="dxa"/>
          </w:tcPr>
          <w:p w14:paraId="3B038790" w14:textId="77777777" w:rsidR="001452C6" w:rsidRPr="001452C6" w:rsidRDefault="001452C6" w:rsidP="002D6A66">
            <w:pPr>
              <w:contextualSpacing/>
              <w:rPr>
                <w:rFonts w:cs="Times New Roman"/>
                <w:i/>
                <w:iCs/>
                <w:szCs w:val="24"/>
              </w:rPr>
            </w:pPr>
          </w:p>
        </w:tc>
        <w:tc>
          <w:tcPr>
            <w:tcW w:w="3964" w:type="dxa"/>
          </w:tcPr>
          <w:p w14:paraId="11748119" w14:textId="77777777" w:rsidR="001452C6" w:rsidRPr="001452C6" w:rsidRDefault="001452C6" w:rsidP="002D6A66">
            <w:pPr>
              <w:contextualSpacing/>
              <w:jc w:val="center"/>
              <w:rPr>
                <w:rFonts w:cs="Times New Roman"/>
                <w:szCs w:val="24"/>
              </w:rPr>
            </w:pPr>
          </w:p>
        </w:tc>
      </w:tr>
    </w:tbl>
    <w:p w14:paraId="712641AF" w14:textId="77777777"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57FA4FE7" w14:textId="63B2D803" w:rsidR="001452C6" w:rsidRDefault="001452C6" w:rsidP="006E1D19">
      <w:pPr>
        <w:tabs>
          <w:tab w:val="left" w:pos="5529"/>
        </w:tabs>
        <w:spacing w:before="600"/>
        <w:ind w:left="5040"/>
        <w:contextualSpacing/>
        <w:rPr>
          <w:rFonts w:cs="Times New Roman"/>
          <w:szCs w:val="24"/>
        </w:rPr>
      </w:pPr>
      <w:r w:rsidRPr="001452C6">
        <w:rPr>
          <w:rFonts w:cs="Times New Roman"/>
          <w:szCs w:val="24"/>
        </w:rPr>
        <w:t>Semarang, 23 Juni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6138621B" w:rsidR="006E1D19" w:rsidRDefault="006E1D19" w:rsidP="006E1D19">
      <w:pPr>
        <w:tabs>
          <w:tab w:val="left" w:pos="5529"/>
        </w:tabs>
        <w:spacing w:before="600"/>
        <w:ind w:left="5040"/>
        <w:contextualSpacing/>
        <w:rPr>
          <w:rFonts w:cs="Times New Roman"/>
          <w:szCs w:val="24"/>
        </w:rPr>
      </w:pPr>
      <w:r>
        <w:rPr>
          <w:rFonts w:cs="Times New Roman"/>
          <w:szCs w:val="24"/>
        </w:rPr>
        <w:t>(Muhammad Khoiril Wafi)</w:t>
      </w:r>
    </w:p>
    <w:p w14:paraId="4B188B7C" w14:textId="5F76FC6D" w:rsidR="006E1D19" w:rsidRPr="001452C6" w:rsidRDefault="006E1D19" w:rsidP="006E1D19">
      <w:pPr>
        <w:tabs>
          <w:tab w:val="left" w:pos="5529"/>
        </w:tabs>
        <w:spacing w:before="600"/>
        <w:ind w:left="5040"/>
        <w:contextualSpacing/>
        <w:rPr>
          <w:rFonts w:cs="Times New Roman"/>
          <w:szCs w:val="24"/>
        </w:rPr>
      </w:pPr>
      <w:r>
        <w:rPr>
          <w:rFonts w:cs="Times New Roman"/>
          <w:szCs w:val="24"/>
        </w:rPr>
        <w:t>NIM. 21060119140133</w:t>
      </w:r>
    </w:p>
    <w:p w14:paraId="5C2315A6" w14:textId="1F09113C" w:rsidR="001452C6" w:rsidRPr="001452C6" w:rsidRDefault="001452C6" w:rsidP="006E1D19">
      <w:pPr>
        <w:tabs>
          <w:tab w:val="left" w:pos="5103"/>
        </w:tabs>
        <w:contextualSpacing/>
        <w:jc w:val="center"/>
        <w:rPr>
          <w:rFonts w:cs="Times New Roman"/>
          <w:szCs w:val="24"/>
        </w:rPr>
      </w:pPr>
      <w:r w:rsidRPr="001452C6">
        <w:rPr>
          <w:rFonts w:cs="Times New Roman"/>
          <w:szCs w:val="24"/>
        </w:rPr>
        <w:tab/>
      </w:r>
    </w:p>
    <w:p w14:paraId="40793411" w14:textId="7E302DA0" w:rsidR="001452C6" w:rsidRDefault="001452C6" w:rsidP="002D6A66">
      <w:pPr>
        <w:contextualSpacing/>
        <w:rPr>
          <w:rFonts w:cs="Times New Roman"/>
          <w:szCs w:val="24"/>
        </w:rPr>
      </w:pPr>
    </w:p>
    <w:p w14:paraId="19533ECD" w14:textId="299CF2B3" w:rsidR="00A60F84" w:rsidRDefault="00A60F84" w:rsidP="002D6A66">
      <w:pPr>
        <w:contextualSpacing/>
        <w:rPr>
          <w:rFonts w:cs="Times New Roman"/>
          <w:szCs w:val="24"/>
        </w:rPr>
      </w:pPr>
    </w:p>
    <w:p w14:paraId="051787A9" w14:textId="72BC0E92" w:rsidR="00A60F84" w:rsidRDefault="00A60F84" w:rsidP="002D6A66">
      <w:pPr>
        <w:contextualSpacing/>
        <w:rPr>
          <w:rFonts w:cs="Times New Roman"/>
          <w:szCs w:val="24"/>
        </w:rPr>
      </w:pPr>
    </w:p>
    <w:p w14:paraId="3387EF60" w14:textId="00F704EE" w:rsidR="00A60F84" w:rsidRDefault="00A60F84" w:rsidP="002D6A66">
      <w:pPr>
        <w:contextualSpacing/>
        <w:rPr>
          <w:rFonts w:cs="Times New Roman"/>
          <w:szCs w:val="24"/>
        </w:rPr>
      </w:pPr>
    </w:p>
    <w:p w14:paraId="00922AA6" w14:textId="0933CBE7" w:rsidR="00A60F84" w:rsidRPr="001D2831" w:rsidRDefault="00A60F84" w:rsidP="002D6A66">
      <w:pPr>
        <w:keepNext/>
        <w:keepLines/>
        <w:contextualSpacing/>
        <w:jc w:val="center"/>
        <w:outlineLvl w:val="0"/>
        <w:rPr>
          <w:rFonts w:eastAsia="Times New Roman" w:cs="Times New Roman"/>
          <w:b/>
          <w:sz w:val="28"/>
          <w:szCs w:val="32"/>
          <w:lang w:val="en-US"/>
        </w:rPr>
      </w:pPr>
      <w:bookmarkStart w:id="77" w:name="_Toc106612764"/>
      <w:r w:rsidRPr="001D2831">
        <w:rPr>
          <w:rFonts w:eastAsia="Times New Roman" w:cs="Times New Roman"/>
          <w:b/>
          <w:sz w:val="28"/>
          <w:szCs w:val="32"/>
          <w:lang w:val="en-US"/>
        </w:rPr>
        <w:t xml:space="preserve">LAMPIRAN </w:t>
      </w:r>
      <w:bookmarkEnd w:id="77"/>
      <w:r>
        <w:rPr>
          <w:rFonts w:eastAsia="Times New Roman" w:cs="Times New Roman"/>
          <w:b/>
          <w:sz w:val="28"/>
          <w:szCs w:val="32"/>
          <w:lang w:val="en-US"/>
        </w:rPr>
        <w:t>A</w:t>
      </w:r>
    </w:p>
    <w:p w14:paraId="027AC00E" w14:textId="232223CD" w:rsidR="00A60F84" w:rsidRPr="001D2831" w:rsidRDefault="00A60F84" w:rsidP="002D6A66">
      <w:pPr>
        <w:spacing w:before="120"/>
        <w:contextualSpacing/>
        <w:jc w:val="center"/>
        <w:rPr>
          <w:rFonts w:eastAsia="Calibri" w:cs="Arial"/>
          <w:b/>
          <w:bCs/>
          <w:lang w:val="en-US"/>
        </w:rPr>
      </w:pPr>
      <w:r w:rsidRPr="001D2831">
        <w:rPr>
          <w:rFonts w:eastAsia="Calibri" w:cs="Arial"/>
          <w:b/>
          <w:bCs/>
          <w:lang w:val="en-US"/>
        </w:rPr>
        <w:t xml:space="preserve">SENARAI PROGRAM </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46AF1358" w14:textId="4585E738"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E618DB0" w14:textId="5F858176" w:rsidR="00A60F84" w:rsidRDefault="00A60F84" w:rsidP="002D6A66">
      <w:pPr>
        <w:contextualSpacing/>
        <w:rPr>
          <w:rFonts w:cs="Times New Roman"/>
          <w:szCs w:val="24"/>
        </w:rPr>
      </w:pPr>
    </w:p>
    <w:p w14:paraId="1FC4749F" w14:textId="4EBAA8B0" w:rsidR="00A60F84" w:rsidRDefault="00A60F84" w:rsidP="002D6A66">
      <w:pPr>
        <w:contextualSpacing/>
        <w:rPr>
          <w:rFonts w:cs="Times New Roman"/>
          <w:szCs w:val="24"/>
        </w:rPr>
      </w:pPr>
    </w:p>
    <w:p w14:paraId="69E6593A" w14:textId="44F9F87C" w:rsidR="00A60F84" w:rsidRDefault="00A60F84" w:rsidP="002D6A66">
      <w:pPr>
        <w:contextualSpacing/>
        <w:rPr>
          <w:rFonts w:cs="Times New Roman"/>
          <w:szCs w:val="24"/>
        </w:rPr>
      </w:pPr>
    </w:p>
    <w:p w14:paraId="44BE94E6" w14:textId="5E630BF4" w:rsidR="00A60F84" w:rsidRDefault="00A60F84" w:rsidP="002D6A66">
      <w:pPr>
        <w:contextualSpacing/>
        <w:rPr>
          <w:rFonts w:cs="Times New Roman"/>
          <w:szCs w:val="24"/>
        </w:rPr>
      </w:pPr>
    </w:p>
    <w:p w14:paraId="18CE65A9" w14:textId="411ECBF4" w:rsidR="00A60F84" w:rsidRDefault="00A60F84" w:rsidP="002D6A66">
      <w:pPr>
        <w:contextualSpacing/>
        <w:rPr>
          <w:rFonts w:cs="Times New Roman"/>
          <w:szCs w:val="24"/>
        </w:rPr>
      </w:pPr>
    </w:p>
    <w:p w14:paraId="55831506" w14:textId="20CA68AA" w:rsidR="00A60F84" w:rsidRDefault="00A60F84" w:rsidP="002D6A66">
      <w:pPr>
        <w:contextualSpacing/>
        <w:rPr>
          <w:rFonts w:cs="Times New Roman"/>
          <w:szCs w:val="24"/>
        </w:rPr>
      </w:pPr>
    </w:p>
    <w:p w14:paraId="101E014D" w14:textId="6A249BA5" w:rsidR="00A60F84" w:rsidRDefault="00A60F84" w:rsidP="002D6A66">
      <w:pPr>
        <w:contextualSpacing/>
        <w:rPr>
          <w:rFonts w:cs="Times New Roman"/>
          <w:szCs w:val="24"/>
        </w:rPr>
      </w:pPr>
    </w:p>
    <w:p w14:paraId="1973FD62" w14:textId="11CC566C" w:rsidR="00A60F84" w:rsidRDefault="00A60F84" w:rsidP="002D6A66">
      <w:pPr>
        <w:contextualSpacing/>
        <w:rPr>
          <w:rFonts w:cs="Times New Roman"/>
          <w:szCs w:val="24"/>
        </w:rPr>
      </w:pPr>
    </w:p>
    <w:p w14:paraId="671C1B17" w14:textId="3C48217D" w:rsidR="00A60F84" w:rsidRDefault="00A60F84" w:rsidP="002D6A66">
      <w:pPr>
        <w:contextualSpacing/>
        <w:rPr>
          <w:rFonts w:cs="Times New Roman"/>
          <w:szCs w:val="24"/>
        </w:rPr>
      </w:pPr>
    </w:p>
    <w:p w14:paraId="363993F9" w14:textId="59EE8FF2" w:rsidR="00A60F84" w:rsidRDefault="00A60F84" w:rsidP="002D6A66">
      <w:pPr>
        <w:contextualSpacing/>
        <w:rPr>
          <w:rFonts w:cs="Times New Roman"/>
          <w:szCs w:val="24"/>
        </w:rPr>
      </w:pPr>
    </w:p>
    <w:p w14:paraId="3015249C" w14:textId="362A4B84" w:rsidR="00A60F84" w:rsidRDefault="00A60F84" w:rsidP="002D6A66">
      <w:pPr>
        <w:contextualSpacing/>
        <w:rPr>
          <w:rFonts w:cs="Times New Roman"/>
          <w:szCs w:val="24"/>
        </w:rPr>
      </w:pPr>
    </w:p>
    <w:p w14:paraId="0F9FCE70" w14:textId="00BF5D1B" w:rsidR="00A60F84" w:rsidRDefault="00A60F84" w:rsidP="002D6A66">
      <w:pPr>
        <w:contextualSpacing/>
        <w:rPr>
          <w:rFonts w:cs="Times New Roman"/>
          <w:szCs w:val="24"/>
        </w:rPr>
      </w:pPr>
    </w:p>
    <w:p w14:paraId="4863940C" w14:textId="2F3375E4" w:rsidR="00A60F84" w:rsidRDefault="00A60F84" w:rsidP="002D6A66">
      <w:pPr>
        <w:contextualSpacing/>
        <w:rPr>
          <w:rFonts w:cs="Times New Roman"/>
          <w:szCs w:val="24"/>
        </w:rPr>
      </w:pPr>
    </w:p>
    <w:p w14:paraId="643E6F7D" w14:textId="4A47E913" w:rsidR="00A60F84" w:rsidRDefault="00A60F84" w:rsidP="002D6A66">
      <w:pPr>
        <w:contextualSpacing/>
        <w:rPr>
          <w:rFonts w:cs="Times New Roman"/>
          <w:szCs w:val="24"/>
        </w:rPr>
      </w:pPr>
    </w:p>
    <w:p w14:paraId="43C54F80" w14:textId="0387B3ED" w:rsidR="00A60F84" w:rsidRDefault="00A60F84" w:rsidP="002D6A66">
      <w:pPr>
        <w:contextualSpacing/>
        <w:rPr>
          <w:rFonts w:cs="Times New Roman"/>
          <w:szCs w:val="24"/>
        </w:rPr>
      </w:pPr>
    </w:p>
    <w:p w14:paraId="080E3716" w14:textId="2463EC02" w:rsidR="00A60F84" w:rsidRDefault="00A60F84" w:rsidP="002D6A66">
      <w:pPr>
        <w:contextualSpacing/>
        <w:rPr>
          <w:rFonts w:cs="Times New Roman"/>
          <w:szCs w:val="24"/>
        </w:rPr>
      </w:pPr>
    </w:p>
    <w:p w14:paraId="2861D83A" w14:textId="4CB0F832" w:rsidR="00A60F84" w:rsidRDefault="00A60F84" w:rsidP="002D6A66">
      <w:pPr>
        <w:contextualSpacing/>
        <w:rPr>
          <w:rFonts w:cs="Times New Roman"/>
          <w:szCs w:val="24"/>
        </w:rPr>
      </w:pPr>
    </w:p>
    <w:p w14:paraId="3C2E68CF" w14:textId="5B77B473" w:rsidR="00A60F84" w:rsidRDefault="00A60F84" w:rsidP="002D6A66">
      <w:pPr>
        <w:contextualSpacing/>
        <w:rPr>
          <w:rFonts w:cs="Times New Roman"/>
          <w:szCs w:val="24"/>
        </w:rPr>
      </w:pPr>
    </w:p>
    <w:p w14:paraId="1A528528" w14:textId="6ACB2027" w:rsidR="00A60F84" w:rsidRDefault="00A60F84" w:rsidP="002D6A66">
      <w:pPr>
        <w:contextualSpacing/>
        <w:rPr>
          <w:rFonts w:cs="Times New Roman"/>
          <w:szCs w:val="24"/>
        </w:rPr>
      </w:pPr>
    </w:p>
    <w:p w14:paraId="0D9D6318" w14:textId="69EF4AFC" w:rsidR="00A60F84" w:rsidRDefault="00A60F84" w:rsidP="002D6A66">
      <w:pPr>
        <w:contextualSpacing/>
        <w:rPr>
          <w:rFonts w:cs="Times New Roman"/>
          <w:szCs w:val="24"/>
        </w:rPr>
      </w:pPr>
    </w:p>
    <w:p w14:paraId="1C1C9963" w14:textId="10353DC4" w:rsidR="00A60F84" w:rsidRDefault="00A60F84" w:rsidP="002D6A66">
      <w:pPr>
        <w:contextualSpacing/>
        <w:rPr>
          <w:rFonts w:cs="Times New Roman"/>
          <w:szCs w:val="24"/>
        </w:rPr>
      </w:pPr>
    </w:p>
    <w:p w14:paraId="658F30AA" w14:textId="414AC6E5" w:rsidR="00A60F84" w:rsidRDefault="00A60F84" w:rsidP="002D6A66">
      <w:pPr>
        <w:contextualSpacing/>
        <w:rPr>
          <w:rFonts w:cs="Times New Roman"/>
          <w:szCs w:val="24"/>
        </w:rPr>
      </w:pPr>
    </w:p>
    <w:p w14:paraId="6CBD1090" w14:textId="2C314832" w:rsidR="00A60F84" w:rsidRDefault="00A60F84" w:rsidP="002D6A66">
      <w:pPr>
        <w:contextualSpacing/>
        <w:rPr>
          <w:rFonts w:cs="Times New Roman"/>
          <w:szCs w:val="24"/>
        </w:rPr>
      </w:pPr>
    </w:p>
    <w:p w14:paraId="79AB5E95" w14:textId="3E5871B7" w:rsidR="00A60F84" w:rsidRDefault="00A60F84" w:rsidP="002D6A66">
      <w:pPr>
        <w:contextualSpacing/>
        <w:rPr>
          <w:rFonts w:cs="Times New Roman"/>
          <w:szCs w:val="24"/>
        </w:rPr>
      </w:pPr>
    </w:p>
    <w:p w14:paraId="620F4F6C" w14:textId="0066C931" w:rsidR="00A60F84" w:rsidRDefault="00A60F84" w:rsidP="002D6A66">
      <w:pPr>
        <w:contextualSpacing/>
        <w:rPr>
          <w:rFonts w:cs="Times New Roman"/>
          <w:szCs w:val="24"/>
        </w:rPr>
      </w:pPr>
    </w:p>
    <w:p w14:paraId="23E22EE8" w14:textId="76815B97" w:rsidR="00A60F84" w:rsidRPr="00ED44FF" w:rsidRDefault="00A60F84" w:rsidP="002D6A66">
      <w:pPr>
        <w:keepNext/>
        <w:keepLines/>
        <w:contextualSpacing/>
        <w:jc w:val="center"/>
        <w:outlineLvl w:val="0"/>
        <w:rPr>
          <w:rFonts w:eastAsia="Times New Roman" w:cs="Times New Roman"/>
          <w:b/>
          <w:sz w:val="28"/>
          <w:szCs w:val="32"/>
          <w:lang w:val="en-US"/>
        </w:rPr>
      </w:pPr>
      <w:bookmarkStart w:id="78" w:name="_Toc103480623"/>
      <w:bookmarkStart w:id="79" w:name="_Toc106612766"/>
      <w:r w:rsidRPr="00ED44FF">
        <w:rPr>
          <w:rFonts w:eastAsia="Times New Roman" w:cs="Times New Roman"/>
          <w:b/>
          <w:sz w:val="28"/>
          <w:szCs w:val="32"/>
          <w:lang w:val="en-US"/>
        </w:rPr>
        <w:t xml:space="preserve">LAMPIRAN </w:t>
      </w:r>
      <w:bookmarkEnd w:id="78"/>
      <w:bookmarkEnd w:id="79"/>
      <w:r>
        <w:rPr>
          <w:rFonts w:eastAsia="Times New Roman" w:cs="Times New Roman"/>
          <w:b/>
          <w:sz w:val="28"/>
          <w:szCs w:val="32"/>
          <w:lang w:val="en-US"/>
        </w:rPr>
        <w:t>B</w:t>
      </w:r>
    </w:p>
    <w:p w14:paraId="372E4057" w14:textId="77777777" w:rsidR="00A60F84" w:rsidRDefault="00A60F84" w:rsidP="002D6A66">
      <w:pPr>
        <w:contextualSpacing/>
        <w:jc w:val="center"/>
        <w:rPr>
          <w:rFonts w:cs="Times New Roman"/>
          <w:szCs w:val="24"/>
        </w:rPr>
      </w:pPr>
      <w:r w:rsidRPr="00ED44FF">
        <w:rPr>
          <w:rFonts w:eastAsia="Calibri" w:cs="Arial"/>
          <w:b/>
          <w:bCs/>
          <w:lang w:val="en-US"/>
        </w:rPr>
        <w:t>DATA TRAINNING</w:t>
      </w: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4574E675" w14:textId="30B9EEFF" w:rsidR="00A60F84" w:rsidRDefault="00A60F84" w:rsidP="002D6A66">
      <w:pPr>
        <w:contextualSpacing/>
        <w:rPr>
          <w:rFonts w:cs="Times New Roman"/>
          <w:szCs w:val="24"/>
        </w:rPr>
      </w:pPr>
    </w:p>
    <w:p w14:paraId="681273F7" w14:textId="26F7C7F0" w:rsidR="00A60F84" w:rsidRDefault="00A60F84" w:rsidP="002D6A66">
      <w:pPr>
        <w:contextualSpacing/>
        <w:rPr>
          <w:rFonts w:cs="Times New Roman"/>
          <w:szCs w:val="24"/>
        </w:rPr>
      </w:pPr>
    </w:p>
    <w:p w14:paraId="0ABE09AC" w14:textId="3785C9E7" w:rsidR="00A60F84" w:rsidRDefault="00A60F84" w:rsidP="002D6A66">
      <w:pPr>
        <w:contextualSpacing/>
        <w:rPr>
          <w:rFonts w:cs="Times New Roman"/>
          <w:szCs w:val="24"/>
        </w:rPr>
      </w:pPr>
    </w:p>
    <w:p w14:paraId="229F6229" w14:textId="57857E0F" w:rsidR="00A60F84" w:rsidRDefault="00A60F84" w:rsidP="002D6A66">
      <w:pPr>
        <w:contextualSpacing/>
        <w:rPr>
          <w:rFonts w:cs="Times New Roman"/>
          <w:szCs w:val="24"/>
        </w:rPr>
      </w:pPr>
    </w:p>
    <w:p w14:paraId="3741E402" w14:textId="75D50367" w:rsidR="00A60F84" w:rsidRDefault="00A60F84" w:rsidP="002D6A66">
      <w:pPr>
        <w:contextualSpacing/>
        <w:rPr>
          <w:rFonts w:cs="Times New Roman"/>
          <w:szCs w:val="24"/>
        </w:rPr>
      </w:pPr>
    </w:p>
    <w:p w14:paraId="07F08F17" w14:textId="32AE24D2" w:rsidR="00A60F84" w:rsidRDefault="00A60F84" w:rsidP="002D6A66">
      <w:pPr>
        <w:contextualSpacing/>
        <w:rPr>
          <w:rFonts w:cs="Times New Roman"/>
          <w:szCs w:val="24"/>
        </w:rPr>
      </w:pPr>
    </w:p>
    <w:p w14:paraId="5DC7605B" w14:textId="44C87B9E" w:rsidR="00A60F84" w:rsidRDefault="00A60F84" w:rsidP="002D6A66">
      <w:pPr>
        <w:contextualSpacing/>
        <w:rPr>
          <w:rFonts w:cs="Times New Roman"/>
          <w:szCs w:val="24"/>
        </w:rPr>
      </w:pPr>
    </w:p>
    <w:p w14:paraId="5A3B4034" w14:textId="2E1AE2A2" w:rsidR="00A60F84" w:rsidRDefault="00A60F84" w:rsidP="002D6A66">
      <w:pPr>
        <w:contextualSpacing/>
        <w:rPr>
          <w:rFonts w:cs="Times New Roman"/>
          <w:szCs w:val="24"/>
        </w:rPr>
      </w:pPr>
    </w:p>
    <w:p w14:paraId="58752F3A" w14:textId="22A19DC3" w:rsidR="00A60F84" w:rsidRDefault="00A60F84" w:rsidP="002D6A66">
      <w:pPr>
        <w:contextualSpacing/>
        <w:rPr>
          <w:rFonts w:cs="Times New Roman"/>
          <w:szCs w:val="24"/>
        </w:rPr>
      </w:pPr>
    </w:p>
    <w:p w14:paraId="2D2E0594" w14:textId="5998BA08" w:rsidR="00A60F84" w:rsidRDefault="00A60F84" w:rsidP="002D6A66">
      <w:pPr>
        <w:contextualSpacing/>
        <w:rPr>
          <w:rFonts w:cs="Times New Roman"/>
          <w:szCs w:val="24"/>
        </w:rPr>
      </w:pPr>
    </w:p>
    <w:p w14:paraId="5325B8BF" w14:textId="692D4A2E" w:rsidR="00A60F84" w:rsidRDefault="00A60F84" w:rsidP="002D6A66">
      <w:pPr>
        <w:contextualSpacing/>
        <w:rPr>
          <w:rFonts w:cs="Times New Roman"/>
          <w:szCs w:val="24"/>
        </w:rPr>
      </w:pPr>
    </w:p>
    <w:p w14:paraId="0983BBE7" w14:textId="1DCC43B1" w:rsidR="00A60F84" w:rsidRDefault="00A60F84" w:rsidP="002D6A66">
      <w:pPr>
        <w:contextualSpacing/>
        <w:rPr>
          <w:rFonts w:cs="Times New Roman"/>
          <w:szCs w:val="24"/>
        </w:rPr>
      </w:pPr>
    </w:p>
    <w:p w14:paraId="404DAEAC" w14:textId="7F32E05C" w:rsidR="00A60F84" w:rsidRDefault="00A60F84" w:rsidP="002D6A66">
      <w:pPr>
        <w:contextualSpacing/>
        <w:rPr>
          <w:rFonts w:cs="Times New Roman"/>
          <w:szCs w:val="24"/>
        </w:rPr>
      </w:pPr>
    </w:p>
    <w:p w14:paraId="5DD62E7E" w14:textId="7CC28863" w:rsidR="00A60F84" w:rsidRDefault="00A60F84" w:rsidP="002D6A66">
      <w:pPr>
        <w:contextualSpacing/>
        <w:rPr>
          <w:rFonts w:cs="Times New Roman"/>
          <w:szCs w:val="24"/>
        </w:rPr>
      </w:pPr>
    </w:p>
    <w:p w14:paraId="4DF73E64" w14:textId="2121690F" w:rsidR="00A60F84" w:rsidRDefault="00A60F84" w:rsidP="002D6A66">
      <w:pPr>
        <w:contextualSpacing/>
        <w:rPr>
          <w:rFonts w:cs="Times New Roman"/>
          <w:szCs w:val="24"/>
        </w:rPr>
      </w:pPr>
    </w:p>
    <w:p w14:paraId="19C8190D" w14:textId="2C75CED5" w:rsidR="00A60F84" w:rsidRDefault="00A60F84" w:rsidP="002D6A66">
      <w:pPr>
        <w:contextualSpacing/>
        <w:rPr>
          <w:rFonts w:cs="Times New Roman"/>
          <w:szCs w:val="24"/>
        </w:rPr>
      </w:pPr>
    </w:p>
    <w:p w14:paraId="3E8C8351" w14:textId="2F968E46" w:rsidR="00A60F84" w:rsidRDefault="00A60F84" w:rsidP="002D6A66">
      <w:pPr>
        <w:contextualSpacing/>
        <w:rPr>
          <w:rFonts w:cs="Times New Roman"/>
          <w:szCs w:val="24"/>
        </w:rPr>
      </w:pPr>
    </w:p>
    <w:p w14:paraId="3DDCD0B9" w14:textId="5B401303" w:rsidR="00A60F84" w:rsidRDefault="00A60F84" w:rsidP="002D6A66">
      <w:pPr>
        <w:contextualSpacing/>
        <w:rPr>
          <w:rFonts w:cs="Times New Roman"/>
          <w:szCs w:val="24"/>
        </w:rPr>
      </w:pPr>
    </w:p>
    <w:p w14:paraId="442630B5" w14:textId="082768B3" w:rsidR="00A60F84" w:rsidRDefault="00A60F84" w:rsidP="002D6A66">
      <w:pPr>
        <w:contextualSpacing/>
        <w:rPr>
          <w:rFonts w:cs="Times New Roman"/>
          <w:szCs w:val="24"/>
        </w:rPr>
      </w:pPr>
    </w:p>
    <w:p w14:paraId="6AE83F71" w14:textId="6AD6B687" w:rsidR="00A60F84" w:rsidRDefault="00A60F84" w:rsidP="002D6A66">
      <w:pPr>
        <w:contextualSpacing/>
        <w:rPr>
          <w:rFonts w:cs="Times New Roman"/>
          <w:szCs w:val="24"/>
        </w:rPr>
      </w:pPr>
    </w:p>
    <w:p w14:paraId="4A254936" w14:textId="13767350" w:rsidR="00A60F84" w:rsidRDefault="00A60F84" w:rsidP="002D6A66">
      <w:pPr>
        <w:contextualSpacing/>
        <w:rPr>
          <w:rFonts w:cs="Times New Roman"/>
          <w:szCs w:val="24"/>
        </w:rPr>
      </w:pPr>
    </w:p>
    <w:p w14:paraId="42327D9C" w14:textId="26099055" w:rsidR="00A60F84" w:rsidRDefault="00A60F84" w:rsidP="002D6A66">
      <w:pPr>
        <w:contextualSpacing/>
        <w:rPr>
          <w:rFonts w:cs="Times New Roman"/>
          <w:szCs w:val="24"/>
        </w:rPr>
      </w:pPr>
    </w:p>
    <w:p w14:paraId="57F2CB5E" w14:textId="1870C1B9" w:rsidR="00A60F84" w:rsidRDefault="00A60F84" w:rsidP="002D6A66">
      <w:pPr>
        <w:contextualSpacing/>
        <w:rPr>
          <w:rFonts w:cs="Times New Roman"/>
          <w:szCs w:val="24"/>
        </w:rPr>
      </w:pPr>
    </w:p>
    <w:p w14:paraId="45879673" w14:textId="7701C598" w:rsidR="00A60F84" w:rsidRPr="00ED44FF" w:rsidRDefault="00A60F84" w:rsidP="002D6A66">
      <w:pPr>
        <w:keepNext/>
        <w:keepLines/>
        <w:spacing w:before="240"/>
        <w:contextualSpacing/>
        <w:jc w:val="center"/>
        <w:outlineLvl w:val="0"/>
        <w:rPr>
          <w:rFonts w:eastAsia="Times New Roman" w:cs="Times New Roman"/>
          <w:b/>
          <w:sz w:val="28"/>
          <w:szCs w:val="32"/>
          <w:lang w:val="en-US"/>
        </w:rPr>
      </w:pPr>
      <w:bookmarkStart w:id="80" w:name="_Toc103480629"/>
      <w:bookmarkStart w:id="81" w:name="_Toc106612771"/>
      <w:r w:rsidRPr="00ED44FF">
        <w:rPr>
          <w:rFonts w:eastAsia="Times New Roman" w:cs="Times New Roman"/>
          <w:b/>
          <w:sz w:val="28"/>
          <w:szCs w:val="32"/>
          <w:lang w:val="en-US"/>
        </w:rPr>
        <w:t xml:space="preserve">LAMPIRAN </w:t>
      </w:r>
      <w:bookmarkEnd w:id="80"/>
      <w:bookmarkEnd w:id="81"/>
      <w:r>
        <w:rPr>
          <w:rFonts w:eastAsia="Times New Roman" w:cs="Times New Roman"/>
          <w:b/>
          <w:sz w:val="28"/>
          <w:szCs w:val="32"/>
          <w:lang w:val="en-US"/>
        </w:rPr>
        <w:t>C</w:t>
      </w:r>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4F8E1E1" w14:textId="77777777" w:rsidR="00A60F84" w:rsidRPr="00ED44FF" w:rsidRDefault="00A60F84" w:rsidP="002D6A66">
      <w:pPr>
        <w:contextualSpacing/>
        <w:rPr>
          <w:rFonts w:eastAsia="Calibri" w:cs="Arial"/>
          <w:lang w:val="en-US"/>
        </w:rPr>
      </w:pPr>
    </w:p>
    <w:p w14:paraId="2823A13C" w14:textId="77777777" w:rsidR="00A60F84" w:rsidRDefault="00A60F84" w:rsidP="002D6A66">
      <w:pPr>
        <w:contextualSpacing/>
        <w:rPr>
          <w:rFonts w:cs="Times New Roman"/>
          <w:szCs w:val="24"/>
        </w:rPr>
      </w:pPr>
    </w:p>
    <w:sectPr w:rsidR="00A60F84" w:rsidSect="00777FD0">
      <w:headerReference w:type="default" r:id="rId85"/>
      <w:footerReference w:type="default" r:id="rId86"/>
      <w:footerReference w:type="first" r:id="rId87"/>
      <w:pgSz w:w="11906" w:h="16838" w:code="9"/>
      <w:pgMar w:top="1701" w:right="1701" w:bottom="1701" w:left="1701" w:header="709" w:footer="709" w:gutter="567"/>
      <w:pgNumType w:start="2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747F66" w14:textId="77777777" w:rsidR="0056281A" w:rsidRDefault="0056281A" w:rsidP="004F130A">
      <w:pPr>
        <w:spacing w:line="240" w:lineRule="auto"/>
      </w:pPr>
      <w:r>
        <w:separator/>
      </w:r>
    </w:p>
  </w:endnote>
  <w:endnote w:type="continuationSeparator" w:id="0">
    <w:p w14:paraId="7EF6EA2D" w14:textId="77777777" w:rsidR="0056281A" w:rsidRDefault="0056281A"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E27B0" w14:textId="77777777" w:rsidR="00EB6FBE" w:rsidRDefault="00EB6F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4A071" w14:textId="0FD5B70C" w:rsidR="00EB6FBE" w:rsidRDefault="00EB6FBE" w:rsidP="002B7636">
    <w:pPr>
      <w:pStyle w:val="Footer"/>
    </w:pPr>
  </w:p>
  <w:p w14:paraId="0856D36D" w14:textId="77777777" w:rsidR="00EB6FBE" w:rsidRDefault="00EB6FB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CDC15C" w14:textId="77777777" w:rsidR="00EB6FBE" w:rsidRDefault="00EB6FB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57E51" w14:textId="77777777" w:rsidR="00EB6FBE" w:rsidRDefault="00EB6F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E1BF7E" w14:textId="77777777" w:rsidR="0056281A" w:rsidRDefault="0056281A" w:rsidP="004F130A">
      <w:pPr>
        <w:spacing w:line="240" w:lineRule="auto"/>
      </w:pPr>
      <w:r>
        <w:separator/>
      </w:r>
    </w:p>
  </w:footnote>
  <w:footnote w:type="continuationSeparator" w:id="0">
    <w:p w14:paraId="6E2E3B8B" w14:textId="77777777" w:rsidR="0056281A" w:rsidRDefault="0056281A"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EB6FBE" w:rsidRDefault="00EB6FBE">
    <w:pPr>
      <w:pStyle w:val="Header"/>
      <w:jc w:val="right"/>
    </w:pPr>
  </w:p>
  <w:p w14:paraId="7B7213B3" w14:textId="77777777" w:rsidR="00EB6FBE" w:rsidRDefault="00EB6F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EB6FBE" w:rsidRDefault="00EB6FB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EB6FBE" w:rsidRDefault="00EB6FBE">
    <w:pPr>
      <w:pStyle w:val="Header"/>
      <w:jc w:val="right"/>
    </w:pPr>
  </w:p>
  <w:p w14:paraId="03B0743B" w14:textId="77777777" w:rsidR="00EB6FBE" w:rsidRDefault="00EB6FB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E6421" w14:textId="23CFF21C" w:rsidR="00EB6FBE" w:rsidRDefault="00EB6FBE">
    <w:pPr>
      <w:pStyle w:val="Header"/>
      <w:jc w:val="right"/>
    </w:pPr>
  </w:p>
  <w:p w14:paraId="5763FA96" w14:textId="77777777" w:rsidR="00EB6FBE" w:rsidRDefault="00EB6F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6D5"/>
    <w:multiLevelType w:val="multilevel"/>
    <w:tmpl w:val="26F02A8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F77068"/>
    <w:multiLevelType w:val="multilevel"/>
    <w:tmpl w:val="2A124EE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5727816"/>
    <w:multiLevelType w:val="multilevel"/>
    <w:tmpl w:val="01C2BFC2"/>
    <w:lvl w:ilvl="0">
      <w:start w:val="1"/>
      <w:numFmt w:val="decimal"/>
      <w:lvlText w:val="%1."/>
      <w:lvlJc w:val="left"/>
      <w:pPr>
        <w:ind w:left="630" w:hanging="360"/>
      </w:pPr>
      <w:rPr>
        <w:rFonts w:hint="default"/>
      </w:rPr>
    </w:lvl>
    <w:lvl w:ilvl="1">
      <w:start w:val="4"/>
      <w:numFmt w:val="decimal"/>
      <w:isLgl/>
      <w:lvlText w:val="%1.%2"/>
      <w:lvlJc w:val="left"/>
      <w:pPr>
        <w:ind w:left="630" w:hanging="360"/>
      </w:pPr>
      <w:rPr>
        <w:rFonts w:hint="default"/>
      </w:rPr>
    </w:lvl>
    <w:lvl w:ilvl="2">
      <w:start w:val="1"/>
      <w:numFmt w:val="decimal"/>
      <w:isLgl/>
      <w:lvlText w:val="%1.%2.%3"/>
      <w:lvlJc w:val="left"/>
      <w:pPr>
        <w:ind w:left="99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4">
    <w:nsid w:val="15D42400"/>
    <w:multiLevelType w:val="hybridMultilevel"/>
    <w:tmpl w:val="841C9A2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20102BC7"/>
    <w:multiLevelType w:val="hybridMultilevel"/>
    <w:tmpl w:val="054214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7">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9">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BD0F24"/>
    <w:multiLevelType w:val="multilevel"/>
    <w:tmpl w:val="30A6A08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577070"/>
    <w:multiLevelType w:val="hybridMultilevel"/>
    <w:tmpl w:val="5882EE10"/>
    <w:lvl w:ilvl="0" w:tplc="979CCBCA">
      <w:start w:val="1"/>
      <w:numFmt w:val="lowerLetter"/>
      <w:lvlText w:val="%1)"/>
      <w:lvlJc w:val="left"/>
      <w:pPr>
        <w:ind w:left="1069" w:hanging="360"/>
      </w:pPr>
      <w:rPr>
        <w:rFonts w:hint="default"/>
        <w:i w:val="0"/>
        <w:i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nsid w:val="302113D9"/>
    <w:multiLevelType w:val="multilevel"/>
    <w:tmpl w:val="C72A15B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05E55B5"/>
    <w:multiLevelType w:val="hybridMultilevel"/>
    <w:tmpl w:val="9006E1B4"/>
    <w:lvl w:ilvl="0" w:tplc="C582C24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nsid w:val="308A6DF2"/>
    <w:multiLevelType w:val="hybridMultilevel"/>
    <w:tmpl w:val="AF909E24"/>
    <w:lvl w:ilvl="0" w:tplc="481CD50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D53DC2"/>
    <w:multiLevelType w:val="hybridMultilevel"/>
    <w:tmpl w:val="97B215FA"/>
    <w:lvl w:ilvl="0" w:tplc="0ED422D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8">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FA72E5F"/>
    <w:multiLevelType w:val="hybridMultilevel"/>
    <w:tmpl w:val="012436B0"/>
    <w:lvl w:ilvl="0" w:tplc="737855D4">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0">
    <w:nsid w:val="40943FF7"/>
    <w:multiLevelType w:val="multilevel"/>
    <w:tmpl w:val="2CB2287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1260BFC"/>
    <w:multiLevelType w:val="multilevel"/>
    <w:tmpl w:val="C49A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1B04149"/>
    <w:multiLevelType w:val="hybridMultilevel"/>
    <w:tmpl w:val="E0188EB8"/>
    <w:lvl w:ilvl="0" w:tplc="DD74592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3">
    <w:nsid w:val="432C25CC"/>
    <w:multiLevelType w:val="multilevel"/>
    <w:tmpl w:val="6066C1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3C1137C"/>
    <w:multiLevelType w:val="hybridMultilevel"/>
    <w:tmpl w:val="DE6423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6">
    <w:nsid w:val="48471528"/>
    <w:multiLevelType w:val="multilevel"/>
    <w:tmpl w:val="ACA0E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9CE3198"/>
    <w:multiLevelType w:val="hybridMultilevel"/>
    <w:tmpl w:val="7C58C94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nsid w:val="4DAA2C4C"/>
    <w:multiLevelType w:val="hybridMultilevel"/>
    <w:tmpl w:val="F64EAC64"/>
    <w:lvl w:ilvl="0" w:tplc="4358F8DE">
      <w:start w:val="1"/>
      <w:numFmt w:val="decimal"/>
      <w:pStyle w:val="SubBabIVIII"/>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07B4967"/>
    <w:multiLevelType w:val="hybridMultilevel"/>
    <w:tmpl w:val="65029116"/>
    <w:lvl w:ilvl="0" w:tplc="4190835A">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39B2F18"/>
    <w:multiLevelType w:val="multilevel"/>
    <w:tmpl w:val="CE761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56B23DA4"/>
    <w:multiLevelType w:val="multilevel"/>
    <w:tmpl w:val="13ACF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576B67FB"/>
    <w:multiLevelType w:val="hybridMultilevel"/>
    <w:tmpl w:val="899EEEBA"/>
    <w:lvl w:ilvl="0" w:tplc="1B40B044">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8A330EB"/>
    <w:multiLevelType w:val="hybridMultilevel"/>
    <w:tmpl w:val="E9DC3E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5">
    <w:nsid w:val="59E61AD2"/>
    <w:multiLevelType w:val="hybridMultilevel"/>
    <w:tmpl w:val="4AEA50D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B8D0967"/>
    <w:multiLevelType w:val="multilevel"/>
    <w:tmpl w:val="EAFEA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E8E489B"/>
    <w:multiLevelType w:val="hybridMultilevel"/>
    <w:tmpl w:val="B37045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5F33759D"/>
    <w:multiLevelType w:val="hybridMultilevel"/>
    <w:tmpl w:val="3E9E82A6"/>
    <w:lvl w:ilvl="0" w:tplc="B688034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9">
    <w:nsid w:val="696D4518"/>
    <w:multiLevelType w:val="hybridMultilevel"/>
    <w:tmpl w:val="58D8EE6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A377E7C"/>
    <w:multiLevelType w:val="multilevel"/>
    <w:tmpl w:val="74043EE2"/>
    <w:lvl w:ilvl="0">
      <w:start w:val="1"/>
      <w:numFmt w:val="decimal"/>
      <w:lvlText w:val="%1."/>
      <w:lvlJc w:val="left"/>
      <w:pPr>
        <w:ind w:left="720" w:hanging="360"/>
      </w:pPr>
      <w:rPr>
        <w:rFonts w:hint="default"/>
      </w:rPr>
    </w:lvl>
    <w:lvl w:ilvl="1">
      <w:start w:val="3"/>
      <w:numFmt w:val="decimal"/>
      <w:isLgl/>
      <w:lvlText w:val="%1.%2"/>
      <w:lvlJc w:val="left"/>
      <w:pPr>
        <w:ind w:left="454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DE545BD"/>
    <w:multiLevelType w:val="multilevel"/>
    <w:tmpl w:val="6C28C41A"/>
    <w:lvl w:ilvl="0">
      <w:start w:val="5"/>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nsid w:val="6EB56B31"/>
    <w:multiLevelType w:val="multilevel"/>
    <w:tmpl w:val="F69C6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nsid w:val="76167804"/>
    <w:multiLevelType w:val="hybridMultilevel"/>
    <w:tmpl w:val="FF201242"/>
    <w:lvl w:ilvl="0" w:tplc="33FA838A">
      <w:start w:val="1"/>
      <w:numFmt w:val="decimal"/>
      <w:pStyle w:val="SubBabIVIV"/>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89710C8"/>
    <w:multiLevelType w:val="hybridMultilevel"/>
    <w:tmpl w:val="5300BF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48">
    <w:nsid w:val="7EC067D0"/>
    <w:multiLevelType w:val="hybridMultilevel"/>
    <w:tmpl w:val="C2863FD4"/>
    <w:lvl w:ilvl="0" w:tplc="57606618">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10"/>
  </w:num>
  <w:num w:numId="4">
    <w:abstractNumId w:val="37"/>
  </w:num>
  <w:num w:numId="5">
    <w:abstractNumId w:val="4"/>
  </w:num>
  <w:num w:numId="6">
    <w:abstractNumId w:val="12"/>
  </w:num>
  <w:num w:numId="7">
    <w:abstractNumId w:val="27"/>
  </w:num>
  <w:num w:numId="8">
    <w:abstractNumId w:val="30"/>
  </w:num>
  <w:num w:numId="9">
    <w:abstractNumId w:val="31"/>
  </w:num>
  <w:num w:numId="10">
    <w:abstractNumId w:val="5"/>
  </w:num>
  <w:num w:numId="11">
    <w:abstractNumId w:val="46"/>
  </w:num>
  <w:num w:numId="12">
    <w:abstractNumId w:val="40"/>
  </w:num>
  <w:num w:numId="13">
    <w:abstractNumId w:val="1"/>
  </w:num>
  <w:num w:numId="14">
    <w:abstractNumId w:val="36"/>
  </w:num>
  <w:num w:numId="15">
    <w:abstractNumId w:val="26"/>
  </w:num>
  <w:num w:numId="16">
    <w:abstractNumId w:val="44"/>
  </w:num>
  <w:num w:numId="17">
    <w:abstractNumId w:val="21"/>
  </w:num>
  <w:num w:numId="18">
    <w:abstractNumId w:val="13"/>
  </w:num>
  <w:num w:numId="19">
    <w:abstractNumId w:val="33"/>
  </w:num>
  <w:num w:numId="20">
    <w:abstractNumId w:val="2"/>
  </w:num>
  <w:num w:numId="21">
    <w:abstractNumId w:val="15"/>
  </w:num>
  <w:num w:numId="22">
    <w:abstractNumId w:val="22"/>
  </w:num>
  <w:num w:numId="23">
    <w:abstractNumId w:val="14"/>
  </w:num>
  <w:num w:numId="24">
    <w:abstractNumId w:val="38"/>
  </w:num>
  <w:num w:numId="25">
    <w:abstractNumId w:val="20"/>
  </w:num>
  <w:num w:numId="26">
    <w:abstractNumId w:val="24"/>
  </w:num>
  <w:num w:numId="27">
    <w:abstractNumId w:val="0"/>
  </w:num>
  <w:num w:numId="28">
    <w:abstractNumId w:val="23"/>
  </w:num>
  <w:num w:numId="29">
    <w:abstractNumId w:val="43"/>
  </w:num>
  <w:num w:numId="30">
    <w:abstractNumId w:val="48"/>
  </w:num>
  <w:num w:numId="31">
    <w:abstractNumId w:val="39"/>
  </w:num>
  <w:num w:numId="32">
    <w:abstractNumId w:val="35"/>
  </w:num>
  <w:num w:numId="33">
    <w:abstractNumId w:val="42"/>
  </w:num>
  <w:num w:numId="34">
    <w:abstractNumId w:val="41"/>
  </w:num>
  <w:num w:numId="35">
    <w:abstractNumId w:val="25"/>
  </w:num>
  <w:num w:numId="36">
    <w:abstractNumId w:val="19"/>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7"/>
  </w:num>
  <w:num w:numId="39">
    <w:abstractNumId w:val="47"/>
  </w:num>
  <w:num w:numId="40">
    <w:abstractNumId w:val="11"/>
  </w:num>
  <w:num w:numId="41">
    <w:abstractNumId w:val="9"/>
  </w:num>
  <w:num w:numId="42">
    <w:abstractNumId w:val="34"/>
  </w:num>
  <w:num w:numId="43">
    <w:abstractNumId w:val="32"/>
  </w:num>
  <w:num w:numId="44">
    <w:abstractNumId w:val="29"/>
  </w:num>
  <w:num w:numId="45">
    <w:abstractNumId w:val="16"/>
  </w:num>
  <w:num w:numId="46">
    <w:abstractNumId w:val="18"/>
  </w:num>
  <w:num w:numId="47">
    <w:abstractNumId w:val="7"/>
  </w:num>
  <w:num w:numId="48">
    <w:abstractNumId w:val="6"/>
  </w:num>
  <w:num w:numId="49">
    <w:abstractNumId w:val="28"/>
  </w:num>
  <w:num w:numId="50">
    <w:abstractNumId w:val="4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2B63"/>
    <w:rsid w:val="00003219"/>
    <w:rsid w:val="000035A9"/>
    <w:rsid w:val="0000380E"/>
    <w:rsid w:val="00005397"/>
    <w:rsid w:val="00007765"/>
    <w:rsid w:val="00010A29"/>
    <w:rsid w:val="00013FDA"/>
    <w:rsid w:val="000154D4"/>
    <w:rsid w:val="000158E5"/>
    <w:rsid w:val="00015B3B"/>
    <w:rsid w:val="00021A68"/>
    <w:rsid w:val="00022A98"/>
    <w:rsid w:val="00024FEE"/>
    <w:rsid w:val="00025971"/>
    <w:rsid w:val="000309AD"/>
    <w:rsid w:val="00032D35"/>
    <w:rsid w:val="00032DF8"/>
    <w:rsid w:val="0003339E"/>
    <w:rsid w:val="000339CB"/>
    <w:rsid w:val="00034030"/>
    <w:rsid w:val="00034731"/>
    <w:rsid w:val="00037ECA"/>
    <w:rsid w:val="000401CE"/>
    <w:rsid w:val="0004024E"/>
    <w:rsid w:val="00041382"/>
    <w:rsid w:val="00042356"/>
    <w:rsid w:val="0004397D"/>
    <w:rsid w:val="00043BBA"/>
    <w:rsid w:val="00050955"/>
    <w:rsid w:val="00051959"/>
    <w:rsid w:val="000546C8"/>
    <w:rsid w:val="00060236"/>
    <w:rsid w:val="00061588"/>
    <w:rsid w:val="00063342"/>
    <w:rsid w:val="0006384B"/>
    <w:rsid w:val="000678D2"/>
    <w:rsid w:val="00067B12"/>
    <w:rsid w:val="000720D1"/>
    <w:rsid w:val="00073E94"/>
    <w:rsid w:val="00075558"/>
    <w:rsid w:val="00075A2C"/>
    <w:rsid w:val="00077510"/>
    <w:rsid w:val="00084827"/>
    <w:rsid w:val="0008490A"/>
    <w:rsid w:val="0008519E"/>
    <w:rsid w:val="000858EC"/>
    <w:rsid w:val="00087A16"/>
    <w:rsid w:val="00092325"/>
    <w:rsid w:val="0009233F"/>
    <w:rsid w:val="00093198"/>
    <w:rsid w:val="00095C4D"/>
    <w:rsid w:val="000969DE"/>
    <w:rsid w:val="00096B94"/>
    <w:rsid w:val="00096C6C"/>
    <w:rsid w:val="00096DEC"/>
    <w:rsid w:val="000970B6"/>
    <w:rsid w:val="0009753A"/>
    <w:rsid w:val="000A3368"/>
    <w:rsid w:val="000A508A"/>
    <w:rsid w:val="000A5C72"/>
    <w:rsid w:val="000B4A57"/>
    <w:rsid w:val="000B56BE"/>
    <w:rsid w:val="000B56EC"/>
    <w:rsid w:val="000B70BA"/>
    <w:rsid w:val="000B7AD6"/>
    <w:rsid w:val="000B7C70"/>
    <w:rsid w:val="000C0EDF"/>
    <w:rsid w:val="000C1E3E"/>
    <w:rsid w:val="000C6967"/>
    <w:rsid w:val="000C74EC"/>
    <w:rsid w:val="000C7FB2"/>
    <w:rsid w:val="000D0A22"/>
    <w:rsid w:val="000D1362"/>
    <w:rsid w:val="000D2119"/>
    <w:rsid w:val="000D4D96"/>
    <w:rsid w:val="000D65D0"/>
    <w:rsid w:val="000D792B"/>
    <w:rsid w:val="000E0B89"/>
    <w:rsid w:val="000E1284"/>
    <w:rsid w:val="000E2006"/>
    <w:rsid w:val="000E422A"/>
    <w:rsid w:val="000E48F9"/>
    <w:rsid w:val="000E5369"/>
    <w:rsid w:val="000E5966"/>
    <w:rsid w:val="000E621B"/>
    <w:rsid w:val="000E7556"/>
    <w:rsid w:val="000F2A3E"/>
    <w:rsid w:val="000F2C5C"/>
    <w:rsid w:val="000F5004"/>
    <w:rsid w:val="000F6F3E"/>
    <w:rsid w:val="00100243"/>
    <w:rsid w:val="0010099F"/>
    <w:rsid w:val="00101189"/>
    <w:rsid w:val="001011BB"/>
    <w:rsid w:val="001051A4"/>
    <w:rsid w:val="001063C0"/>
    <w:rsid w:val="0010726B"/>
    <w:rsid w:val="00112F54"/>
    <w:rsid w:val="00124214"/>
    <w:rsid w:val="001248F2"/>
    <w:rsid w:val="001260D4"/>
    <w:rsid w:val="0012634C"/>
    <w:rsid w:val="00132BF7"/>
    <w:rsid w:val="001347CF"/>
    <w:rsid w:val="00135C25"/>
    <w:rsid w:val="001363BE"/>
    <w:rsid w:val="00136956"/>
    <w:rsid w:val="001369CA"/>
    <w:rsid w:val="0013733F"/>
    <w:rsid w:val="0013748A"/>
    <w:rsid w:val="0014207F"/>
    <w:rsid w:val="001452C6"/>
    <w:rsid w:val="00154600"/>
    <w:rsid w:val="001560D4"/>
    <w:rsid w:val="001569AE"/>
    <w:rsid w:val="00157574"/>
    <w:rsid w:val="001610F6"/>
    <w:rsid w:val="00162C1D"/>
    <w:rsid w:val="00165290"/>
    <w:rsid w:val="001668CE"/>
    <w:rsid w:val="00170ED2"/>
    <w:rsid w:val="00172044"/>
    <w:rsid w:val="001725A7"/>
    <w:rsid w:val="00176990"/>
    <w:rsid w:val="00182E05"/>
    <w:rsid w:val="001853B3"/>
    <w:rsid w:val="00187359"/>
    <w:rsid w:val="00187BC5"/>
    <w:rsid w:val="00191D7D"/>
    <w:rsid w:val="00194E4C"/>
    <w:rsid w:val="00197C7D"/>
    <w:rsid w:val="001A0546"/>
    <w:rsid w:val="001A131F"/>
    <w:rsid w:val="001A5821"/>
    <w:rsid w:val="001B7DBF"/>
    <w:rsid w:val="001C0DEF"/>
    <w:rsid w:val="001C301B"/>
    <w:rsid w:val="001C46D1"/>
    <w:rsid w:val="001C5C28"/>
    <w:rsid w:val="001D299C"/>
    <w:rsid w:val="001D3113"/>
    <w:rsid w:val="001D5283"/>
    <w:rsid w:val="001D79EB"/>
    <w:rsid w:val="001E2A10"/>
    <w:rsid w:val="001E2EF6"/>
    <w:rsid w:val="001E4779"/>
    <w:rsid w:val="001E49E2"/>
    <w:rsid w:val="001E4A21"/>
    <w:rsid w:val="001E4B80"/>
    <w:rsid w:val="001E5B5F"/>
    <w:rsid w:val="001E5F88"/>
    <w:rsid w:val="001E7648"/>
    <w:rsid w:val="001F30FF"/>
    <w:rsid w:val="001F6426"/>
    <w:rsid w:val="002001C6"/>
    <w:rsid w:val="00200F97"/>
    <w:rsid w:val="00205CE2"/>
    <w:rsid w:val="00206FBC"/>
    <w:rsid w:val="00212932"/>
    <w:rsid w:val="00213A5F"/>
    <w:rsid w:val="0022177E"/>
    <w:rsid w:val="00221F66"/>
    <w:rsid w:val="002221D2"/>
    <w:rsid w:val="00222886"/>
    <w:rsid w:val="0022635F"/>
    <w:rsid w:val="0023341D"/>
    <w:rsid w:val="002359ED"/>
    <w:rsid w:val="00240694"/>
    <w:rsid w:val="00240814"/>
    <w:rsid w:val="00240AB6"/>
    <w:rsid w:val="0024785C"/>
    <w:rsid w:val="00253124"/>
    <w:rsid w:val="00253E97"/>
    <w:rsid w:val="002542FE"/>
    <w:rsid w:val="00254345"/>
    <w:rsid w:val="00254E56"/>
    <w:rsid w:val="002575FD"/>
    <w:rsid w:val="0026081A"/>
    <w:rsid w:val="00263B06"/>
    <w:rsid w:val="002668E7"/>
    <w:rsid w:val="00270AFA"/>
    <w:rsid w:val="00273897"/>
    <w:rsid w:val="002745A9"/>
    <w:rsid w:val="002805E1"/>
    <w:rsid w:val="00280C9A"/>
    <w:rsid w:val="00280FC3"/>
    <w:rsid w:val="00282537"/>
    <w:rsid w:val="0028480F"/>
    <w:rsid w:val="002862F5"/>
    <w:rsid w:val="00286E6C"/>
    <w:rsid w:val="002877AA"/>
    <w:rsid w:val="002910D9"/>
    <w:rsid w:val="0029315F"/>
    <w:rsid w:val="002946A5"/>
    <w:rsid w:val="002959BE"/>
    <w:rsid w:val="00295C4F"/>
    <w:rsid w:val="00297E74"/>
    <w:rsid w:val="002A242B"/>
    <w:rsid w:val="002A2710"/>
    <w:rsid w:val="002B284D"/>
    <w:rsid w:val="002B2B1A"/>
    <w:rsid w:val="002B2E8A"/>
    <w:rsid w:val="002B4458"/>
    <w:rsid w:val="002B46A3"/>
    <w:rsid w:val="002B51B5"/>
    <w:rsid w:val="002B5DBB"/>
    <w:rsid w:val="002B6D75"/>
    <w:rsid w:val="002B7636"/>
    <w:rsid w:val="002B77B3"/>
    <w:rsid w:val="002C01F7"/>
    <w:rsid w:val="002C26CD"/>
    <w:rsid w:val="002C3385"/>
    <w:rsid w:val="002C6143"/>
    <w:rsid w:val="002C77C0"/>
    <w:rsid w:val="002D0EDC"/>
    <w:rsid w:val="002D110F"/>
    <w:rsid w:val="002D3287"/>
    <w:rsid w:val="002D6A66"/>
    <w:rsid w:val="002E1BB9"/>
    <w:rsid w:val="002E34E5"/>
    <w:rsid w:val="002E4232"/>
    <w:rsid w:val="002E4FC0"/>
    <w:rsid w:val="002E6540"/>
    <w:rsid w:val="002F2037"/>
    <w:rsid w:val="002F2BEB"/>
    <w:rsid w:val="002F3799"/>
    <w:rsid w:val="002F6FCD"/>
    <w:rsid w:val="002F7DCA"/>
    <w:rsid w:val="00303334"/>
    <w:rsid w:val="003037FD"/>
    <w:rsid w:val="00303F18"/>
    <w:rsid w:val="00304942"/>
    <w:rsid w:val="00305F0B"/>
    <w:rsid w:val="003071F6"/>
    <w:rsid w:val="0030762D"/>
    <w:rsid w:val="00310348"/>
    <w:rsid w:val="00310B25"/>
    <w:rsid w:val="00311BD8"/>
    <w:rsid w:val="00312B28"/>
    <w:rsid w:val="0031490A"/>
    <w:rsid w:val="00316107"/>
    <w:rsid w:val="00316F6C"/>
    <w:rsid w:val="003173EB"/>
    <w:rsid w:val="0032203D"/>
    <w:rsid w:val="003222A8"/>
    <w:rsid w:val="00322846"/>
    <w:rsid w:val="00326C1B"/>
    <w:rsid w:val="00326C56"/>
    <w:rsid w:val="00326E6D"/>
    <w:rsid w:val="00327245"/>
    <w:rsid w:val="00330560"/>
    <w:rsid w:val="00331D30"/>
    <w:rsid w:val="00334868"/>
    <w:rsid w:val="00334E69"/>
    <w:rsid w:val="00335058"/>
    <w:rsid w:val="003361BE"/>
    <w:rsid w:val="00340916"/>
    <w:rsid w:val="00340BFF"/>
    <w:rsid w:val="0034254A"/>
    <w:rsid w:val="00344D98"/>
    <w:rsid w:val="003518AB"/>
    <w:rsid w:val="00354E04"/>
    <w:rsid w:val="00356D33"/>
    <w:rsid w:val="00357723"/>
    <w:rsid w:val="0035785B"/>
    <w:rsid w:val="00364247"/>
    <w:rsid w:val="00364D27"/>
    <w:rsid w:val="00366C4B"/>
    <w:rsid w:val="00366F01"/>
    <w:rsid w:val="0037226D"/>
    <w:rsid w:val="00372C97"/>
    <w:rsid w:val="003746EB"/>
    <w:rsid w:val="00376CF0"/>
    <w:rsid w:val="00376DC3"/>
    <w:rsid w:val="003773AA"/>
    <w:rsid w:val="003815DC"/>
    <w:rsid w:val="0038165A"/>
    <w:rsid w:val="00381A75"/>
    <w:rsid w:val="003821B2"/>
    <w:rsid w:val="00382F79"/>
    <w:rsid w:val="00383256"/>
    <w:rsid w:val="003833AC"/>
    <w:rsid w:val="00383720"/>
    <w:rsid w:val="003848F2"/>
    <w:rsid w:val="0038514D"/>
    <w:rsid w:val="003873EF"/>
    <w:rsid w:val="0038767E"/>
    <w:rsid w:val="00387E05"/>
    <w:rsid w:val="003930BE"/>
    <w:rsid w:val="003A018D"/>
    <w:rsid w:val="003A03DC"/>
    <w:rsid w:val="003A0485"/>
    <w:rsid w:val="003A27DC"/>
    <w:rsid w:val="003A408F"/>
    <w:rsid w:val="003A417E"/>
    <w:rsid w:val="003A4E5A"/>
    <w:rsid w:val="003A61C9"/>
    <w:rsid w:val="003A6B05"/>
    <w:rsid w:val="003B5CA9"/>
    <w:rsid w:val="003B5EE2"/>
    <w:rsid w:val="003B6043"/>
    <w:rsid w:val="003B6FC0"/>
    <w:rsid w:val="003B7BBF"/>
    <w:rsid w:val="003C058B"/>
    <w:rsid w:val="003C08DA"/>
    <w:rsid w:val="003C177E"/>
    <w:rsid w:val="003C1C2E"/>
    <w:rsid w:val="003C48E5"/>
    <w:rsid w:val="003D02C6"/>
    <w:rsid w:val="003D10F9"/>
    <w:rsid w:val="003D142C"/>
    <w:rsid w:val="003D3BE6"/>
    <w:rsid w:val="003D566A"/>
    <w:rsid w:val="003D5A25"/>
    <w:rsid w:val="003E0DA8"/>
    <w:rsid w:val="003E0EDA"/>
    <w:rsid w:val="003E0F66"/>
    <w:rsid w:val="003E138B"/>
    <w:rsid w:val="003E3662"/>
    <w:rsid w:val="003E5498"/>
    <w:rsid w:val="003F1C17"/>
    <w:rsid w:val="003F2A90"/>
    <w:rsid w:val="003F4A69"/>
    <w:rsid w:val="003F540D"/>
    <w:rsid w:val="003F5B2C"/>
    <w:rsid w:val="003F60C2"/>
    <w:rsid w:val="0040206A"/>
    <w:rsid w:val="0040378D"/>
    <w:rsid w:val="00404441"/>
    <w:rsid w:val="004071C0"/>
    <w:rsid w:val="00407370"/>
    <w:rsid w:val="00410FE4"/>
    <w:rsid w:val="00412056"/>
    <w:rsid w:val="00413393"/>
    <w:rsid w:val="00413D56"/>
    <w:rsid w:val="00414576"/>
    <w:rsid w:val="00414C8B"/>
    <w:rsid w:val="004157BA"/>
    <w:rsid w:val="004167AC"/>
    <w:rsid w:val="00421094"/>
    <w:rsid w:val="004213A3"/>
    <w:rsid w:val="0042276C"/>
    <w:rsid w:val="0042340F"/>
    <w:rsid w:val="0042387D"/>
    <w:rsid w:val="00423A81"/>
    <w:rsid w:val="00424E8C"/>
    <w:rsid w:val="00426C9A"/>
    <w:rsid w:val="00427A9E"/>
    <w:rsid w:val="00430357"/>
    <w:rsid w:val="0043209E"/>
    <w:rsid w:val="00432F8B"/>
    <w:rsid w:val="004330E5"/>
    <w:rsid w:val="00434BE4"/>
    <w:rsid w:val="00436030"/>
    <w:rsid w:val="00440A63"/>
    <w:rsid w:val="00440E52"/>
    <w:rsid w:val="004423E9"/>
    <w:rsid w:val="00442620"/>
    <w:rsid w:val="0044295F"/>
    <w:rsid w:val="00442A29"/>
    <w:rsid w:val="00445389"/>
    <w:rsid w:val="00445F18"/>
    <w:rsid w:val="0044614F"/>
    <w:rsid w:val="004461F4"/>
    <w:rsid w:val="00446EC2"/>
    <w:rsid w:val="004521E9"/>
    <w:rsid w:val="00453D4B"/>
    <w:rsid w:val="004544DB"/>
    <w:rsid w:val="00454AF7"/>
    <w:rsid w:val="004564CB"/>
    <w:rsid w:val="00457179"/>
    <w:rsid w:val="00457C7A"/>
    <w:rsid w:val="00460090"/>
    <w:rsid w:val="004616A2"/>
    <w:rsid w:val="0046188D"/>
    <w:rsid w:val="00463A90"/>
    <w:rsid w:val="00467788"/>
    <w:rsid w:val="00467A9C"/>
    <w:rsid w:val="0047047E"/>
    <w:rsid w:val="00473AC7"/>
    <w:rsid w:val="0047502C"/>
    <w:rsid w:val="00480E5A"/>
    <w:rsid w:val="00482F9F"/>
    <w:rsid w:val="00483B89"/>
    <w:rsid w:val="0048427D"/>
    <w:rsid w:val="0048674D"/>
    <w:rsid w:val="00486A5B"/>
    <w:rsid w:val="00491042"/>
    <w:rsid w:val="00491858"/>
    <w:rsid w:val="004A02C9"/>
    <w:rsid w:val="004A1521"/>
    <w:rsid w:val="004A1EC3"/>
    <w:rsid w:val="004A513B"/>
    <w:rsid w:val="004A6382"/>
    <w:rsid w:val="004A64DE"/>
    <w:rsid w:val="004B0017"/>
    <w:rsid w:val="004B241F"/>
    <w:rsid w:val="004B487E"/>
    <w:rsid w:val="004B581F"/>
    <w:rsid w:val="004B6151"/>
    <w:rsid w:val="004B7EBA"/>
    <w:rsid w:val="004C0CEB"/>
    <w:rsid w:val="004C3EE0"/>
    <w:rsid w:val="004C4821"/>
    <w:rsid w:val="004C566B"/>
    <w:rsid w:val="004C637A"/>
    <w:rsid w:val="004D143A"/>
    <w:rsid w:val="004D1921"/>
    <w:rsid w:val="004D416D"/>
    <w:rsid w:val="004D44F1"/>
    <w:rsid w:val="004D5A8B"/>
    <w:rsid w:val="004D7514"/>
    <w:rsid w:val="004E66A3"/>
    <w:rsid w:val="004E6B71"/>
    <w:rsid w:val="004E783C"/>
    <w:rsid w:val="004E7F9C"/>
    <w:rsid w:val="004F033F"/>
    <w:rsid w:val="004F1064"/>
    <w:rsid w:val="004F130A"/>
    <w:rsid w:val="004F13AD"/>
    <w:rsid w:val="004F1423"/>
    <w:rsid w:val="004F5BF0"/>
    <w:rsid w:val="004F7273"/>
    <w:rsid w:val="00502562"/>
    <w:rsid w:val="00502CD4"/>
    <w:rsid w:val="00503390"/>
    <w:rsid w:val="00503C8F"/>
    <w:rsid w:val="0050508A"/>
    <w:rsid w:val="0050724C"/>
    <w:rsid w:val="00510AB9"/>
    <w:rsid w:val="00511E1D"/>
    <w:rsid w:val="005130E1"/>
    <w:rsid w:val="0051590D"/>
    <w:rsid w:val="00516861"/>
    <w:rsid w:val="005210C7"/>
    <w:rsid w:val="00521B4E"/>
    <w:rsid w:val="00522555"/>
    <w:rsid w:val="0052510E"/>
    <w:rsid w:val="005262F9"/>
    <w:rsid w:val="005263FE"/>
    <w:rsid w:val="00526770"/>
    <w:rsid w:val="00526F6C"/>
    <w:rsid w:val="00531C84"/>
    <w:rsid w:val="005324E7"/>
    <w:rsid w:val="00536867"/>
    <w:rsid w:val="00536F0B"/>
    <w:rsid w:val="00537540"/>
    <w:rsid w:val="00541E3E"/>
    <w:rsid w:val="00546308"/>
    <w:rsid w:val="0054757A"/>
    <w:rsid w:val="005511F5"/>
    <w:rsid w:val="00551328"/>
    <w:rsid w:val="0055760F"/>
    <w:rsid w:val="00557AE1"/>
    <w:rsid w:val="00560282"/>
    <w:rsid w:val="00561898"/>
    <w:rsid w:val="00561ABF"/>
    <w:rsid w:val="005624A4"/>
    <w:rsid w:val="0056281A"/>
    <w:rsid w:val="005634D4"/>
    <w:rsid w:val="00563852"/>
    <w:rsid w:val="00563B60"/>
    <w:rsid w:val="00566B83"/>
    <w:rsid w:val="00570885"/>
    <w:rsid w:val="005752DF"/>
    <w:rsid w:val="005778EC"/>
    <w:rsid w:val="0058001E"/>
    <w:rsid w:val="005810AA"/>
    <w:rsid w:val="00581379"/>
    <w:rsid w:val="005813AF"/>
    <w:rsid w:val="00581B45"/>
    <w:rsid w:val="00582B06"/>
    <w:rsid w:val="005833CC"/>
    <w:rsid w:val="00583E86"/>
    <w:rsid w:val="00584513"/>
    <w:rsid w:val="00587A45"/>
    <w:rsid w:val="00587A6D"/>
    <w:rsid w:val="00590864"/>
    <w:rsid w:val="0059156D"/>
    <w:rsid w:val="0059221B"/>
    <w:rsid w:val="00594BA0"/>
    <w:rsid w:val="005966BD"/>
    <w:rsid w:val="00596F94"/>
    <w:rsid w:val="00597B02"/>
    <w:rsid w:val="00597C66"/>
    <w:rsid w:val="00597CC7"/>
    <w:rsid w:val="005A0ABA"/>
    <w:rsid w:val="005A0E85"/>
    <w:rsid w:val="005A3502"/>
    <w:rsid w:val="005A3E74"/>
    <w:rsid w:val="005A4408"/>
    <w:rsid w:val="005A502F"/>
    <w:rsid w:val="005A6B74"/>
    <w:rsid w:val="005A78FE"/>
    <w:rsid w:val="005B0DD3"/>
    <w:rsid w:val="005B429C"/>
    <w:rsid w:val="005B471F"/>
    <w:rsid w:val="005B4736"/>
    <w:rsid w:val="005B5A9D"/>
    <w:rsid w:val="005B64A4"/>
    <w:rsid w:val="005B6AEB"/>
    <w:rsid w:val="005B6E60"/>
    <w:rsid w:val="005B7488"/>
    <w:rsid w:val="005B7555"/>
    <w:rsid w:val="005C053B"/>
    <w:rsid w:val="005C1E34"/>
    <w:rsid w:val="005C2435"/>
    <w:rsid w:val="005C3422"/>
    <w:rsid w:val="005C6C53"/>
    <w:rsid w:val="005C781E"/>
    <w:rsid w:val="005C7F01"/>
    <w:rsid w:val="005D2B3B"/>
    <w:rsid w:val="005D4C87"/>
    <w:rsid w:val="005D5636"/>
    <w:rsid w:val="005D5A05"/>
    <w:rsid w:val="005D6B0E"/>
    <w:rsid w:val="005D7ACB"/>
    <w:rsid w:val="005E06BD"/>
    <w:rsid w:val="005E342C"/>
    <w:rsid w:val="005E3494"/>
    <w:rsid w:val="005E4108"/>
    <w:rsid w:val="005E4E75"/>
    <w:rsid w:val="005E5679"/>
    <w:rsid w:val="005E571D"/>
    <w:rsid w:val="005E71F1"/>
    <w:rsid w:val="005F260A"/>
    <w:rsid w:val="005F2DDE"/>
    <w:rsid w:val="005F2E9A"/>
    <w:rsid w:val="005F3FCD"/>
    <w:rsid w:val="005F53EE"/>
    <w:rsid w:val="005F6DAB"/>
    <w:rsid w:val="006047CA"/>
    <w:rsid w:val="00604C43"/>
    <w:rsid w:val="00606D35"/>
    <w:rsid w:val="00606D40"/>
    <w:rsid w:val="00607DDC"/>
    <w:rsid w:val="00607DF3"/>
    <w:rsid w:val="00610909"/>
    <w:rsid w:val="00611EE1"/>
    <w:rsid w:val="00613F3E"/>
    <w:rsid w:val="00615B68"/>
    <w:rsid w:val="00616001"/>
    <w:rsid w:val="00617BFB"/>
    <w:rsid w:val="0062573C"/>
    <w:rsid w:val="00625BE9"/>
    <w:rsid w:val="00626888"/>
    <w:rsid w:val="006319C5"/>
    <w:rsid w:val="00636684"/>
    <w:rsid w:val="00641138"/>
    <w:rsid w:val="00647829"/>
    <w:rsid w:val="006519CC"/>
    <w:rsid w:val="00652575"/>
    <w:rsid w:val="006531C3"/>
    <w:rsid w:val="00653741"/>
    <w:rsid w:val="00655647"/>
    <w:rsid w:val="00655D54"/>
    <w:rsid w:val="0066103A"/>
    <w:rsid w:val="00661CB7"/>
    <w:rsid w:val="00662233"/>
    <w:rsid w:val="0066300D"/>
    <w:rsid w:val="006636B0"/>
    <w:rsid w:val="0066412D"/>
    <w:rsid w:val="00666557"/>
    <w:rsid w:val="00670F9A"/>
    <w:rsid w:val="006726FA"/>
    <w:rsid w:val="00673202"/>
    <w:rsid w:val="00673D67"/>
    <w:rsid w:val="00677BCE"/>
    <w:rsid w:val="00685E8C"/>
    <w:rsid w:val="0068664D"/>
    <w:rsid w:val="00687688"/>
    <w:rsid w:val="0069052D"/>
    <w:rsid w:val="0069060F"/>
    <w:rsid w:val="00690F6D"/>
    <w:rsid w:val="006937F5"/>
    <w:rsid w:val="006946F2"/>
    <w:rsid w:val="00695E79"/>
    <w:rsid w:val="0069695D"/>
    <w:rsid w:val="006A069A"/>
    <w:rsid w:val="006A07FA"/>
    <w:rsid w:val="006A23F8"/>
    <w:rsid w:val="006A51EA"/>
    <w:rsid w:val="006A69BF"/>
    <w:rsid w:val="006A6FD0"/>
    <w:rsid w:val="006A790F"/>
    <w:rsid w:val="006B0859"/>
    <w:rsid w:val="006B0F8C"/>
    <w:rsid w:val="006B1176"/>
    <w:rsid w:val="006B1CE6"/>
    <w:rsid w:val="006B35EA"/>
    <w:rsid w:val="006B4A05"/>
    <w:rsid w:val="006B6A8F"/>
    <w:rsid w:val="006B6B5B"/>
    <w:rsid w:val="006C4B3B"/>
    <w:rsid w:val="006C66F3"/>
    <w:rsid w:val="006C774C"/>
    <w:rsid w:val="006D2CE1"/>
    <w:rsid w:val="006D664E"/>
    <w:rsid w:val="006D73E1"/>
    <w:rsid w:val="006E018B"/>
    <w:rsid w:val="006E1A25"/>
    <w:rsid w:val="006E1D19"/>
    <w:rsid w:val="006E27DC"/>
    <w:rsid w:val="006E28FC"/>
    <w:rsid w:val="006E2929"/>
    <w:rsid w:val="006E491B"/>
    <w:rsid w:val="006E788B"/>
    <w:rsid w:val="006F1CCE"/>
    <w:rsid w:val="006F2F9B"/>
    <w:rsid w:val="006F3F89"/>
    <w:rsid w:val="006F3FE0"/>
    <w:rsid w:val="006F4C5F"/>
    <w:rsid w:val="007025F5"/>
    <w:rsid w:val="00702B11"/>
    <w:rsid w:val="007031B0"/>
    <w:rsid w:val="00704058"/>
    <w:rsid w:val="007074ED"/>
    <w:rsid w:val="00710486"/>
    <w:rsid w:val="00712DFD"/>
    <w:rsid w:val="0071487A"/>
    <w:rsid w:val="00715E16"/>
    <w:rsid w:val="00715F06"/>
    <w:rsid w:val="007163C3"/>
    <w:rsid w:val="00720D67"/>
    <w:rsid w:val="00721EA2"/>
    <w:rsid w:val="0072257E"/>
    <w:rsid w:val="007227F0"/>
    <w:rsid w:val="00722CDC"/>
    <w:rsid w:val="00723D9C"/>
    <w:rsid w:val="00724605"/>
    <w:rsid w:val="0072636B"/>
    <w:rsid w:val="00727648"/>
    <w:rsid w:val="007333BE"/>
    <w:rsid w:val="00734E6A"/>
    <w:rsid w:val="00735008"/>
    <w:rsid w:val="0073563C"/>
    <w:rsid w:val="00735FBF"/>
    <w:rsid w:val="007401EB"/>
    <w:rsid w:val="007415FF"/>
    <w:rsid w:val="0074189A"/>
    <w:rsid w:val="00742696"/>
    <w:rsid w:val="00742894"/>
    <w:rsid w:val="0074299A"/>
    <w:rsid w:val="00746647"/>
    <w:rsid w:val="00753C78"/>
    <w:rsid w:val="007542F7"/>
    <w:rsid w:val="0075481F"/>
    <w:rsid w:val="00756A05"/>
    <w:rsid w:val="00757723"/>
    <w:rsid w:val="00760239"/>
    <w:rsid w:val="007619C6"/>
    <w:rsid w:val="007659F2"/>
    <w:rsid w:val="00766C49"/>
    <w:rsid w:val="007707B7"/>
    <w:rsid w:val="00773671"/>
    <w:rsid w:val="00773BE3"/>
    <w:rsid w:val="00775BAE"/>
    <w:rsid w:val="00777FD0"/>
    <w:rsid w:val="0078000A"/>
    <w:rsid w:val="00780600"/>
    <w:rsid w:val="0078064F"/>
    <w:rsid w:val="00782926"/>
    <w:rsid w:val="007830A0"/>
    <w:rsid w:val="007835E6"/>
    <w:rsid w:val="007842A8"/>
    <w:rsid w:val="00785A6B"/>
    <w:rsid w:val="00787991"/>
    <w:rsid w:val="00791CEA"/>
    <w:rsid w:val="0079317B"/>
    <w:rsid w:val="00793430"/>
    <w:rsid w:val="007935D7"/>
    <w:rsid w:val="007941E5"/>
    <w:rsid w:val="007947A8"/>
    <w:rsid w:val="00796B8E"/>
    <w:rsid w:val="00796F57"/>
    <w:rsid w:val="00797057"/>
    <w:rsid w:val="007A1C59"/>
    <w:rsid w:val="007A344F"/>
    <w:rsid w:val="007A578C"/>
    <w:rsid w:val="007A63BB"/>
    <w:rsid w:val="007A6880"/>
    <w:rsid w:val="007B0619"/>
    <w:rsid w:val="007B0DE1"/>
    <w:rsid w:val="007B19DF"/>
    <w:rsid w:val="007B4CB6"/>
    <w:rsid w:val="007B7279"/>
    <w:rsid w:val="007B7ECA"/>
    <w:rsid w:val="007C0242"/>
    <w:rsid w:val="007C196F"/>
    <w:rsid w:val="007C1E05"/>
    <w:rsid w:val="007C2945"/>
    <w:rsid w:val="007C3EEE"/>
    <w:rsid w:val="007C4BB8"/>
    <w:rsid w:val="007C5425"/>
    <w:rsid w:val="007C55AD"/>
    <w:rsid w:val="007C5765"/>
    <w:rsid w:val="007C663D"/>
    <w:rsid w:val="007C7285"/>
    <w:rsid w:val="007D1CB7"/>
    <w:rsid w:val="007D23CD"/>
    <w:rsid w:val="007E07B2"/>
    <w:rsid w:val="007E1240"/>
    <w:rsid w:val="007E6336"/>
    <w:rsid w:val="007F0B2C"/>
    <w:rsid w:val="007F0BAC"/>
    <w:rsid w:val="007F0CE3"/>
    <w:rsid w:val="007F1E09"/>
    <w:rsid w:val="007F1F4F"/>
    <w:rsid w:val="007F26E3"/>
    <w:rsid w:val="007F5B15"/>
    <w:rsid w:val="007F63C0"/>
    <w:rsid w:val="007F6960"/>
    <w:rsid w:val="007F6F0B"/>
    <w:rsid w:val="007F7075"/>
    <w:rsid w:val="007F7ECE"/>
    <w:rsid w:val="00803A99"/>
    <w:rsid w:val="00807EDF"/>
    <w:rsid w:val="00811DB6"/>
    <w:rsid w:val="00812CB7"/>
    <w:rsid w:val="008136D0"/>
    <w:rsid w:val="00813B23"/>
    <w:rsid w:val="008144D2"/>
    <w:rsid w:val="0081677B"/>
    <w:rsid w:val="00817BCE"/>
    <w:rsid w:val="008200F5"/>
    <w:rsid w:val="00821F26"/>
    <w:rsid w:val="008229C7"/>
    <w:rsid w:val="008311EA"/>
    <w:rsid w:val="00833B1F"/>
    <w:rsid w:val="00833B40"/>
    <w:rsid w:val="00842C4C"/>
    <w:rsid w:val="00844F9D"/>
    <w:rsid w:val="00845CF0"/>
    <w:rsid w:val="00846743"/>
    <w:rsid w:val="0085175A"/>
    <w:rsid w:val="00852AC3"/>
    <w:rsid w:val="00853359"/>
    <w:rsid w:val="00853540"/>
    <w:rsid w:val="00853DD9"/>
    <w:rsid w:val="00855850"/>
    <w:rsid w:val="00855EB0"/>
    <w:rsid w:val="008646D5"/>
    <w:rsid w:val="00865097"/>
    <w:rsid w:val="00870E5C"/>
    <w:rsid w:val="00874EC9"/>
    <w:rsid w:val="008756C1"/>
    <w:rsid w:val="00875CCD"/>
    <w:rsid w:val="0087718F"/>
    <w:rsid w:val="00882196"/>
    <w:rsid w:val="00882CBA"/>
    <w:rsid w:val="00884A5A"/>
    <w:rsid w:val="0088702D"/>
    <w:rsid w:val="00890B5F"/>
    <w:rsid w:val="00890F5F"/>
    <w:rsid w:val="00892039"/>
    <w:rsid w:val="008922DC"/>
    <w:rsid w:val="0089306B"/>
    <w:rsid w:val="0089348E"/>
    <w:rsid w:val="0089350A"/>
    <w:rsid w:val="00894F7E"/>
    <w:rsid w:val="00897B0B"/>
    <w:rsid w:val="00897C66"/>
    <w:rsid w:val="008A0FD0"/>
    <w:rsid w:val="008A283D"/>
    <w:rsid w:val="008A2B59"/>
    <w:rsid w:val="008A2D0E"/>
    <w:rsid w:val="008A6397"/>
    <w:rsid w:val="008A700E"/>
    <w:rsid w:val="008B0387"/>
    <w:rsid w:val="008B0613"/>
    <w:rsid w:val="008B1B2B"/>
    <w:rsid w:val="008B1B9F"/>
    <w:rsid w:val="008B2224"/>
    <w:rsid w:val="008B4624"/>
    <w:rsid w:val="008B4A55"/>
    <w:rsid w:val="008C1CF8"/>
    <w:rsid w:val="008C287B"/>
    <w:rsid w:val="008C2E69"/>
    <w:rsid w:val="008C410B"/>
    <w:rsid w:val="008C47A2"/>
    <w:rsid w:val="008C4F82"/>
    <w:rsid w:val="008C7199"/>
    <w:rsid w:val="008D0239"/>
    <w:rsid w:val="008D0F95"/>
    <w:rsid w:val="008D1096"/>
    <w:rsid w:val="008D393A"/>
    <w:rsid w:val="008D540D"/>
    <w:rsid w:val="008D5E5F"/>
    <w:rsid w:val="008D6498"/>
    <w:rsid w:val="008E1276"/>
    <w:rsid w:val="008E2D19"/>
    <w:rsid w:val="008E3799"/>
    <w:rsid w:val="008E5A12"/>
    <w:rsid w:val="008E70DE"/>
    <w:rsid w:val="008E7C6D"/>
    <w:rsid w:val="008F0C11"/>
    <w:rsid w:val="008F13F6"/>
    <w:rsid w:val="008F16DA"/>
    <w:rsid w:val="008F1BC0"/>
    <w:rsid w:val="008F2F0B"/>
    <w:rsid w:val="008F3641"/>
    <w:rsid w:val="008F4278"/>
    <w:rsid w:val="008F4619"/>
    <w:rsid w:val="008F4C8A"/>
    <w:rsid w:val="008F7967"/>
    <w:rsid w:val="0091031E"/>
    <w:rsid w:val="00913D39"/>
    <w:rsid w:val="0091423E"/>
    <w:rsid w:val="00921953"/>
    <w:rsid w:val="00922C6B"/>
    <w:rsid w:val="00926D56"/>
    <w:rsid w:val="009338D0"/>
    <w:rsid w:val="009350DA"/>
    <w:rsid w:val="00935696"/>
    <w:rsid w:val="00936D3A"/>
    <w:rsid w:val="009418A1"/>
    <w:rsid w:val="0094678C"/>
    <w:rsid w:val="00947D44"/>
    <w:rsid w:val="00947F81"/>
    <w:rsid w:val="0095203F"/>
    <w:rsid w:val="00960690"/>
    <w:rsid w:val="00963B3F"/>
    <w:rsid w:val="00964142"/>
    <w:rsid w:val="009644B0"/>
    <w:rsid w:val="009644E9"/>
    <w:rsid w:val="00967626"/>
    <w:rsid w:val="00970CA0"/>
    <w:rsid w:val="0097136A"/>
    <w:rsid w:val="00971AE7"/>
    <w:rsid w:val="009723BD"/>
    <w:rsid w:val="009739BC"/>
    <w:rsid w:val="0097548C"/>
    <w:rsid w:val="00975771"/>
    <w:rsid w:val="00975A13"/>
    <w:rsid w:val="00980CF1"/>
    <w:rsid w:val="00981A9A"/>
    <w:rsid w:val="00982FDF"/>
    <w:rsid w:val="009858DF"/>
    <w:rsid w:val="00985BC4"/>
    <w:rsid w:val="00985CC1"/>
    <w:rsid w:val="00985D53"/>
    <w:rsid w:val="00991C79"/>
    <w:rsid w:val="009922B0"/>
    <w:rsid w:val="00993416"/>
    <w:rsid w:val="0099473F"/>
    <w:rsid w:val="009978D9"/>
    <w:rsid w:val="009B397C"/>
    <w:rsid w:val="009B4A03"/>
    <w:rsid w:val="009B4B7F"/>
    <w:rsid w:val="009B4F81"/>
    <w:rsid w:val="009B60A3"/>
    <w:rsid w:val="009B6AD7"/>
    <w:rsid w:val="009B7869"/>
    <w:rsid w:val="009B7B18"/>
    <w:rsid w:val="009C1056"/>
    <w:rsid w:val="009C2FFB"/>
    <w:rsid w:val="009C3AF4"/>
    <w:rsid w:val="009C475D"/>
    <w:rsid w:val="009C6BAE"/>
    <w:rsid w:val="009D220C"/>
    <w:rsid w:val="009D2B56"/>
    <w:rsid w:val="009D3C8A"/>
    <w:rsid w:val="009D3E75"/>
    <w:rsid w:val="009D62DE"/>
    <w:rsid w:val="009D699A"/>
    <w:rsid w:val="009D7533"/>
    <w:rsid w:val="009E0B84"/>
    <w:rsid w:val="009E0D60"/>
    <w:rsid w:val="009E0F5E"/>
    <w:rsid w:val="009E3C4E"/>
    <w:rsid w:val="009E7205"/>
    <w:rsid w:val="009E7B52"/>
    <w:rsid w:val="009E7D96"/>
    <w:rsid w:val="009F0093"/>
    <w:rsid w:val="009F020A"/>
    <w:rsid w:val="009F03B5"/>
    <w:rsid w:val="009F2C45"/>
    <w:rsid w:val="009F4C1C"/>
    <w:rsid w:val="009F6D74"/>
    <w:rsid w:val="00A00564"/>
    <w:rsid w:val="00A010C1"/>
    <w:rsid w:val="00A021DE"/>
    <w:rsid w:val="00A04617"/>
    <w:rsid w:val="00A0541C"/>
    <w:rsid w:val="00A115AE"/>
    <w:rsid w:val="00A12264"/>
    <w:rsid w:val="00A12BFC"/>
    <w:rsid w:val="00A157F3"/>
    <w:rsid w:val="00A15C16"/>
    <w:rsid w:val="00A17CC6"/>
    <w:rsid w:val="00A21ABC"/>
    <w:rsid w:val="00A2553B"/>
    <w:rsid w:val="00A270C6"/>
    <w:rsid w:val="00A27E5D"/>
    <w:rsid w:val="00A30C79"/>
    <w:rsid w:val="00A30E86"/>
    <w:rsid w:val="00A33D3E"/>
    <w:rsid w:val="00A34166"/>
    <w:rsid w:val="00A34B5E"/>
    <w:rsid w:val="00A359A7"/>
    <w:rsid w:val="00A36D2A"/>
    <w:rsid w:val="00A37F8C"/>
    <w:rsid w:val="00A42D35"/>
    <w:rsid w:val="00A450FE"/>
    <w:rsid w:val="00A45B22"/>
    <w:rsid w:val="00A46933"/>
    <w:rsid w:val="00A4709C"/>
    <w:rsid w:val="00A51208"/>
    <w:rsid w:val="00A53DDA"/>
    <w:rsid w:val="00A60489"/>
    <w:rsid w:val="00A60782"/>
    <w:rsid w:val="00A60F84"/>
    <w:rsid w:val="00A612B2"/>
    <w:rsid w:val="00A61BEE"/>
    <w:rsid w:val="00A635F2"/>
    <w:rsid w:val="00A637C1"/>
    <w:rsid w:val="00A64C01"/>
    <w:rsid w:val="00A679B5"/>
    <w:rsid w:val="00A71429"/>
    <w:rsid w:val="00A7413F"/>
    <w:rsid w:val="00A8246F"/>
    <w:rsid w:val="00A84A29"/>
    <w:rsid w:val="00A84F4D"/>
    <w:rsid w:val="00A86E64"/>
    <w:rsid w:val="00A879F9"/>
    <w:rsid w:val="00A9199B"/>
    <w:rsid w:val="00A91C2F"/>
    <w:rsid w:val="00A9205B"/>
    <w:rsid w:val="00A943B7"/>
    <w:rsid w:val="00A966BE"/>
    <w:rsid w:val="00A97E4A"/>
    <w:rsid w:val="00AA0B7A"/>
    <w:rsid w:val="00AA103B"/>
    <w:rsid w:val="00AA2FB6"/>
    <w:rsid w:val="00AA375F"/>
    <w:rsid w:val="00AA4B60"/>
    <w:rsid w:val="00AA5B35"/>
    <w:rsid w:val="00AA616A"/>
    <w:rsid w:val="00AA658A"/>
    <w:rsid w:val="00AA65A9"/>
    <w:rsid w:val="00AA739C"/>
    <w:rsid w:val="00AB0380"/>
    <w:rsid w:val="00AB458D"/>
    <w:rsid w:val="00AB5425"/>
    <w:rsid w:val="00AB64ED"/>
    <w:rsid w:val="00AB6694"/>
    <w:rsid w:val="00AC2D71"/>
    <w:rsid w:val="00AC3B19"/>
    <w:rsid w:val="00AC6828"/>
    <w:rsid w:val="00AD0CE5"/>
    <w:rsid w:val="00AD0FBD"/>
    <w:rsid w:val="00AD2521"/>
    <w:rsid w:val="00AD2A86"/>
    <w:rsid w:val="00AD58ED"/>
    <w:rsid w:val="00AD5E0F"/>
    <w:rsid w:val="00AE0134"/>
    <w:rsid w:val="00AE1303"/>
    <w:rsid w:val="00AE1428"/>
    <w:rsid w:val="00AE23D6"/>
    <w:rsid w:val="00AE5C25"/>
    <w:rsid w:val="00AE6433"/>
    <w:rsid w:val="00AE6A98"/>
    <w:rsid w:val="00AF1A66"/>
    <w:rsid w:val="00AF2E79"/>
    <w:rsid w:val="00AF34C2"/>
    <w:rsid w:val="00AF3FEF"/>
    <w:rsid w:val="00AF4C9D"/>
    <w:rsid w:val="00AF7282"/>
    <w:rsid w:val="00B00DE7"/>
    <w:rsid w:val="00B01391"/>
    <w:rsid w:val="00B0139B"/>
    <w:rsid w:val="00B017DA"/>
    <w:rsid w:val="00B06C7E"/>
    <w:rsid w:val="00B06F9D"/>
    <w:rsid w:val="00B14C37"/>
    <w:rsid w:val="00B14E8C"/>
    <w:rsid w:val="00B15987"/>
    <w:rsid w:val="00B169D8"/>
    <w:rsid w:val="00B27DC1"/>
    <w:rsid w:val="00B31FE4"/>
    <w:rsid w:val="00B3220B"/>
    <w:rsid w:val="00B33AEB"/>
    <w:rsid w:val="00B3452C"/>
    <w:rsid w:val="00B3485B"/>
    <w:rsid w:val="00B35F1C"/>
    <w:rsid w:val="00B40C60"/>
    <w:rsid w:val="00B41807"/>
    <w:rsid w:val="00B4790C"/>
    <w:rsid w:val="00B5060A"/>
    <w:rsid w:val="00B50DB0"/>
    <w:rsid w:val="00B5208F"/>
    <w:rsid w:val="00B53462"/>
    <w:rsid w:val="00B61AE6"/>
    <w:rsid w:val="00B61DEE"/>
    <w:rsid w:val="00B646F2"/>
    <w:rsid w:val="00B65173"/>
    <w:rsid w:val="00B66A24"/>
    <w:rsid w:val="00B6752B"/>
    <w:rsid w:val="00B7072A"/>
    <w:rsid w:val="00B70AAC"/>
    <w:rsid w:val="00B71C64"/>
    <w:rsid w:val="00B76534"/>
    <w:rsid w:val="00B77DD3"/>
    <w:rsid w:val="00B81E1A"/>
    <w:rsid w:val="00B82253"/>
    <w:rsid w:val="00B826CF"/>
    <w:rsid w:val="00B83ABA"/>
    <w:rsid w:val="00B83EA3"/>
    <w:rsid w:val="00B84025"/>
    <w:rsid w:val="00B87493"/>
    <w:rsid w:val="00B87FFD"/>
    <w:rsid w:val="00B9203B"/>
    <w:rsid w:val="00B93C69"/>
    <w:rsid w:val="00B9510A"/>
    <w:rsid w:val="00B97B61"/>
    <w:rsid w:val="00BA19C3"/>
    <w:rsid w:val="00BA3039"/>
    <w:rsid w:val="00BA32C9"/>
    <w:rsid w:val="00BA3532"/>
    <w:rsid w:val="00BA3F60"/>
    <w:rsid w:val="00BA4F89"/>
    <w:rsid w:val="00BA57ED"/>
    <w:rsid w:val="00BA61C1"/>
    <w:rsid w:val="00BB2BB8"/>
    <w:rsid w:val="00BB5E2D"/>
    <w:rsid w:val="00BB794B"/>
    <w:rsid w:val="00BC0130"/>
    <w:rsid w:val="00BC11FE"/>
    <w:rsid w:val="00BC4657"/>
    <w:rsid w:val="00BC6452"/>
    <w:rsid w:val="00BC74FB"/>
    <w:rsid w:val="00BD14D9"/>
    <w:rsid w:val="00BD288D"/>
    <w:rsid w:val="00BD3896"/>
    <w:rsid w:val="00BD43DA"/>
    <w:rsid w:val="00BE0291"/>
    <w:rsid w:val="00BE5DBE"/>
    <w:rsid w:val="00BE7523"/>
    <w:rsid w:val="00BF0ACB"/>
    <w:rsid w:val="00BF2E01"/>
    <w:rsid w:val="00BF5535"/>
    <w:rsid w:val="00BF6972"/>
    <w:rsid w:val="00BF6B0B"/>
    <w:rsid w:val="00BF7B58"/>
    <w:rsid w:val="00BF7FE5"/>
    <w:rsid w:val="00C00FD4"/>
    <w:rsid w:val="00C01007"/>
    <w:rsid w:val="00C01AFD"/>
    <w:rsid w:val="00C03DC0"/>
    <w:rsid w:val="00C043F4"/>
    <w:rsid w:val="00C05F33"/>
    <w:rsid w:val="00C07997"/>
    <w:rsid w:val="00C07D19"/>
    <w:rsid w:val="00C11EA7"/>
    <w:rsid w:val="00C121F5"/>
    <w:rsid w:val="00C13B51"/>
    <w:rsid w:val="00C146E0"/>
    <w:rsid w:val="00C17363"/>
    <w:rsid w:val="00C20269"/>
    <w:rsid w:val="00C24898"/>
    <w:rsid w:val="00C25EEE"/>
    <w:rsid w:val="00C30F5C"/>
    <w:rsid w:val="00C317DC"/>
    <w:rsid w:val="00C36D2B"/>
    <w:rsid w:val="00C37E5B"/>
    <w:rsid w:val="00C4084A"/>
    <w:rsid w:val="00C41D90"/>
    <w:rsid w:val="00C429BD"/>
    <w:rsid w:val="00C42C90"/>
    <w:rsid w:val="00C43780"/>
    <w:rsid w:val="00C45E50"/>
    <w:rsid w:val="00C46082"/>
    <w:rsid w:val="00C47FE9"/>
    <w:rsid w:val="00C519A7"/>
    <w:rsid w:val="00C5770B"/>
    <w:rsid w:val="00C61138"/>
    <w:rsid w:val="00C61BD2"/>
    <w:rsid w:val="00C65681"/>
    <w:rsid w:val="00C70485"/>
    <w:rsid w:val="00C72878"/>
    <w:rsid w:val="00C73BC5"/>
    <w:rsid w:val="00C743ED"/>
    <w:rsid w:val="00C74C57"/>
    <w:rsid w:val="00C77232"/>
    <w:rsid w:val="00C818B0"/>
    <w:rsid w:val="00C83D03"/>
    <w:rsid w:val="00C84D11"/>
    <w:rsid w:val="00C850AF"/>
    <w:rsid w:val="00C85C85"/>
    <w:rsid w:val="00C871D6"/>
    <w:rsid w:val="00C9016A"/>
    <w:rsid w:val="00C911F8"/>
    <w:rsid w:val="00C93555"/>
    <w:rsid w:val="00C954EC"/>
    <w:rsid w:val="00CA0E6A"/>
    <w:rsid w:val="00CA165D"/>
    <w:rsid w:val="00CA39A1"/>
    <w:rsid w:val="00CA3FD5"/>
    <w:rsid w:val="00CA6A8F"/>
    <w:rsid w:val="00CB0EED"/>
    <w:rsid w:val="00CB2B26"/>
    <w:rsid w:val="00CB3401"/>
    <w:rsid w:val="00CB4A50"/>
    <w:rsid w:val="00CB602E"/>
    <w:rsid w:val="00CB7160"/>
    <w:rsid w:val="00CB764B"/>
    <w:rsid w:val="00CC010A"/>
    <w:rsid w:val="00CC0A39"/>
    <w:rsid w:val="00CC0CF9"/>
    <w:rsid w:val="00CC203E"/>
    <w:rsid w:val="00CC35C7"/>
    <w:rsid w:val="00CC4466"/>
    <w:rsid w:val="00CC4BE1"/>
    <w:rsid w:val="00CD129C"/>
    <w:rsid w:val="00CD43C6"/>
    <w:rsid w:val="00CD4D38"/>
    <w:rsid w:val="00CD7731"/>
    <w:rsid w:val="00CD77A0"/>
    <w:rsid w:val="00CE3A24"/>
    <w:rsid w:val="00CE46D7"/>
    <w:rsid w:val="00CE4D32"/>
    <w:rsid w:val="00CE4D9C"/>
    <w:rsid w:val="00CE4E14"/>
    <w:rsid w:val="00CE4FAB"/>
    <w:rsid w:val="00CE5BE6"/>
    <w:rsid w:val="00CE5D0E"/>
    <w:rsid w:val="00CE64DE"/>
    <w:rsid w:val="00CE64F6"/>
    <w:rsid w:val="00CE68A9"/>
    <w:rsid w:val="00CF3CE7"/>
    <w:rsid w:val="00CF6E83"/>
    <w:rsid w:val="00CF6F66"/>
    <w:rsid w:val="00CF7E75"/>
    <w:rsid w:val="00D00996"/>
    <w:rsid w:val="00D023E1"/>
    <w:rsid w:val="00D03BAD"/>
    <w:rsid w:val="00D04AB0"/>
    <w:rsid w:val="00D053A8"/>
    <w:rsid w:val="00D06810"/>
    <w:rsid w:val="00D068FE"/>
    <w:rsid w:val="00D104CF"/>
    <w:rsid w:val="00D15221"/>
    <w:rsid w:val="00D15684"/>
    <w:rsid w:val="00D20FD7"/>
    <w:rsid w:val="00D22B76"/>
    <w:rsid w:val="00D24070"/>
    <w:rsid w:val="00D24125"/>
    <w:rsid w:val="00D243F3"/>
    <w:rsid w:val="00D245A2"/>
    <w:rsid w:val="00D24DDB"/>
    <w:rsid w:val="00D259BF"/>
    <w:rsid w:val="00D303B7"/>
    <w:rsid w:val="00D32126"/>
    <w:rsid w:val="00D33710"/>
    <w:rsid w:val="00D34ECD"/>
    <w:rsid w:val="00D43BC2"/>
    <w:rsid w:val="00D45695"/>
    <w:rsid w:val="00D46CD0"/>
    <w:rsid w:val="00D50922"/>
    <w:rsid w:val="00D50C20"/>
    <w:rsid w:val="00D52F03"/>
    <w:rsid w:val="00D5451A"/>
    <w:rsid w:val="00D5555E"/>
    <w:rsid w:val="00D558EC"/>
    <w:rsid w:val="00D568D7"/>
    <w:rsid w:val="00D57A69"/>
    <w:rsid w:val="00D60515"/>
    <w:rsid w:val="00D619CB"/>
    <w:rsid w:val="00D62181"/>
    <w:rsid w:val="00D65AC1"/>
    <w:rsid w:val="00D67558"/>
    <w:rsid w:val="00D72C78"/>
    <w:rsid w:val="00D82482"/>
    <w:rsid w:val="00D82C69"/>
    <w:rsid w:val="00D83F0D"/>
    <w:rsid w:val="00D84C2F"/>
    <w:rsid w:val="00D84EB1"/>
    <w:rsid w:val="00D87A55"/>
    <w:rsid w:val="00D90C78"/>
    <w:rsid w:val="00D92D29"/>
    <w:rsid w:val="00D9406A"/>
    <w:rsid w:val="00D9458E"/>
    <w:rsid w:val="00D9458F"/>
    <w:rsid w:val="00D95884"/>
    <w:rsid w:val="00DA0953"/>
    <w:rsid w:val="00DA132D"/>
    <w:rsid w:val="00DA33F8"/>
    <w:rsid w:val="00DA531D"/>
    <w:rsid w:val="00DA727C"/>
    <w:rsid w:val="00DB0692"/>
    <w:rsid w:val="00DB084B"/>
    <w:rsid w:val="00DB14A1"/>
    <w:rsid w:val="00DB2835"/>
    <w:rsid w:val="00DB30C7"/>
    <w:rsid w:val="00DB5DA5"/>
    <w:rsid w:val="00DB76EF"/>
    <w:rsid w:val="00DC100E"/>
    <w:rsid w:val="00DC1592"/>
    <w:rsid w:val="00DC58BC"/>
    <w:rsid w:val="00DC7967"/>
    <w:rsid w:val="00DC7CA1"/>
    <w:rsid w:val="00DD08A9"/>
    <w:rsid w:val="00DD2CBC"/>
    <w:rsid w:val="00DD4DD2"/>
    <w:rsid w:val="00DE0D11"/>
    <w:rsid w:val="00DE3952"/>
    <w:rsid w:val="00DE429A"/>
    <w:rsid w:val="00DE456F"/>
    <w:rsid w:val="00DE4C0D"/>
    <w:rsid w:val="00DE688F"/>
    <w:rsid w:val="00DE6BFC"/>
    <w:rsid w:val="00DE7BD9"/>
    <w:rsid w:val="00DF00FC"/>
    <w:rsid w:val="00DF3345"/>
    <w:rsid w:val="00DF7DF2"/>
    <w:rsid w:val="00E0047C"/>
    <w:rsid w:val="00E019D0"/>
    <w:rsid w:val="00E02504"/>
    <w:rsid w:val="00E02BCE"/>
    <w:rsid w:val="00E04314"/>
    <w:rsid w:val="00E06CB4"/>
    <w:rsid w:val="00E0775A"/>
    <w:rsid w:val="00E10318"/>
    <w:rsid w:val="00E11199"/>
    <w:rsid w:val="00E138E8"/>
    <w:rsid w:val="00E13F44"/>
    <w:rsid w:val="00E16E35"/>
    <w:rsid w:val="00E21A1F"/>
    <w:rsid w:val="00E2249E"/>
    <w:rsid w:val="00E23BDE"/>
    <w:rsid w:val="00E23C07"/>
    <w:rsid w:val="00E24211"/>
    <w:rsid w:val="00E25D5B"/>
    <w:rsid w:val="00E305EE"/>
    <w:rsid w:val="00E31FEB"/>
    <w:rsid w:val="00E334B5"/>
    <w:rsid w:val="00E4381B"/>
    <w:rsid w:val="00E43E13"/>
    <w:rsid w:val="00E44A2F"/>
    <w:rsid w:val="00E469BE"/>
    <w:rsid w:val="00E47025"/>
    <w:rsid w:val="00E5324F"/>
    <w:rsid w:val="00E56867"/>
    <w:rsid w:val="00E65287"/>
    <w:rsid w:val="00E66FBA"/>
    <w:rsid w:val="00E67545"/>
    <w:rsid w:val="00E73E7B"/>
    <w:rsid w:val="00E75A72"/>
    <w:rsid w:val="00E77D9C"/>
    <w:rsid w:val="00E83365"/>
    <w:rsid w:val="00E83BDC"/>
    <w:rsid w:val="00E84708"/>
    <w:rsid w:val="00E85145"/>
    <w:rsid w:val="00E9196F"/>
    <w:rsid w:val="00E92DE0"/>
    <w:rsid w:val="00EA174E"/>
    <w:rsid w:val="00EA378C"/>
    <w:rsid w:val="00EA58B6"/>
    <w:rsid w:val="00EA68D6"/>
    <w:rsid w:val="00EA78CD"/>
    <w:rsid w:val="00EB44A1"/>
    <w:rsid w:val="00EB6FBE"/>
    <w:rsid w:val="00EC18AC"/>
    <w:rsid w:val="00EC2C3C"/>
    <w:rsid w:val="00EC3110"/>
    <w:rsid w:val="00EC4B4D"/>
    <w:rsid w:val="00EC6F61"/>
    <w:rsid w:val="00EC76D1"/>
    <w:rsid w:val="00EC7FE9"/>
    <w:rsid w:val="00ED2EEB"/>
    <w:rsid w:val="00ED3F69"/>
    <w:rsid w:val="00ED60F7"/>
    <w:rsid w:val="00EE0AA1"/>
    <w:rsid w:val="00EE2AEA"/>
    <w:rsid w:val="00EE3A34"/>
    <w:rsid w:val="00EE5327"/>
    <w:rsid w:val="00EE6B30"/>
    <w:rsid w:val="00EE7271"/>
    <w:rsid w:val="00EF074D"/>
    <w:rsid w:val="00EF082C"/>
    <w:rsid w:val="00EF11E1"/>
    <w:rsid w:val="00EF1A82"/>
    <w:rsid w:val="00EF4A6D"/>
    <w:rsid w:val="00EF5D8D"/>
    <w:rsid w:val="00EF6BAD"/>
    <w:rsid w:val="00F00482"/>
    <w:rsid w:val="00F02A18"/>
    <w:rsid w:val="00F03057"/>
    <w:rsid w:val="00F04888"/>
    <w:rsid w:val="00F05E46"/>
    <w:rsid w:val="00F1096A"/>
    <w:rsid w:val="00F11985"/>
    <w:rsid w:val="00F13EAF"/>
    <w:rsid w:val="00F14F48"/>
    <w:rsid w:val="00F1557A"/>
    <w:rsid w:val="00F15849"/>
    <w:rsid w:val="00F15C79"/>
    <w:rsid w:val="00F164E6"/>
    <w:rsid w:val="00F17D1C"/>
    <w:rsid w:val="00F203D4"/>
    <w:rsid w:val="00F218E6"/>
    <w:rsid w:val="00F23D25"/>
    <w:rsid w:val="00F25329"/>
    <w:rsid w:val="00F2580D"/>
    <w:rsid w:val="00F25A95"/>
    <w:rsid w:val="00F26BC9"/>
    <w:rsid w:val="00F3296A"/>
    <w:rsid w:val="00F335B1"/>
    <w:rsid w:val="00F358E8"/>
    <w:rsid w:val="00F37E3B"/>
    <w:rsid w:val="00F400CC"/>
    <w:rsid w:val="00F4034F"/>
    <w:rsid w:val="00F45553"/>
    <w:rsid w:val="00F46797"/>
    <w:rsid w:val="00F46ECF"/>
    <w:rsid w:val="00F51043"/>
    <w:rsid w:val="00F52319"/>
    <w:rsid w:val="00F558AF"/>
    <w:rsid w:val="00F57494"/>
    <w:rsid w:val="00F61781"/>
    <w:rsid w:val="00F639D1"/>
    <w:rsid w:val="00F65A5D"/>
    <w:rsid w:val="00F67222"/>
    <w:rsid w:val="00F7031C"/>
    <w:rsid w:val="00F71892"/>
    <w:rsid w:val="00F71A94"/>
    <w:rsid w:val="00F72D85"/>
    <w:rsid w:val="00F73070"/>
    <w:rsid w:val="00F73C1F"/>
    <w:rsid w:val="00F75BF2"/>
    <w:rsid w:val="00F75C08"/>
    <w:rsid w:val="00F75DA4"/>
    <w:rsid w:val="00F77610"/>
    <w:rsid w:val="00F80004"/>
    <w:rsid w:val="00F80724"/>
    <w:rsid w:val="00F839ED"/>
    <w:rsid w:val="00F85984"/>
    <w:rsid w:val="00F86450"/>
    <w:rsid w:val="00F87DA3"/>
    <w:rsid w:val="00F90A88"/>
    <w:rsid w:val="00F91132"/>
    <w:rsid w:val="00F95AF1"/>
    <w:rsid w:val="00FA0B4A"/>
    <w:rsid w:val="00FA10D6"/>
    <w:rsid w:val="00FA1A53"/>
    <w:rsid w:val="00FA25DB"/>
    <w:rsid w:val="00FA5700"/>
    <w:rsid w:val="00FB35AF"/>
    <w:rsid w:val="00FB4361"/>
    <w:rsid w:val="00FB5651"/>
    <w:rsid w:val="00FB6395"/>
    <w:rsid w:val="00FB6816"/>
    <w:rsid w:val="00FB6BA3"/>
    <w:rsid w:val="00FC2C30"/>
    <w:rsid w:val="00FC3001"/>
    <w:rsid w:val="00FC3A07"/>
    <w:rsid w:val="00FC4B7A"/>
    <w:rsid w:val="00FC649A"/>
    <w:rsid w:val="00FC7635"/>
    <w:rsid w:val="00FD04A2"/>
    <w:rsid w:val="00FD05C5"/>
    <w:rsid w:val="00FD138F"/>
    <w:rsid w:val="00FD1BCA"/>
    <w:rsid w:val="00FD2429"/>
    <w:rsid w:val="00FD2F4E"/>
    <w:rsid w:val="00FD4207"/>
    <w:rsid w:val="00FD7195"/>
    <w:rsid w:val="00FE0A0E"/>
    <w:rsid w:val="00FE2B95"/>
    <w:rsid w:val="00FF1725"/>
    <w:rsid w:val="00FF27F2"/>
    <w:rsid w:val="00FF2900"/>
    <w:rsid w:val="00FF3B7C"/>
    <w:rsid w:val="00FF3F51"/>
    <w:rsid w:val="00FF4D45"/>
    <w:rsid w:val="00FF5016"/>
    <w:rsid w:val="00FF518B"/>
    <w:rsid w:val="00FF574D"/>
    <w:rsid w:val="00FF58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43"/>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44"/>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45"/>
      </w:numPr>
      <w:ind w:left="357" w:hanging="357"/>
    </w:pPr>
    <w:rPr>
      <w:szCs w:val="26"/>
      <w:lang w:val="id-ID"/>
    </w:rPr>
  </w:style>
  <w:style w:type="paragraph" w:customStyle="1" w:styleId="SubBabIV">
    <w:name w:val="SubBab IV"/>
    <w:basedOn w:val="Heading2"/>
    <w:link w:val="SubBabIVChar"/>
    <w:qFormat/>
    <w:rsid w:val="004C637A"/>
    <w:pPr>
      <w:numPr>
        <w:numId w:val="46"/>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47"/>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49"/>
      </w:numPr>
      <w:spacing w:before="0"/>
      <w:contextualSpacing/>
    </w:pPr>
    <w:rPr>
      <w:lang w:val="en-US"/>
    </w:rPr>
  </w:style>
  <w:style w:type="paragraph" w:customStyle="1" w:styleId="SubBabIVIV">
    <w:name w:val="SubBab IV.IV"/>
    <w:basedOn w:val="Heading3"/>
    <w:link w:val="SubBabIVIVChar"/>
    <w:qFormat/>
    <w:rsid w:val="00985D53"/>
    <w:pPr>
      <w:numPr>
        <w:numId w:val="50"/>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43"/>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44"/>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45"/>
      </w:numPr>
      <w:ind w:left="357" w:hanging="357"/>
    </w:pPr>
    <w:rPr>
      <w:szCs w:val="26"/>
      <w:lang w:val="id-ID"/>
    </w:rPr>
  </w:style>
  <w:style w:type="paragraph" w:customStyle="1" w:styleId="SubBabIV">
    <w:name w:val="SubBab IV"/>
    <w:basedOn w:val="Heading2"/>
    <w:link w:val="SubBabIVChar"/>
    <w:qFormat/>
    <w:rsid w:val="004C637A"/>
    <w:pPr>
      <w:numPr>
        <w:numId w:val="46"/>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47"/>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49"/>
      </w:numPr>
      <w:spacing w:before="0"/>
      <w:contextualSpacing/>
    </w:pPr>
    <w:rPr>
      <w:lang w:val="en-US"/>
    </w:rPr>
  </w:style>
  <w:style w:type="paragraph" w:customStyle="1" w:styleId="SubBabIVIV">
    <w:name w:val="SubBab IV.IV"/>
    <w:basedOn w:val="Heading3"/>
    <w:link w:val="SubBabIVIVChar"/>
    <w:qFormat/>
    <w:rsid w:val="00985D53"/>
    <w:pPr>
      <w:numPr>
        <w:numId w:val="50"/>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header" Target="header2.xml"/><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image" Target="media/image63.png"/><Relationship Id="rId84" Type="http://schemas.openxmlformats.org/officeDocument/2006/relationships/hyperlink" Target="mailto:khoirilwafi123@gmail.com" TargetMode="External"/><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6.png"/><Relationship Id="rId11" Type="http://schemas.openxmlformats.org/officeDocument/2006/relationships/image" Target="media/image2.png"/><Relationship Id="rId24"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footer" Target="footer4.xml"/><Relationship Id="rId5" Type="http://schemas.openxmlformats.org/officeDocument/2006/relationships/settings" Target="settings.xml"/><Relationship Id="rId61" Type="http://schemas.openxmlformats.org/officeDocument/2006/relationships/image" Target="media/image48.png"/><Relationship Id="rId82" Type="http://schemas.openxmlformats.org/officeDocument/2006/relationships/image" Target="media/image68.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header" Target="header4.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1.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69.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3.xml"/><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header" Target="head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hyperlink" Target="https://smartdoorlock.my.id/api/login" TargetMode="External"/><Relationship Id="rId86"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1BC93A13-7555-4452-9D9D-6D5B9AE9A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67</TotalTime>
  <Pages>95</Pages>
  <Words>21832</Words>
  <Characters>124447</Characters>
  <Application>Microsoft Office Word</Application>
  <DocSecurity>0</DocSecurity>
  <Lines>1037</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I DIANASARI</dc:creator>
  <cp:lastModifiedBy>Asus</cp:lastModifiedBy>
  <cp:revision>325</cp:revision>
  <cp:lastPrinted>2023-07-30T09:55:00Z</cp:lastPrinted>
  <dcterms:created xsi:type="dcterms:W3CDTF">2023-04-04T20:37:00Z</dcterms:created>
  <dcterms:modified xsi:type="dcterms:W3CDTF">2023-07-30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